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9693173"/>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Tulis Judul Disini</w:t>
      </w:r>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Geizka Rozilia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Kaprodi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9693174"/>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Geizka Rozilia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9693175"/>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civitas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Geizka Rozilia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Hak Bebas Royalti Noneksklusif (</w:t>
      </w:r>
      <w:r>
        <w:rPr>
          <w:rFonts w:ascii="Times" w:eastAsia="Times" w:hAnsi="Times" w:cs="Times"/>
          <w:b/>
          <w:i/>
          <w:color w:val="000000"/>
        </w:rPr>
        <w:t>Non-exclusive Royalty Free Right</w:t>
      </w:r>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beserta perangkat yang ada (jika diperlukan). Dengan Hak Bebas Royalti Noneksklusif ini, Institut Teknologi Sumatera berhak menyimpan, mengalihmedia/formatkan, mengelola dalam bentuk pangkalan data (</w:t>
      </w:r>
      <w:r>
        <w:rPr>
          <w:rFonts w:ascii="Times" w:eastAsia="Times" w:hAnsi="Times" w:cs="Times"/>
          <w:i/>
          <w:color w:val="000000"/>
        </w:rPr>
        <w:t>database</w:t>
      </w:r>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Geizka Rozilia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Puji syukur kehadirat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mengucapan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lt;isi dengan nama Kajur JTPI&gt;</w:t>
      </w:r>
    </w:p>
    <w:p w14:paraId="16308099" w14:textId="77777777" w:rsidR="00F52D40" w:rsidRDefault="006724C1">
      <w:pPr>
        <w:numPr>
          <w:ilvl w:val="0"/>
          <w:numId w:val="1"/>
        </w:numPr>
        <w:pBdr>
          <w:top w:val="nil"/>
          <w:left w:val="nil"/>
          <w:bottom w:val="nil"/>
          <w:right w:val="nil"/>
          <w:between w:val="nil"/>
        </w:pBdr>
        <w:ind w:left="720"/>
      </w:pPr>
      <w:r>
        <w:rPr>
          <w:color w:val="000000"/>
        </w:rPr>
        <w:t>&lt;isi dengan nama Kaprodi IF&gt;</w:t>
      </w:r>
    </w:p>
    <w:p w14:paraId="5DC21F2F" w14:textId="77777777" w:rsidR="00F52D40" w:rsidRDefault="006724C1">
      <w:pPr>
        <w:numPr>
          <w:ilvl w:val="0"/>
          <w:numId w:val="1"/>
        </w:numPr>
        <w:pBdr>
          <w:top w:val="nil"/>
          <w:left w:val="nil"/>
          <w:bottom w:val="nil"/>
          <w:right w:val="nil"/>
          <w:between w:val="nil"/>
        </w:pBdr>
        <w:ind w:left="720"/>
      </w:pPr>
      <w:r>
        <w:rPr>
          <w:color w:val="000000"/>
        </w:rPr>
        <w:t>&lt;isi dengan nama Sesprodi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Greek, dll).</w:t>
      </w:r>
    </w:p>
    <w:p w14:paraId="6AE5BBEF" w14:textId="77777777" w:rsidR="00F52D40" w:rsidRDefault="006724C1">
      <w:pPr>
        <w:spacing w:line="240" w:lineRule="auto"/>
      </w:pPr>
      <w:r>
        <w:t>Pada akhir abstract ditulis kata “Keywords” yang dicetak tebal, diikuti tanda titik dua dan kata kunci yang tidak lebih dari 5 kata. Keywords terdiri dari kata-kata yang khusus menunjukkan dan berkaitan dengan bahan yang diteliti, metode/instrumen yang digunakan, topik penelitian. Keywords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r>
        <w:rPr>
          <w:b/>
        </w:rPr>
        <w:t>Keywords : Data Mining, Artificial Intelligence,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41590920" w14:textId="5740625A" w:rsidR="00AB3A6F"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9693173" w:history="1">
            <w:r w:rsidR="00AB3A6F" w:rsidRPr="00FB5E6E">
              <w:rPr>
                <w:rStyle w:val="Hyperlink"/>
                <w:noProof/>
              </w:rPr>
              <w:t>LEMBAR PENGESAHAN</w:t>
            </w:r>
            <w:r w:rsidR="00AB3A6F">
              <w:rPr>
                <w:noProof/>
                <w:webHidden/>
              </w:rPr>
              <w:tab/>
            </w:r>
            <w:r w:rsidR="00AB3A6F">
              <w:rPr>
                <w:noProof/>
                <w:webHidden/>
              </w:rPr>
              <w:fldChar w:fldCharType="begin"/>
            </w:r>
            <w:r w:rsidR="00AB3A6F">
              <w:rPr>
                <w:noProof/>
                <w:webHidden/>
              </w:rPr>
              <w:instrText xml:space="preserve"> PAGEREF _Toc129693173 \h </w:instrText>
            </w:r>
            <w:r w:rsidR="00AB3A6F">
              <w:rPr>
                <w:noProof/>
                <w:webHidden/>
              </w:rPr>
            </w:r>
            <w:r w:rsidR="00AB3A6F">
              <w:rPr>
                <w:noProof/>
                <w:webHidden/>
              </w:rPr>
              <w:fldChar w:fldCharType="separate"/>
            </w:r>
            <w:r w:rsidR="00163ECC">
              <w:rPr>
                <w:noProof/>
                <w:webHidden/>
              </w:rPr>
              <w:t>2</w:t>
            </w:r>
            <w:r w:rsidR="00AB3A6F">
              <w:rPr>
                <w:noProof/>
                <w:webHidden/>
              </w:rPr>
              <w:fldChar w:fldCharType="end"/>
            </w:r>
          </w:hyperlink>
        </w:p>
        <w:p w14:paraId="0FBFDA82" w14:textId="525747AE"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4" w:history="1">
            <w:r w:rsidR="00AB3A6F" w:rsidRPr="00FB5E6E">
              <w:rPr>
                <w:rStyle w:val="Hyperlink"/>
                <w:noProof/>
              </w:rPr>
              <w:t>HALAMAN PERNYATAAN ORISINALITAS</w:t>
            </w:r>
            <w:r w:rsidR="00AB3A6F">
              <w:rPr>
                <w:noProof/>
                <w:webHidden/>
              </w:rPr>
              <w:tab/>
            </w:r>
            <w:r w:rsidR="00AB3A6F">
              <w:rPr>
                <w:noProof/>
                <w:webHidden/>
              </w:rPr>
              <w:fldChar w:fldCharType="begin"/>
            </w:r>
            <w:r w:rsidR="00AB3A6F">
              <w:rPr>
                <w:noProof/>
                <w:webHidden/>
              </w:rPr>
              <w:instrText xml:space="preserve"> PAGEREF _Toc129693174 \h </w:instrText>
            </w:r>
            <w:r w:rsidR="00AB3A6F">
              <w:rPr>
                <w:noProof/>
                <w:webHidden/>
              </w:rPr>
            </w:r>
            <w:r w:rsidR="00AB3A6F">
              <w:rPr>
                <w:noProof/>
                <w:webHidden/>
              </w:rPr>
              <w:fldChar w:fldCharType="separate"/>
            </w:r>
            <w:r w:rsidR="00163ECC">
              <w:rPr>
                <w:noProof/>
                <w:webHidden/>
              </w:rPr>
              <w:t>3</w:t>
            </w:r>
            <w:r w:rsidR="00AB3A6F">
              <w:rPr>
                <w:noProof/>
                <w:webHidden/>
              </w:rPr>
              <w:fldChar w:fldCharType="end"/>
            </w:r>
          </w:hyperlink>
        </w:p>
        <w:p w14:paraId="4E2E6473" w14:textId="50DF1F09" w:rsidR="00AB3A6F" w:rsidRDefault="00000000" w:rsidP="00AB3A6F">
          <w:pPr>
            <w:pStyle w:val="TOC1"/>
            <w:tabs>
              <w:tab w:val="right" w:pos="8213"/>
            </w:tabs>
            <w:ind w:left="360" w:firstLine="0"/>
            <w:rPr>
              <w:rFonts w:asciiTheme="minorHAnsi" w:eastAsiaTheme="minorEastAsia" w:hAnsiTheme="minorHAnsi" w:cstheme="minorBidi"/>
              <w:noProof/>
              <w:sz w:val="22"/>
              <w:szCs w:val="22"/>
              <w:lang w:eastAsia="id-ID"/>
            </w:rPr>
          </w:pPr>
          <w:hyperlink w:anchor="_Toc129693175" w:history="1">
            <w:r w:rsidR="00AB3A6F" w:rsidRPr="00FB5E6E">
              <w:rPr>
                <w:rStyle w:val="Hyperlink"/>
                <w:noProof/>
              </w:rPr>
              <w:t>HALAMAN PERNYATAAN PERSETUJUAN PUBLIKASI TUGAS AKHIR UNTUK KEPENTINGAN AKADEMIS</w:t>
            </w:r>
            <w:r w:rsidR="00AB3A6F">
              <w:rPr>
                <w:noProof/>
                <w:webHidden/>
              </w:rPr>
              <w:tab/>
            </w:r>
            <w:r w:rsidR="00AB3A6F">
              <w:rPr>
                <w:noProof/>
                <w:webHidden/>
              </w:rPr>
              <w:fldChar w:fldCharType="begin"/>
            </w:r>
            <w:r w:rsidR="00AB3A6F">
              <w:rPr>
                <w:noProof/>
                <w:webHidden/>
              </w:rPr>
              <w:instrText xml:space="preserve"> PAGEREF _Toc129693175 \h </w:instrText>
            </w:r>
            <w:r w:rsidR="00AB3A6F">
              <w:rPr>
                <w:noProof/>
                <w:webHidden/>
              </w:rPr>
            </w:r>
            <w:r w:rsidR="00AB3A6F">
              <w:rPr>
                <w:noProof/>
                <w:webHidden/>
              </w:rPr>
              <w:fldChar w:fldCharType="separate"/>
            </w:r>
            <w:r w:rsidR="00163ECC">
              <w:rPr>
                <w:noProof/>
                <w:webHidden/>
              </w:rPr>
              <w:t>4</w:t>
            </w:r>
            <w:r w:rsidR="00AB3A6F">
              <w:rPr>
                <w:noProof/>
                <w:webHidden/>
              </w:rPr>
              <w:fldChar w:fldCharType="end"/>
            </w:r>
          </w:hyperlink>
        </w:p>
        <w:p w14:paraId="64D06498" w14:textId="6858F9C0"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76" w:history="1">
            <w:r w:rsidR="00AB3A6F" w:rsidRPr="00FB5E6E">
              <w:rPr>
                <w:rStyle w:val="Hyperlink"/>
                <w:noProof/>
              </w:rPr>
              <w:t>BAB I PENDAHULUAN</w:t>
            </w:r>
            <w:r w:rsidR="00AB3A6F">
              <w:rPr>
                <w:noProof/>
                <w:webHidden/>
              </w:rPr>
              <w:tab/>
            </w:r>
            <w:r w:rsidR="00AB3A6F">
              <w:rPr>
                <w:noProof/>
                <w:webHidden/>
              </w:rPr>
              <w:fldChar w:fldCharType="begin"/>
            </w:r>
            <w:r w:rsidR="00AB3A6F">
              <w:rPr>
                <w:noProof/>
                <w:webHidden/>
              </w:rPr>
              <w:instrText xml:space="preserve"> PAGEREF _Toc129693176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29B00CBD" w14:textId="0F80890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7" w:history="1">
            <w:r w:rsidR="00AB3A6F" w:rsidRPr="00FB5E6E">
              <w:rPr>
                <w:rStyle w:val="Hyperlink"/>
                <w:noProof/>
              </w:rPr>
              <w:t>1.1</w:t>
            </w:r>
            <w:r w:rsidR="00AB3A6F">
              <w:rPr>
                <w:rFonts w:asciiTheme="minorHAnsi" w:eastAsiaTheme="minorEastAsia" w:hAnsiTheme="minorHAnsi" w:cstheme="minorBidi"/>
                <w:noProof/>
                <w:sz w:val="22"/>
                <w:szCs w:val="22"/>
                <w:lang w:eastAsia="id-ID"/>
              </w:rPr>
              <w:tab/>
            </w:r>
            <w:r w:rsidR="00AB3A6F" w:rsidRPr="00FB5E6E">
              <w:rPr>
                <w:rStyle w:val="Hyperlink"/>
                <w:noProof/>
              </w:rPr>
              <w:t>Latar Belakang Masalah</w:t>
            </w:r>
            <w:r w:rsidR="00AB3A6F">
              <w:rPr>
                <w:noProof/>
                <w:webHidden/>
              </w:rPr>
              <w:tab/>
            </w:r>
            <w:r w:rsidR="00AB3A6F">
              <w:rPr>
                <w:noProof/>
                <w:webHidden/>
              </w:rPr>
              <w:fldChar w:fldCharType="begin"/>
            </w:r>
            <w:r w:rsidR="00AB3A6F">
              <w:rPr>
                <w:noProof/>
                <w:webHidden/>
              </w:rPr>
              <w:instrText xml:space="preserve"> PAGEREF _Toc129693177 \h </w:instrText>
            </w:r>
            <w:r w:rsidR="00AB3A6F">
              <w:rPr>
                <w:noProof/>
                <w:webHidden/>
              </w:rPr>
            </w:r>
            <w:r w:rsidR="00AB3A6F">
              <w:rPr>
                <w:noProof/>
                <w:webHidden/>
              </w:rPr>
              <w:fldChar w:fldCharType="separate"/>
            </w:r>
            <w:r w:rsidR="00163ECC">
              <w:rPr>
                <w:noProof/>
                <w:webHidden/>
              </w:rPr>
              <w:t>16</w:t>
            </w:r>
            <w:r w:rsidR="00AB3A6F">
              <w:rPr>
                <w:noProof/>
                <w:webHidden/>
              </w:rPr>
              <w:fldChar w:fldCharType="end"/>
            </w:r>
          </w:hyperlink>
        </w:p>
        <w:p w14:paraId="61E56941" w14:textId="25E0E1E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8" w:history="1">
            <w:r w:rsidR="00AB3A6F" w:rsidRPr="00FB5E6E">
              <w:rPr>
                <w:rStyle w:val="Hyperlink"/>
                <w:noProof/>
              </w:rPr>
              <w:t>1.2</w:t>
            </w:r>
            <w:r w:rsidR="00AB3A6F">
              <w:rPr>
                <w:rFonts w:asciiTheme="minorHAnsi" w:eastAsiaTheme="minorEastAsia" w:hAnsiTheme="minorHAnsi" w:cstheme="minorBidi"/>
                <w:noProof/>
                <w:sz w:val="22"/>
                <w:szCs w:val="22"/>
                <w:lang w:eastAsia="id-ID"/>
              </w:rPr>
              <w:tab/>
            </w:r>
            <w:r w:rsidR="00AB3A6F" w:rsidRPr="00FB5E6E">
              <w:rPr>
                <w:rStyle w:val="Hyperlink"/>
                <w:noProof/>
              </w:rPr>
              <w:t>Rumusan Masalah</w:t>
            </w:r>
            <w:r w:rsidR="00AB3A6F">
              <w:rPr>
                <w:noProof/>
                <w:webHidden/>
              </w:rPr>
              <w:tab/>
            </w:r>
            <w:r w:rsidR="00AB3A6F">
              <w:rPr>
                <w:noProof/>
                <w:webHidden/>
              </w:rPr>
              <w:fldChar w:fldCharType="begin"/>
            </w:r>
            <w:r w:rsidR="00AB3A6F">
              <w:rPr>
                <w:noProof/>
                <w:webHidden/>
              </w:rPr>
              <w:instrText xml:space="preserve"> PAGEREF _Toc129693178 \h </w:instrText>
            </w:r>
            <w:r w:rsidR="00AB3A6F">
              <w:rPr>
                <w:noProof/>
                <w:webHidden/>
              </w:rPr>
            </w:r>
            <w:r w:rsidR="00AB3A6F">
              <w:rPr>
                <w:noProof/>
                <w:webHidden/>
              </w:rPr>
              <w:fldChar w:fldCharType="separate"/>
            </w:r>
            <w:r w:rsidR="00163ECC">
              <w:rPr>
                <w:noProof/>
                <w:webHidden/>
              </w:rPr>
              <w:t>18</w:t>
            </w:r>
            <w:r w:rsidR="00AB3A6F">
              <w:rPr>
                <w:noProof/>
                <w:webHidden/>
              </w:rPr>
              <w:fldChar w:fldCharType="end"/>
            </w:r>
          </w:hyperlink>
        </w:p>
        <w:p w14:paraId="3903BE1A" w14:textId="4855E7D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79" w:history="1">
            <w:r w:rsidR="00AB3A6F" w:rsidRPr="00FB5E6E">
              <w:rPr>
                <w:rStyle w:val="Hyperlink"/>
                <w:noProof/>
              </w:rPr>
              <w:t>1.3</w:t>
            </w:r>
            <w:r w:rsidR="00AB3A6F">
              <w:rPr>
                <w:rFonts w:asciiTheme="minorHAnsi" w:eastAsiaTheme="minorEastAsia" w:hAnsiTheme="minorHAnsi" w:cstheme="minorBidi"/>
                <w:noProof/>
                <w:sz w:val="22"/>
                <w:szCs w:val="22"/>
                <w:lang w:eastAsia="id-ID"/>
              </w:rPr>
              <w:tab/>
            </w:r>
            <w:r w:rsidR="00AB3A6F" w:rsidRPr="00FB5E6E">
              <w:rPr>
                <w:rStyle w:val="Hyperlink"/>
                <w:noProof/>
              </w:rPr>
              <w:t>Tujuan Penelitian</w:t>
            </w:r>
            <w:r w:rsidR="00AB3A6F">
              <w:rPr>
                <w:noProof/>
                <w:webHidden/>
              </w:rPr>
              <w:tab/>
            </w:r>
            <w:r w:rsidR="00AB3A6F">
              <w:rPr>
                <w:noProof/>
                <w:webHidden/>
              </w:rPr>
              <w:fldChar w:fldCharType="begin"/>
            </w:r>
            <w:r w:rsidR="00AB3A6F">
              <w:rPr>
                <w:noProof/>
                <w:webHidden/>
              </w:rPr>
              <w:instrText xml:space="preserve"> PAGEREF _Toc129693179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5FA0BCF7" w14:textId="5FB43B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0" w:history="1">
            <w:r w:rsidR="00AB3A6F" w:rsidRPr="00FB5E6E">
              <w:rPr>
                <w:rStyle w:val="Hyperlink"/>
                <w:noProof/>
              </w:rPr>
              <w:t>1.4</w:t>
            </w:r>
            <w:r w:rsidR="00AB3A6F">
              <w:rPr>
                <w:rFonts w:asciiTheme="minorHAnsi" w:eastAsiaTheme="minorEastAsia" w:hAnsiTheme="minorHAnsi" w:cstheme="minorBidi"/>
                <w:noProof/>
                <w:sz w:val="22"/>
                <w:szCs w:val="22"/>
                <w:lang w:eastAsia="id-ID"/>
              </w:rPr>
              <w:tab/>
            </w:r>
            <w:r w:rsidR="00AB3A6F" w:rsidRPr="00FB5E6E">
              <w:rPr>
                <w:rStyle w:val="Hyperlink"/>
                <w:noProof/>
              </w:rPr>
              <w:t>Batasan Masalah</w:t>
            </w:r>
            <w:r w:rsidR="00AB3A6F">
              <w:rPr>
                <w:noProof/>
                <w:webHidden/>
              </w:rPr>
              <w:tab/>
            </w:r>
            <w:r w:rsidR="00AB3A6F">
              <w:rPr>
                <w:noProof/>
                <w:webHidden/>
              </w:rPr>
              <w:fldChar w:fldCharType="begin"/>
            </w:r>
            <w:r w:rsidR="00AB3A6F">
              <w:rPr>
                <w:noProof/>
                <w:webHidden/>
              </w:rPr>
              <w:instrText xml:space="preserve"> PAGEREF _Toc129693180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347E418C" w14:textId="3B0231C0"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1" w:history="1">
            <w:r w:rsidR="00AB3A6F" w:rsidRPr="00FB5E6E">
              <w:rPr>
                <w:rStyle w:val="Hyperlink"/>
                <w:noProof/>
              </w:rPr>
              <w:t>1.5</w:t>
            </w:r>
            <w:r w:rsidR="00AB3A6F">
              <w:rPr>
                <w:rFonts w:asciiTheme="minorHAnsi" w:eastAsiaTheme="minorEastAsia" w:hAnsiTheme="minorHAnsi" w:cstheme="minorBidi"/>
                <w:noProof/>
                <w:sz w:val="22"/>
                <w:szCs w:val="22"/>
                <w:lang w:eastAsia="id-ID"/>
              </w:rPr>
              <w:tab/>
            </w:r>
            <w:r w:rsidR="00AB3A6F" w:rsidRPr="00FB5E6E">
              <w:rPr>
                <w:rStyle w:val="Hyperlink"/>
                <w:noProof/>
              </w:rPr>
              <w:t>Manfaat Penelitian</w:t>
            </w:r>
            <w:r w:rsidR="00AB3A6F">
              <w:rPr>
                <w:noProof/>
                <w:webHidden/>
              </w:rPr>
              <w:tab/>
            </w:r>
            <w:r w:rsidR="00AB3A6F">
              <w:rPr>
                <w:noProof/>
                <w:webHidden/>
              </w:rPr>
              <w:fldChar w:fldCharType="begin"/>
            </w:r>
            <w:r w:rsidR="00AB3A6F">
              <w:rPr>
                <w:noProof/>
                <w:webHidden/>
              </w:rPr>
              <w:instrText xml:space="preserve"> PAGEREF _Toc129693181 \h </w:instrText>
            </w:r>
            <w:r w:rsidR="00AB3A6F">
              <w:rPr>
                <w:noProof/>
                <w:webHidden/>
              </w:rPr>
            </w:r>
            <w:r w:rsidR="00AB3A6F">
              <w:rPr>
                <w:noProof/>
                <w:webHidden/>
              </w:rPr>
              <w:fldChar w:fldCharType="separate"/>
            </w:r>
            <w:r w:rsidR="00163ECC">
              <w:rPr>
                <w:noProof/>
                <w:webHidden/>
              </w:rPr>
              <w:t>19</w:t>
            </w:r>
            <w:r w:rsidR="00AB3A6F">
              <w:rPr>
                <w:noProof/>
                <w:webHidden/>
              </w:rPr>
              <w:fldChar w:fldCharType="end"/>
            </w:r>
          </w:hyperlink>
        </w:p>
        <w:p w14:paraId="6AA56E53" w14:textId="29DB61D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2" w:history="1">
            <w:r w:rsidR="00AB3A6F" w:rsidRPr="00FB5E6E">
              <w:rPr>
                <w:rStyle w:val="Hyperlink"/>
                <w:noProof/>
              </w:rPr>
              <w:t>1.6</w:t>
            </w:r>
            <w:r w:rsidR="00AB3A6F">
              <w:rPr>
                <w:rFonts w:asciiTheme="minorHAnsi" w:eastAsiaTheme="minorEastAsia" w:hAnsiTheme="minorHAnsi" w:cstheme="minorBidi"/>
                <w:noProof/>
                <w:sz w:val="22"/>
                <w:szCs w:val="22"/>
                <w:lang w:eastAsia="id-ID"/>
              </w:rPr>
              <w:tab/>
            </w:r>
            <w:r w:rsidR="00AB3A6F" w:rsidRPr="00FB5E6E">
              <w:rPr>
                <w:rStyle w:val="Hyperlink"/>
                <w:noProof/>
              </w:rPr>
              <w:t>Sistematika Penulisan</w:t>
            </w:r>
            <w:r w:rsidR="00AB3A6F">
              <w:rPr>
                <w:noProof/>
                <w:webHidden/>
              </w:rPr>
              <w:tab/>
            </w:r>
            <w:r w:rsidR="00AB3A6F">
              <w:rPr>
                <w:noProof/>
                <w:webHidden/>
              </w:rPr>
              <w:fldChar w:fldCharType="begin"/>
            </w:r>
            <w:r w:rsidR="00AB3A6F">
              <w:rPr>
                <w:noProof/>
                <w:webHidden/>
              </w:rPr>
              <w:instrText xml:space="preserve"> PAGEREF _Toc129693182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7865784" w14:textId="71D806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3" w:history="1">
            <w:r w:rsidR="00AB3A6F" w:rsidRPr="00FB5E6E">
              <w:rPr>
                <w:rStyle w:val="Hyperlink"/>
                <w:noProof/>
                <w:lang w:val="en-US"/>
              </w:rPr>
              <w:t>1.6.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 PENDAHULUAN</w:t>
            </w:r>
            <w:r w:rsidR="00AB3A6F">
              <w:rPr>
                <w:noProof/>
                <w:webHidden/>
              </w:rPr>
              <w:tab/>
            </w:r>
            <w:r w:rsidR="00AB3A6F">
              <w:rPr>
                <w:noProof/>
                <w:webHidden/>
              </w:rPr>
              <w:fldChar w:fldCharType="begin"/>
            </w:r>
            <w:r w:rsidR="00AB3A6F">
              <w:rPr>
                <w:noProof/>
                <w:webHidden/>
              </w:rPr>
              <w:instrText xml:space="preserve"> PAGEREF _Toc129693183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27D85C57" w14:textId="1AE5FDB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4" w:history="1">
            <w:r w:rsidR="00AB3A6F" w:rsidRPr="00FB5E6E">
              <w:rPr>
                <w:rStyle w:val="Hyperlink"/>
                <w:noProof/>
                <w:lang w:val="en-US"/>
              </w:rPr>
              <w:t>1.6.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 TINJAUAN PUSTAKA</w:t>
            </w:r>
            <w:r w:rsidR="00AB3A6F">
              <w:rPr>
                <w:noProof/>
                <w:webHidden/>
              </w:rPr>
              <w:tab/>
            </w:r>
            <w:r w:rsidR="00AB3A6F">
              <w:rPr>
                <w:noProof/>
                <w:webHidden/>
              </w:rPr>
              <w:fldChar w:fldCharType="begin"/>
            </w:r>
            <w:r w:rsidR="00AB3A6F">
              <w:rPr>
                <w:noProof/>
                <w:webHidden/>
              </w:rPr>
              <w:instrText xml:space="preserve"> PAGEREF _Toc129693184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325B32F9" w14:textId="10194B2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5" w:history="1">
            <w:r w:rsidR="00AB3A6F" w:rsidRPr="00FB5E6E">
              <w:rPr>
                <w:rStyle w:val="Hyperlink"/>
                <w:noProof/>
                <w:lang w:val="en-US"/>
              </w:rPr>
              <w:t>1.6.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AB III METODE PENELITIAN</w:t>
            </w:r>
            <w:r w:rsidR="00AB3A6F">
              <w:rPr>
                <w:noProof/>
                <w:webHidden/>
              </w:rPr>
              <w:tab/>
            </w:r>
            <w:r w:rsidR="00AB3A6F">
              <w:rPr>
                <w:noProof/>
                <w:webHidden/>
              </w:rPr>
              <w:fldChar w:fldCharType="begin"/>
            </w:r>
            <w:r w:rsidR="00AB3A6F">
              <w:rPr>
                <w:noProof/>
                <w:webHidden/>
              </w:rPr>
              <w:instrText xml:space="preserve"> PAGEREF _Toc129693185 \h </w:instrText>
            </w:r>
            <w:r w:rsidR="00AB3A6F">
              <w:rPr>
                <w:noProof/>
                <w:webHidden/>
              </w:rPr>
            </w:r>
            <w:r w:rsidR="00AB3A6F">
              <w:rPr>
                <w:noProof/>
                <w:webHidden/>
              </w:rPr>
              <w:fldChar w:fldCharType="separate"/>
            </w:r>
            <w:r w:rsidR="00163ECC">
              <w:rPr>
                <w:noProof/>
                <w:webHidden/>
              </w:rPr>
              <w:t>20</w:t>
            </w:r>
            <w:r w:rsidR="00AB3A6F">
              <w:rPr>
                <w:noProof/>
                <w:webHidden/>
              </w:rPr>
              <w:fldChar w:fldCharType="end"/>
            </w:r>
          </w:hyperlink>
        </w:p>
        <w:p w14:paraId="6FBF4B3A" w14:textId="751E205D"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186" w:history="1">
            <w:r w:rsidR="00AB3A6F" w:rsidRPr="00FB5E6E">
              <w:rPr>
                <w:rStyle w:val="Hyperlink"/>
                <w:noProof/>
              </w:rPr>
              <w:t>BAB II TINJAUAN PUSTAKA</w:t>
            </w:r>
            <w:r w:rsidR="00AB3A6F">
              <w:rPr>
                <w:noProof/>
                <w:webHidden/>
              </w:rPr>
              <w:tab/>
            </w:r>
            <w:r w:rsidR="00AB3A6F">
              <w:rPr>
                <w:noProof/>
                <w:webHidden/>
              </w:rPr>
              <w:fldChar w:fldCharType="begin"/>
            </w:r>
            <w:r w:rsidR="00AB3A6F">
              <w:rPr>
                <w:noProof/>
                <w:webHidden/>
              </w:rPr>
              <w:instrText xml:space="preserve"> PAGEREF _Toc129693186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8B5E8EF" w14:textId="033BAB6D"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7" w:history="1">
            <w:r w:rsidR="00AB3A6F" w:rsidRPr="00FB5E6E">
              <w:rPr>
                <w:rStyle w:val="Hyperlink"/>
                <w:noProof/>
              </w:rPr>
              <w:t>2.1</w:t>
            </w:r>
            <w:r w:rsidR="00AB3A6F">
              <w:rPr>
                <w:rFonts w:asciiTheme="minorHAnsi" w:eastAsiaTheme="minorEastAsia" w:hAnsiTheme="minorHAnsi" w:cstheme="minorBidi"/>
                <w:noProof/>
                <w:sz w:val="22"/>
                <w:szCs w:val="22"/>
                <w:lang w:eastAsia="id-ID"/>
              </w:rPr>
              <w:tab/>
            </w:r>
            <w:r w:rsidR="00AB3A6F" w:rsidRPr="00FB5E6E">
              <w:rPr>
                <w:rStyle w:val="Hyperlink"/>
                <w:noProof/>
              </w:rPr>
              <w:t>Tinjauan Pustaka</w:t>
            </w:r>
            <w:r w:rsidR="00AB3A6F">
              <w:rPr>
                <w:noProof/>
                <w:webHidden/>
              </w:rPr>
              <w:tab/>
            </w:r>
            <w:r w:rsidR="00AB3A6F">
              <w:rPr>
                <w:noProof/>
                <w:webHidden/>
              </w:rPr>
              <w:fldChar w:fldCharType="begin"/>
            </w:r>
            <w:r w:rsidR="00AB3A6F">
              <w:rPr>
                <w:noProof/>
                <w:webHidden/>
              </w:rPr>
              <w:instrText xml:space="preserve"> PAGEREF _Toc129693187 \h </w:instrText>
            </w:r>
            <w:r w:rsidR="00AB3A6F">
              <w:rPr>
                <w:noProof/>
                <w:webHidden/>
              </w:rPr>
            </w:r>
            <w:r w:rsidR="00AB3A6F">
              <w:rPr>
                <w:noProof/>
                <w:webHidden/>
              </w:rPr>
              <w:fldChar w:fldCharType="separate"/>
            </w:r>
            <w:r w:rsidR="00163ECC">
              <w:rPr>
                <w:noProof/>
                <w:webHidden/>
              </w:rPr>
              <w:t>21</w:t>
            </w:r>
            <w:r w:rsidR="00AB3A6F">
              <w:rPr>
                <w:noProof/>
                <w:webHidden/>
              </w:rPr>
              <w:fldChar w:fldCharType="end"/>
            </w:r>
          </w:hyperlink>
        </w:p>
        <w:p w14:paraId="15B5CBDA" w14:textId="6FB6D65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188" w:history="1">
            <w:r w:rsidR="00AB3A6F" w:rsidRPr="00FB5E6E">
              <w:rPr>
                <w:rStyle w:val="Hyperlink"/>
                <w:noProof/>
              </w:rPr>
              <w:t>2.2</w:t>
            </w:r>
            <w:r w:rsidR="00AB3A6F">
              <w:rPr>
                <w:rFonts w:asciiTheme="minorHAnsi" w:eastAsiaTheme="minorEastAsia" w:hAnsiTheme="minorHAnsi" w:cstheme="minorBidi"/>
                <w:noProof/>
                <w:sz w:val="22"/>
                <w:szCs w:val="22"/>
                <w:lang w:eastAsia="id-ID"/>
              </w:rPr>
              <w:tab/>
            </w:r>
            <w:r w:rsidR="00AB3A6F" w:rsidRPr="00FB5E6E">
              <w:rPr>
                <w:rStyle w:val="Hyperlink"/>
                <w:noProof/>
              </w:rPr>
              <w:t>Dasar Teori</w:t>
            </w:r>
            <w:r w:rsidR="00AB3A6F">
              <w:rPr>
                <w:noProof/>
                <w:webHidden/>
              </w:rPr>
              <w:tab/>
            </w:r>
            <w:r w:rsidR="00AB3A6F">
              <w:rPr>
                <w:noProof/>
                <w:webHidden/>
              </w:rPr>
              <w:fldChar w:fldCharType="begin"/>
            </w:r>
            <w:r w:rsidR="00AB3A6F">
              <w:rPr>
                <w:noProof/>
                <w:webHidden/>
              </w:rPr>
              <w:instrText xml:space="preserve"> PAGEREF _Toc129693188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A5A386B" w14:textId="14CF3E7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89" w:history="1">
            <w:r w:rsidR="00AB3A6F" w:rsidRPr="00FB5E6E">
              <w:rPr>
                <w:rStyle w:val="Hyperlink"/>
                <w:noProof/>
              </w:rPr>
              <w:t>2.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189 \h </w:instrText>
            </w:r>
            <w:r w:rsidR="00AB3A6F">
              <w:rPr>
                <w:noProof/>
                <w:webHidden/>
              </w:rPr>
            </w:r>
            <w:r w:rsidR="00AB3A6F">
              <w:rPr>
                <w:noProof/>
                <w:webHidden/>
              </w:rPr>
              <w:fldChar w:fldCharType="separate"/>
            </w:r>
            <w:r w:rsidR="00163ECC">
              <w:rPr>
                <w:noProof/>
                <w:webHidden/>
              </w:rPr>
              <w:t>25</w:t>
            </w:r>
            <w:r w:rsidR="00AB3A6F">
              <w:rPr>
                <w:noProof/>
                <w:webHidden/>
              </w:rPr>
              <w:fldChar w:fldCharType="end"/>
            </w:r>
          </w:hyperlink>
        </w:p>
        <w:p w14:paraId="723352FC" w14:textId="19CA067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0" w:history="1">
            <w:r w:rsidR="00AB3A6F" w:rsidRPr="00FB5E6E">
              <w:rPr>
                <w:rStyle w:val="Hyperlink"/>
                <w:noProof/>
                <w:lang w:val="en-US"/>
              </w:rPr>
              <w:t>2.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Use Case Diagram</w:t>
            </w:r>
            <w:r w:rsidR="00AB3A6F">
              <w:rPr>
                <w:noProof/>
                <w:webHidden/>
              </w:rPr>
              <w:tab/>
            </w:r>
            <w:r w:rsidR="00AB3A6F">
              <w:rPr>
                <w:noProof/>
                <w:webHidden/>
              </w:rPr>
              <w:fldChar w:fldCharType="begin"/>
            </w:r>
            <w:r w:rsidR="00AB3A6F">
              <w:rPr>
                <w:noProof/>
                <w:webHidden/>
              </w:rPr>
              <w:instrText xml:space="preserve"> PAGEREF _Toc129693190 \h </w:instrText>
            </w:r>
            <w:r w:rsidR="00AB3A6F">
              <w:rPr>
                <w:noProof/>
                <w:webHidden/>
              </w:rPr>
            </w:r>
            <w:r w:rsidR="00AB3A6F">
              <w:rPr>
                <w:noProof/>
                <w:webHidden/>
              </w:rPr>
              <w:fldChar w:fldCharType="separate"/>
            </w:r>
            <w:r w:rsidR="00163ECC">
              <w:rPr>
                <w:noProof/>
                <w:webHidden/>
              </w:rPr>
              <w:t>27</w:t>
            </w:r>
            <w:r w:rsidR="00AB3A6F">
              <w:rPr>
                <w:noProof/>
                <w:webHidden/>
              </w:rPr>
              <w:fldChar w:fldCharType="end"/>
            </w:r>
          </w:hyperlink>
        </w:p>
        <w:p w14:paraId="36037FF7" w14:textId="49ECB0B6"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1" w:history="1">
            <w:r w:rsidR="00AB3A6F" w:rsidRPr="00FB5E6E">
              <w:rPr>
                <w:rStyle w:val="Hyperlink"/>
                <w:noProof/>
                <w:lang w:val="en-US"/>
              </w:rPr>
              <w:t>2.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Activity Diagram</w:t>
            </w:r>
            <w:r w:rsidR="00AB3A6F">
              <w:rPr>
                <w:noProof/>
                <w:webHidden/>
              </w:rPr>
              <w:tab/>
            </w:r>
            <w:r w:rsidR="00AB3A6F">
              <w:rPr>
                <w:noProof/>
                <w:webHidden/>
              </w:rPr>
              <w:fldChar w:fldCharType="begin"/>
            </w:r>
            <w:r w:rsidR="00AB3A6F">
              <w:rPr>
                <w:noProof/>
                <w:webHidden/>
              </w:rPr>
              <w:instrText xml:space="preserve"> PAGEREF _Toc129693191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3F50E84B" w14:textId="06D173E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2" w:history="1">
            <w:r w:rsidR="00AB3A6F" w:rsidRPr="00FB5E6E">
              <w:rPr>
                <w:rStyle w:val="Hyperlink"/>
                <w:noProof/>
                <w:lang w:val="en-US"/>
              </w:rPr>
              <w:t>2.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Website</w:t>
            </w:r>
            <w:r w:rsidR="00AB3A6F">
              <w:rPr>
                <w:noProof/>
                <w:webHidden/>
              </w:rPr>
              <w:tab/>
            </w:r>
            <w:r w:rsidR="00AB3A6F">
              <w:rPr>
                <w:noProof/>
                <w:webHidden/>
              </w:rPr>
              <w:fldChar w:fldCharType="begin"/>
            </w:r>
            <w:r w:rsidR="00AB3A6F">
              <w:rPr>
                <w:noProof/>
                <w:webHidden/>
              </w:rPr>
              <w:instrText xml:space="preserve"> PAGEREF _Toc129693192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1DEC5C9D" w14:textId="64CABF8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3" w:history="1">
            <w:r w:rsidR="00AB3A6F" w:rsidRPr="00FB5E6E">
              <w:rPr>
                <w:rStyle w:val="Hyperlink"/>
                <w:noProof/>
                <w:lang w:val="en-US"/>
              </w:rPr>
              <w:t>2.2.5</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w:t>
            </w:r>
            <w:r w:rsidR="00AB3A6F">
              <w:rPr>
                <w:noProof/>
                <w:webHidden/>
              </w:rPr>
              <w:tab/>
            </w:r>
            <w:r w:rsidR="00AB3A6F">
              <w:rPr>
                <w:noProof/>
                <w:webHidden/>
              </w:rPr>
              <w:fldChar w:fldCharType="begin"/>
            </w:r>
            <w:r w:rsidR="00AB3A6F">
              <w:rPr>
                <w:noProof/>
                <w:webHidden/>
              </w:rPr>
              <w:instrText xml:space="preserve"> PAGEREF _Toc129693193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0FA9C4EF" w14:textId="5594553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4" w:history="1">
            <w:r w:rsidR="00AB3A6F" w:rsidRPr="00FB5E6E">
              <w:rPr>
                <w:rStyle w:val="Hyperlink"/>
                <w:noProof/>
                <w:lang w:val="en-US"/>
              </w:rPr>
              <w:t>2.2.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Node.js</w:t>
            </w:r>
            <w:r w:rsidR="00AB3A6F">
              <w:rPr>
                <w:noProof/>
                <w:webHidden/>
              </w:rPr>
              <w:tab/>
            </w:r>
            <w:r w:rsidR="00AB3A6F">
              <w:rPr>
                <w:noProof/>
                <w:webHidden/>
              </w:rPr>
              <w:fldChar w:fldCharType="begin"/>
            </w:r>
            <w:r w:rsidR="00AB3A6F">
              <w:rPr>
                <w:noProof/>
                <w:webHidden/>
              </w:rPr>
              <w:instrText xml:space="preserve"> PAGEREF _Toc129693194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7EF4CCC0" w14:textId="279E9EE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5" w:history="1">
            <w:r w:rsidR="00AB3A6F" w:rsidRPr="00FB5E6E">
              <w:rPr>
                <w:rStyle w:val="Hyperlink"/>
                <w:noProof/>
                <w:lang w:val="en-US"/>
              </w:rPr>
              <w:t>2.2.7</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xpress.js</w:t>
            </w:r>
            <w:r w:rsidR="00AB3A6F">
              <w:rPr>
                <w:noProof/>
                <w:webHidden/>
              </w:rPr>
              <w:tab/>
            </w:r>
            <w:r w:rsidR="00AB3A6F">
              <w:rPr>
                <w:noProof/>
                <w:webHidden/>
              </w:rPr>
              <w:fldChar w:fldCharType="begin"/>
            </w:r>
            <w:r w:rsidR="00AB3A6F">
              <w:rPr>
                <w:noProof/>
                <w:webHidden/>
              </w:rPr>
              <w:instrText xml:space="preserve"> PAGEREF _Toc129693195 \h </w:instrText>
            </w:r>
            <w:r w:rsidR="00AB3A6F">
              <w:rPr>
                <w:noProof/>
                <w:webHidden/>
              </w:rPr>
            </w:r>
            <w:r w:rsidR="00AB3A6F">
              <w:rPr>
                <w:noProof/>
                <w:webHidden/>
              </w:rPr>
              <w:fldChar w:fldCharType="separate"/>
            </w:r>
            <w:r w:rsidR="00163ECC">
              <w:rPr>
                <w:noProof/>
                <w:webHidden/>
              </w:rPr>
              <w:t>30</w:t>
            </w:r>
            <w:r w:rsidR="00AB3A6F">
              <w:rPr>
                <w:noProof/>
                <w:webHidden/>
              </w:rPr>
              <w:fldChar w:fldCharType="end"/>
            </w:r>
          </w:hyperlink>
        </w:p>
        <w:p w14:paraId="105FF057" w14:textId="0C9E83D5"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6" w:history="1">
            <w:r w:rsidR="00AB3A6F" w:rsidRPr="00FB5E6E">
              <w:rPr>
                <w:rStyle w:val="Hyperlink"/>
                <w:noProof/>
                <w:lang w:val="en-US"/>
              </w:rPr>
              <w:t>2.2.8</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JavaScript Object Notation</w:t>
            </w:r>
            <w:r w:rsidR="00AB3A6F">
              <w:rPr>
                <w:noProof/>
                <w:webHidden/>
              </w:rPr>
              <w:tab/>
            </w:r>
            <w:r w:rsidR="00AB3A6F">
              <w:rPr>
                <w:noProof/>
                <w:webHidden/>
              </w:rPr>
              <w:fldChar w:fldCharType="begin"/>
            </w:r>
            <w:r w:rsidR="00AB3A6F">
              <w:rPr>
                <w:noProof/>
                <w:webHidden/>
              </w:rPr>
              <w:instrText xml:space="preserve"> PAGEREF _Toc129693196 \h </w:instrText>
            </w:r>
            <w:r w:rsidR="00AB3A6F">
              <w:rPr>
                <w:noProof/>
                <w:webHidden/>
              </w:rPr>
            </w:r>
            <w:r w:rsidR="00AB3A6F">
              <w:rPr>
                <w:noProof/>
                <w:webHidden/>
              </w:rPr>
              <w:fldChar w:fldCharType="separate"/>
            </w:r>
            <w:r w:rsidR="00163ECC">
              <w:rPr>
                <w:noProof/>
                <w:webHidden/>
              </w:rPr>
              <w:t>31</w:t>
            </w:r>
            <w:r w:rsidR="00AB3A6F">
              <w:rPr>
                <w:noProof/>
                <w:webHidden/>
              </w:rPr>
              <w:fldChar w:fldCharType="end"/>
            </w:r>
          </w:hyperlink>
        </w:p>
        <w:p w14:paraId="4B94068E" w14:textId="47C90FCC"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7" w:history="1">
            <w:r w:rsidR="00AB3A6F" w:rsidRPr="00FB5E6E">
              <w:rPr>
                <w:rStyle w:val="Hyperlink"/>
                <w:noProof/>
                <w:lang w:val="en-US"/>
              </w:rPr>
              <w:t>2.2.9</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Esai Singkat</w:t>
            </w:r>
            <w:r w:rsidR="00AB3A6F">
              <w:rPr>
                <w:noProof/>
                <w:webHidden/>
              </w:rPr>
              <w:tab/>
            </w:r>
            <w:r w:rsidR="00AB3A6F">
              <w:rPr>
                <w:noProof/>
                <w:webHidden/>
              </w:rPr>
              <w:fldChar w:fldCharType="begin"/>
            </w:r>
            <w:r w:rsidR="00AB3A6F">
              <w:rPr>
                <w:noProof/>
                <w:webHidden/>
              </w:rPr>
              <w:instrText xml:space="preserve"> PAGEREF _Toc129693197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08CC6455" w14:textId="69DFE0E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8" w:history="1">
            <w:r w:rsidR="00AB3A6F" w:rsidRPr="00FB5E6E">
              <w:rPr>
                <w:rStyle w:val="Hyperlink"/>
                <w:noProof/>
                <w:lang w:val="en-US"/>
              </w:rPr>
              <w:t>2.2.10</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ython</w:t>
            </w:r>
            <w:r w:rsidR="00AB3A6F">
              <w:rPr>
                <w:noProof/>
                <w:webHidden/>
              </w:rPr>
              <w:tab/>
            </w:r>
            <w:r w:rsidR="00AB3A6F">
              <w:rPr>
                <w:noProof/>
                <w:webHidden/>
              </w:rPr>
              <w:fldChar w:fldCharType="begin"/>
            </w:r>
            <w:r w:rsidR="00AB3A6F">
              <w:rPr>
                <w:noProof/>
                <w:webHidden/>
              </w:rPr>
              <w:instrText xml:space="preserve"> PAGEREF _Toc129693198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431D631" w14:textId="2235EFF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199" w:history="1">
            <w:r w:rsidR="00AB3A6F" w:rsidRPr="00FB5E6E">
              <w:rPr>
                <w:rStyle w:val="Hyperlink"/>
                <w:noProof/>
                <w:lang w:val="en-US"/>
              </w:rPr>
              <w:t>2.2.1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199 \h </w:instrText>
            </w:r>
            <w:r w:rsidR="00AB3A6F">
              <w:rPr>
                <w:noProof/>
                <w:webHidden/>
              </w:rPr>
            </w:r>
            <w:r w:rsidR="00AB3A6F">
              <w:rPr>
                <w:noProof/>
                <w:webHidden/>
              </w:rPr>
              <w:fldChar w:fldCharType="separate"/>
            </w:r>
            <w:r w:rsidR="00163ECC">
              <w:rPr>
                <w:noProof/>
                <w:webHidden/>
              </w:rPr>
              <w:t>32</w:t>
            </w:r>
            <w:r w:rsidR="00AB3A6F">
              <w:rPr>
                <w:noProof/>
                <w:webHidden/>
              </w:rPr>
              <w:fldChar w:fldCharType="end"/>
            </w:r>
          </w:hyperlink>
        </w:p>
        <w:p w14:paraId="26F2C9F4" w14:textId="6703E738"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0" w:history="1">
            <w:r w:rsidR="00AB3A6F" w:rsidRPr="00FB5E6E">
              <w:rPr>
                <w:rStyle w:val="Hyperlink"/>
                <w:noProof/>
                <w:lang w:val="en-US"/>
              </w:rPr>
              <w:t>2.2.1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 Testing</w:t>
            </w:r>
            <w:r w:rsidR="00AB3A6F">
              <w:rPr>
                <w:noProof/>
                <w:webHidden/>
              </w:rPr>
              <w:tab/>
            </w:r>
            <w:r w:rsidR="00AB3A6F">
              <w:rPr>
                <w:noProof/>
                <w:webHidden/>
              </w:rPr>
              <w:fldChar w:fldCharType="begin"/>
            </w:r>
            <w:r w:rsidR="00AB3A6F">
              <w:rPr>
                <w:noProof/>
                <w:webHidden/>
              </w:rPr>
              <w:instrText xml:space="preserve"> PAGEREF _Toc129693200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4B3A594D" w14:textId="38E7DBB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1" w:history="1">
            <w:r w:rsidR="00AB3A6F" w:rsidRPr="00FB5E6E">
              <w:rPr>
                <w:rStyle w:val="Hyperlink"/>
                <w:noProof/>
                <w:lang w:val="en-US"/>
              </w:rPr>
              <w:t>2.2.1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ramban Web</w:t>
            </w:r>
            <w:r w:rsidR="00AB3A6F">
              <w:rPr>
                <w:noProof/>
                <w:webHidden/>
              </w:rPr>
              <w:tab/>
            </w:r>
            <w:r w:rsidR="00AB3A6F">
              <w:rPr>
                <w:noProof/>
                <w:webHidden/>
              </w:rPr>
              <w:fldChar w:fldCharType="begin"/>
            </w:r>
            <w:r w:rsidR="00AB3A6F">
              <w:rPr>
                <w:noProof/>
                <w:webHidden/>
              </w:rPr>
              <w:instrText xml:space="preserve"> PAGEREF _Toc129693201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880B9A3" w14:textId="40ADDD2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2" w:history="1">
            <w:r w:rsidR="00AB3A6F" w:rsidRPr="00FB5E6E">
              <w:rPr>
                <w:rStyle w:val="Hyperlink"/>
                <w:noProof/>
                <w:lang w:val="en-US"/>
              </w:rPr>
              <w:t>2.2.1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 Perangkat Lunak</w:t>
            </w:r>
            <w:r w:rsidR="00AB3A6F">
              <w:rPr>
                <w:noProof/>
                <w:webHidden/>
              </w:rPr>
              <w:tab/>
            </w:r>
            <w:r w:rsidR="00AB3A6F">
              <w:rPr>
                <w:noProof/>
                <w:webHidden/>
              </w:rPr>
              <w:fldChar w:fldCharType="begin"/>
            </w:r>
            <w:r w:rsidR="00AB3A6F">
              <w:rPr>
                <w:noProof/>
                <w:webHidden/>
              </w:rPr>
              <w:instrText xml:space="preserve"> PAGEREF _Toc129693202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1D5E73D0" w14:textId="20257003"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03" w:history="1">
            <w:r w:rsidR="00AB3A6F" w:rsidRPr="00FB5E6E">
              <w:rPr>
                <w:rStyle w:val="Hyperlink"/>
                <w:noProof/>
              </w:rPr>
              <w:t>BAB III METODE PENELITIAN</w:t>
            </w:r>
            <w:r w:rsidR="00AB3A6F">
              <w:rPr>
                <w:noProof/>
                <w:webHidden/>
              </w:rPr>
              <w:tab/>
            </w:r>
            <w:r w:rsidR="00AB3A6F">
              <w:rPr>
                <w:noProof/>
                <w:webHidden/>
              </w:rPr>
              <w:fldChar w:fldCharType="begin"/>
            </w:r>
            <w:r w:rsidR="00AB3A6F">
              <w:rPr>
                <w:noProof/>
                <w:webHidden/>
              </w:rPr>
              <w:instrText xml:space="preserve"> PAGEREF _Toc129693203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4B8DC4FC" w14:textId="56BBA6A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4" w:history="1">
            <w:r w:rsidR="00AB3A6F" w:rsidRPr="00FB5E6E">
              <w:rPr>
                <w:rStyle w:val="Hyperlink"/>
                <w:noProof/>
              </w:rPr>
              <w:t>3.1</w:t>
            </w:r>
            <w:r w:rsidR="00AB3A6F">
              <w:rPr>
                <w:rFonts w:asciiTheme="minorHAnsi" w:eastAsiaTheme="minorEastAsia" w:hAnsiTheme="minorHAnsi" w:cstheme="minorBidi"/>
                <w:noProof/>
                <w:sz w:val="22"/>
                <w:szCs w:val="22"/>
                <w:lang w:eastAsia="id-ID"/>
              </w:rPr>
              <w:tab/>
            </w:r>
            <w:r w:rsidR="00AB3A6F" w:rsidRPr="00FB5E6E">
              <w:rPr>
                <w:rStyle w:val="Hyperlink"/>
                <w:noProof/>
              </w:rPr>
              <w:t>Alur Penelitian</w:t>
            </w:r>
            <w:r w:rsidR="00AB3A6F">
              <w:rPr>
                <w:noProof/>
                <w:webHidden/>
              </w:rPr>
              <w:tab/>
            </w:r>
            <w:r w:rsidR="00AB3A6F">
              <w:rPr>
                <w:noProof/>
                <w:webHidden/>
              </w:rPr>
              <w:fldChar w:fldCharType="begin"/>
            </w:r>
            <w:r w:rsidR="00AB3A6F">
              <w:rPr>
                <w:noProof/>
                <w:webHidden/>
              </w:rPr>
              <w:instrText xml:space="preserve"> PAGEREF _Toc129693204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18CAC9E5" w14:textId="15FA2C66"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05" w:history="1">
            <w:r w:rsidR="00AB3A6F" w:rsidRPr="00FB5E6E">
              <w:rPr>
                <w:rStyle w:val="Hyperlink"/>
                <w:noProof/>
              </w:rPr>
              <w:t>3.2</w:t>
            </w:r>
            <w:r w:rsidR="00AB3A6F">
              <w:rPr>
                <w:rFonts w:asciiTheme="minorHAnsi" w:eastAsiaTheme="minorEastAsia" w:hAnsiTheme="minorHAnsi" w:cstheme="minorBidi"/>
                <w:noProof/>
                <w:sz w:val="22"/>
                <w:szCs w:val="22"/>
                <w:lang w:eastAsia="id-ID"/>
              </w:rPr>
              <w:tab/>
            </w:r>
            <w:r w:rsidR="00AB3A6F" w:rsidRPr="00FB5E6E">
              <w:rPr>
                <w:rStyle w:val="Hyperlink"/>
                <w:noProof/>
              </w:rPr>
              <w:t>Penjabaran Langkah Penelitian</w:t>
            </w:r>
            <w:r w:rsidR="00AB3A6F">
              <w:rPr>
                <w:noProof/>
                <w:webHidden/>
              </w:rPr>
              <w:tab/>
            </w:r>
            <w:r w:rsidR="00AB3A6F">
              <w:rPr>
                <w:noProof/>
                <w:webHidden/>
              </w:rPr>
              <w:fldChar w:fldCharType="begin"/>
            </w:r>
            <w:r w:rsidR="00AB3A6F">
              <w:rPr>
                <w:noProof/>
                <w:webHidden/>
              </w:rPr>
              <w:instrText xml:space="preserve"> PAGEREF _Toc129693205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36B02192" w14:textId="6551376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6" w:history="1">
            <w:r w:rsidR="00AB3A6F" w:rsidRPr="00FB5E6E">
              <w:rPr>
                <w:rStyle w:val="Hyperlink"/>
                <w:noProof/>
              </w:rPr>
              <w:t>3.2.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Identifikasi Masalah</w:t>
            </w:r>
            <w:r w:rsidR="00AB3A6F">
              <w:rPr>
                <w:noProof/>
                <w:webHidden/>
              </w:rPr>
              <w:tab/>
            </w:r>
            <w:r w:rsidR="00AB3A6F">
              <w:rPr>
                <w:noProof/>
                <w:webHidden/>
              </w:rPr>
              <w:fldChar w:fldCharType="begin"/>
            </w:r>
            <w:r w:rsidR="00AB3A6F">
              <w:rPr>
                <w:noProof/>
                <w:webHidden/>
              </w:rPr>
              <w:instrText xml:space="preserve"> PAGEREF _Toc129693206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1E04AD8A" w14:textId="4D5CF514"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7" w:history="1">
            <w:r w:rsidR="00AB3A6F" w:rsidRPr="00FB5E6E">
              <w:rPr>
                <w:rStyle w:val="Hyperlink"/>
                <w:noProof/>
              </w:rPr>
              <w:t>3.2.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tudi Literatur</w:t>
            </w:r>
            <w:r w:rsidR="00AB3A6F">
              <w:rPr>
                <w:noProof/>
                <w:webHidden/>
              </w:rPr>
              <w:tab/>
            </w:r>
            <w:r w:rsidR="00AB3A6F">
              <w:rPr>
                <w:noProof/>
                <w:webHidden/>
              </w:rPr>
              <w:fldChar w:fldCharType="begin"/>
            </w:r>
            <w:r w:rsidR="00AB3A6F">
              <w:rPr>
                <w:noProof/>
                <w:webHidden/>
              </w:rPr>
              <w:instrText xml:space="preserve"> PAGEREF _Toc129693207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34825642" w14:textId="720EA4B0"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8" w:history="1">
            <w:r w:rsidR="00AB3A6F" w:rsidRPr="00FB5E6E">
              <w:rPr>
                <w:rStyle w:val="Hyperlink"/>
                <w:noProof/>
                <w:lang w:val="en-US"/>
              </w:rPr>
              <w:t>3.2.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 xml:space="preserve">Penerapan </w:t>
            </w:r>
            <w:r w:rsidR="00AB3A6F" w:rsidRPr="00FB5E6E">
              <w:rPr>
                <w:rStyle w:val="Hyperlink"/>
                <w:i/>
                <w:iCs/>
                <w:noProof/>
                <w:lang w:val="en-US"/>
              </w:rPr>
              <w:t>Test-Driven Development</w:t>
            </w:r>
            <w:r w:rsidR="00AB3A6F">
              <w:rPr>
                <w:noProof/>
                <w:webHidden/>
              </w:rPr>
              <w:tab/>
            </w:r>
            <w:r w:rsidR="00AB3A6F">
              <w:rPr>
                <w:noProof/>
                <w:webHidden/>
              </w:rPr>
              <w:fldChar w:fldCharType="begin"/>
            </w:r>
            <w:r w:rsidR="00AB3A6F">
              <w:rPr>
                <w:noProof/>
                <w:webHidden/>
              </w:rPr>
              <w:instrText xml:space="preserve"> PAGEREF _Toc129693208 \h </w:instrText>
            </w:r>
            <w:r w:rsidR="00AB3A6F">
              <w:rPr>
                <w:noProof/>
                <w:webHidden/>
              </w:rPr>
            </w:r>
            <w:r w:rsidR="00AB3A6F">
              <w:rPr>
                <w:noProof/>
                <w:webHidden/>
              </w:rPr>
              <w:fldChar w:fldCharType="separate"/>
            </w:r>
            <w:r w:rsidR="00163ECC">
              <w:rPr>
                <w:noProof/>
                <w:webHidden/>
              </w:rPr>
              <w:t>37</w:t>
            </w:r>
            <w:r w:rsidR="00AB3A6F">
              <w:rPr>
                <w:noProof/>
                <w:webHidden/>
              </w:rPr>
              <w:fldChar w:fldCharType="end"/>
            </w:r>
          </w:hyperlink>
        </w:p>
        <w:p w14:paraId="0733F4A0" w14:textId="06EE4BE1"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09" w:history="1">
            <w:r w:rsidR="00AB3A6F" w:rsidRPr="00FB5E6E">
              <w:rPr>
                <w:rStyle w:val="Hyperlink"/>
                <w:noProof/>
                <w:lang w:val="en-US"/>
              </w:rPr>
              <w:t>3.2.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ngujian</w:t>
            </w:r>
            <w:r w:rsidR="00AB3A6F">
              <w:rPr>
                <w:noProof/>
                <w:webHidden/>
              </w:rPr>
              <w:tab/>
            </w:r>
            <w:r w:rsidR="00AB3A6F">
              <w:rPr>
                <w:noProof/>
                <w:webHidden/>
              </w:rPr>
              <w:fldChar w:fldCharType="begin"/>
            </w:r>
            <w:r w:rsidR="00AB3A6F">
              <w:rPr>
                <w:noProof/>
                <w:webHidden/>
              </w:rPr>
              <w:instrText xml:space="preserve"> PAGEREF _Toc129693209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6F3C5F03" w14:textId="34E3D3C7"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0" w:history="1">
            <w:r w:rsidR="00AB3A6F" w:rsidRPr="00FB5E6E">
              <w:rPr>
                <w:rStyle w:val="Hyperlink"/>
                <w:noProof/>
              </w:rPr>
              <w:t>3.3</w:t>
            </w:r>
            <w:r w:rsidR="00AB3A6F">
              <w:rPr>
                <w:rFonts w:asciiTheme="minorHAnsi" w:eastAsiaTheme="minorEastAsia" w:hAnsiTheme="minorHAnsi" w:cstheme="minorBidi"/>
                <w:noProof/>
                <w:sz w:val="22"/>
                <w:szCs w:val="22"/>
                <w:lang w:eastAsia="id-ID"/>
              </w:rPr>
              <w:tab/>
            </w:r>
            <w:r w:rsidR="00AB3A6F" w:rsidRPr="00FB5E6E">
              <w:rPr>
                <w:rStyle w:val="Hyperlink"/>
                <w:noProof/>
              </w:rPr>
              <w:t>Alat dan Bahan Tugas Akhir</w:t>
            </w:r>
            <w:r w:rsidR="00AB3A6F">
              <w:rPr>
                <w:noProof/>
                <w:webHidden/>
              </w:rPr>
              <w:tab/>
            </w:r>
            <w:r w:rsidR="00AB3A6F">
              <w:rPr>
                <w:noProof/>
                <w:webHidden/>
              </w:rPr>
              <w:fldChar w:fldCharType="begin"/>
            </w:r>
            <w:r w:rsidR="00AB3A6F">
              <w:rPr>
                <w:noProof/>
                <w:webHidden/>
              </w:rPr>
              <w:instrText xml:space="preserve"> PAGEREF _Toc129693210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7A15DB77" w14:textId="76C4C56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1" w:history="1">
            <w:r w:rsidR="00AB3A6F" w:rsidRPr="00FB5E6E">
              <w:rPr>
                <w:rStyle w:val="Hyperlink"/>
                <w:noProof/>
              </w:rPr>
              <w:t>3.3.1</w:t>
            </w:r>
            <w:r w:rsidR="00AB3A6F">
              <w:rPr>
                <w:rFonts w:asciiTheme="minorHAnsi" w:eastAsiaTheme="minorEastAsia" w:hAnsiTheme="minorHAnsi" w:cstheme="minorBidi"/>
                <w:noProof/>
                <w:sz w:val="22"/>
                <w:szCs w:val="22"/>
                <w:lang w:eastAsia="id-ID"/>
              </w:rPr>
              <w:tab/>
            </w:r>
            <w:r w:rsidR="00AB3A6F" w:rsidRPr="00FB5E6E">
              <w:rPr>
                <w:rStyle w:val="Hyperlink"/>
                <w:noProof/>
              </w:rPr>
              <w:t>Alat</w:t>
            </w:r>
            <w:r w:rsidR="00AB3A6F">
              <w:rPr>
                <w:noProof/>
                <w:webHidden/>
              </w:rPr>
              <w:tab/>
            </w:r>
            <w:r w:rsidR="00AB3A6F">
              <w:rPr>
                <w:noProof/>
                <w:webHidden/>
              </w:rPr>
              <w:fldChar w:fldCharType="begin"/>
            </w:r>
            <w:r w:rsidR="00AB3A6F">
              <w:rPr>
                <w:noProof/>
                <w:webHidden/>
              </w:rPr>
              <w:instrText xml:space="preserve"> PAGEREF _Toc129693211 \h </w:instrText>
            </w:r>
            <w:r w:rsidR="00AB3A6F">
              <w:rPr>
                <w:noProof/>
                <w:webHidden/>
              </w:rPr>
            </w:r>
            <w:r w:rsidR="00AB3A6F">
              <w:rPr>
                <w:noProof/>
                <w:webHidden/>
              </w:rPr>
              <w:fldChar w:fldCharType="separate"/>
            </w:r>
            <w:r w:rsidR="00163ECC">
              <w:rPr>
                <w:noProof/>
                <w:webHidden/>
              </w:rPr>
              <w:t>38</w:t>
            </w:r>
            <w:r w:rsidR="00AB3A6F">
              <w:rPr>
                <w:noProof/>
                <w:webHidden/>
              </w:rPr>
              <w:fldChar w:fldCharType="end"/>
            </w:r>
          </w:hyperlink>
        </w:p>
        <w:p w14:paraId="33915B4B" w14:textId="0D3B9D9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2" w:history="1">
            <w:r w:rsidR="00AB3A6F" w:rsidRPr="00FB5E6E">
              <w:rPr>
                <w:rStyle w:val="Hyperlink"/>
                <w:noProof/>
              </w:rPr>
              <w:t>3.3.2</w:t>
            </w:r>
            <w:r w:rsidR="00AB3A6F">
              <w:rPr>
                <w:rFonts w:asciiTheme="minorHAnsi" w:eastAsiaTheme="minorEastAsia" w:hAnsiTheme="minorHAnsi" w:cstheme="minorBidi"/>
                <w:noProof/>
                <w:sz w:val="22"/>
                <w:szCs w:val="22"/>
                <w:lang w:eastAsia="id-ID"/>
              </w:rPr>
              <w:tab/>
            </w:r>
            <w:r w:rsidR="00AB3A6F" w:rsidRPr="00FB5E6E">
              <w:rPr>
                <w:rStyle w:val="Hyperlink"/>
                <w:noProof/>
              </w:rPr>
              <w:t>Bahan</w:t>
            </w:r>
            <w:r w:rsidR="00AB3A6F">
              <w:rPr>
                <w:noProof/>
                <w:webHidden/>
              </w:rPr>
              <w:tab/>
            </w:r>
            <w:r w:rsidR="00AB3A6F">
              <w:rPr>
                <w:noProof/>
                <w:webHidden/>
              </w:rPr>
              <w:fldChar w:fldCharType="begin"/>
            </w:r>
            <w:r w:rsidR="00AB3A6F">
              <w:rPr>
                <w:noProof/>
                <w:webHidden/>
              </w:rPr>
              <w:instrText xml:space="preserve"> PAGEREF _Toc129693212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A6817D9" w14:textId="424EB2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13" w:history="1">
            <w:r w:rsidR="00AB3A6F" w:rsidRPr="00FB5E6E">
              <w:rPr>
                <w:rStyle w:val="Hyperlink"/>
                <w:noProof/>
              </w:rPr>
              <w:t>3.4</w:t>
            </w:r>
            <w:r w:rsidR="00AB3A6F">
              <w:rPr>
                <w:rFonts w:asciiTheme="minorHAnsi" w:eastAsiaTheme="minorEastAsia" w:hAnsiTheme="minorHAnsi" w:cstheme="minorBidi"/>
                <w:noProof/>
                <w:sz w:val="22"/>
                <w:szCs w:val="22"/>
                <w:lang w:eastAsia="id-ID"/>
              </w:rPr>
              <w:tab/>
            </w:r>
            <w:r w:rsidR="00AB3A6F" w:rsidRPr="00FB5E6E">
              <w:rPr>
                <w:rStyle w:val="Hyperlink"/>
                <w:noProof/>
              </w:rPr>
              <w:t>Metode Pengembangan</w:t>
            </w:r>
            <w:r w:rsidR="00AB3A6F">
              <w:rPr>
                <w:noProof/>
                <w:webHidden/>
              </w:rPr>
              <w:tab/>
            </w:r>
            <w:r w:rsidR="00AB3A6F">
              <w:rPr>
                <w:noProof/>
                <w:webHidden/>
              </w:rPr>
              <w:fldChar w:fldCharType="begin"/>
            </w:r>
            <w:r w:rsidR="00AB3A6F">
              <w:rPr>
                <w:noProof/>
                <w:webHidden/>
              </w:rPr>
              <w:instrText xml:space="preserve"> PAGEREF _Toc129693213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3667C43D" w14:textId="084E6FDA"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14" w:history="1">
            <w:r w:rsidR="00AB3A6F" w:rsidRPr="00FB5E6E">
              <w:rPr>
                <w:rStyle w:val="Hyperlink"/>
                <w:noProof/>
                <w:lang w:val="en-US"/>
              </w:rPr>
              <w:t>3.4.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Kebutuhan</w:t>
            </w:r>
            <w:r w:rsidR="00AB3A6F">
              <w:rPr>
                <w:noProof/>
                <w:webHidden/>
              </w:rPr>
              <w:tab/>
            </w:r>
            <w:r w:rsidR="00AB3A6F">
              <w:rPr>
                <w:noProof/>
                <w:webHidden/>
              </w:rPr>
              <w:fldChar w:fldCharType="begin"/>
            </w:r>
            <w:r w:rsidR="00AB3A6F">
              <w:rPr>
                <w:noProof/>
                <w:webHidden/>
              </w:rPr>
              <w:instrText xml:space="preserve"> PAGEREF _Toc129693214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5E01AEC" w14:textId="729A021F" w:rsidR="00AB3A6F" w:rsidRDefault="00000000">
          <w:pPr>
            <w:pStyle w:val="TOC4"/>
            <w:tabs>
              <w:tab w:val="left" w:pos="1540"/>
              <w:tab w:val="right" w:pos="8213"/>
            </w:tabs>
            <w:rPr>
              <w:noProof/>
            </w:rPr>
          </w:pPr>
          <w:hyperlink w:anchor="_Toc129693215" w:history="1">
            <w:r w:rsidR="00AB3A6F" w:rsidRPr="00FB5E6E">
              <w:rPr>
                <w:rStyle w:val="Hyperlink"/>
                <w:noProof/>
              </w:rPr>
              <w:t>3.4.1.1</w:t>
            </w:r>
            <w:r w:rsidR="00AB3A6F">
              <w:rPr>
                <w:rStyle w:val="Hyperlink"/>
                <w:noProof/>
                <w:lang w:val="en-US"/>
              </w:rPr>
              <w:t xml:space="preserve"> </w:t>
            </w:r>
            <w:r w:rsidR="00AB3A6F" w:rsidRPr="00FB5E6E">
              <w:rPr>
                <w:rStyle w:val="Hyperlink"/>
                <w:noProof/>
              </w:rPr>
              <w:t>User</w:t>
            </w:r>
            <w:r w:rsidR="00AB3A6F">
              <w:rPr>
                <w:rStyle w:val="Hyperlink"/>
                <w:noProof/>
                <w:lang w:val="en-US"/>
              </w:rPr>
              <w:t xml:space="preserve"> </w:t>
            </w:r>
            <w:r w:rsidR="00AB3A6F" w:rsidRPr="00FB5E6E">
              <w:rPr>
                <w:rStyle w:val="Hyperlink"/>
                <w:noProof/>
              </w:rPr>
              <w:t>Story</w:t>
            </w:r>
            <w:r w:rsidR="00AB3A6F">
              <w:rPr>
                <w:noProof/>
                <w:webHidden/>
                <w:lang w:val="en-US"/>
              </w:rPr>
              <w:t xml:space="preserve"> </w:t>
            </w:r>
            <w:r w:rsidR="00AB3A6F">
              <w:rPr>
                <w:noProof/>
                <w:webHidden/>
                <w:lang w:val="en-US"/>
              </w:rPr>
              <w:tab/>
            </w:r>
            <w:r w:rsidR="00AB3A6F">
              <w:rPr>
                <w:noProof/>
                <w:webHidden/>
              </w:rPr>
              <w:fldChar w:fldCharType="begin"/>
            </w:r>
            <w:r w:rsidR="00AB3A6F">
              <w:rPr>
                <w:noProof/>
                <w:webHidden/>
              </w:rPr>
              <w:instrText xml:space="preserve"> PAGEREF _Toc129693215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4175A381" w14:textId="3BB5E69E" w:rsidR="00AB3A6F" w:rsidRDefault="00000000">
          <w:pPr>
            <w:pStyle w:val="TOC4"/>
            <w:tabs>
              <w:tab w:val="left" w:pos="1540"/>
              <w:tab w:val="right" w:pos="8213"/>
            </w:tabs>
            <w:rPr>
              <w:noProof/>
            </w:rPr>
          </w:pPr>
          <w:hyperlink w:anchor="_Toc129693216" w:history="1">
            <w:r w:rsidR="00AB3A6F" w:rsidRPr="00FB5E6E">
              <w:rPr>
                <w:rStyle w:val="Hyperlink"/>
                <w:noProof/>
              </w:rPr>
              <w:t>3.4.1.2</w:t>
            </w:r>
            <w:r w:rsidR="00AB3A6F">
              <w:rPr>
                <w:noProof/>
                <w:lang w:val="en-US"/>
              </w:rPr>
              <w:t xml:space="preserve"> </w:t>
            </w:r>
            <w:r w:rsidR="00AB3A6F" w:rsidRPr="00FB5E6E">
              <w:rPr>
                <w:rStyle w:val="Hyperlink"/>
                <w:noProof/>
              </w:rPr>
              <w:t>Kebutuhan Fungsional</w:t>
            </w:r>
            <w:r w:rsidR="00AB3A6F">
              <w:rPr>
                <w:rStyle w:val="Hyperlink"/>
                <w:noProof/>
              </w:rPr>
              <w:tab/>
            </w:r>
            <w:r w:rsidR="00AB3A6F">
              <w:rPr>
                <w:noProof/>
                <w:webHidden/>
              </w:rPr>
              <w:fldChar w:fldCharType="begin"/>
            </w:r>
            <w:r w:rsidR="00AB3A6F">
              <w:rPr>
                <w:noProof/>
                <w:webHidden/>
              </w:rPr>
              <w:instrText xml:space="preserve"> PAGEREF _Toc129693216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590E688C" w14:textId="266FA017" w:rsidR="00AB3A6F" w:rsidRDefault="00000000">
          <w:pPr>
            <w:pStyle w:val="TOC4"/>
            <w:tabs>
              <w:tab w:val="left" w:pos="1540"/>
              <w:tab w:val="right" w:pos="8213"/>
            </w:tabs>
            <w:rPr>
              <w:noProof/>
            </w:rPr>
          </w:pPr>
          <w:hyperlink w:anchor="_Toc129693217" w:history="1">
            <w:r w:rsidR="00AB3A6F" w:rsidRPr="00FB5E6E">
              <w:rPr>
                <w:rStyle w:val="Hyperlink"/>
                <w:noProof/>
              </w:rPr>
              <w:t>3.4.1.3</w:t>
            </w:r>
            <w:r w:rsidR="00AB3A6F">
              <w:rPr>
                <w:noProof/>
                <w:lang w:val="en-US"/>
              </w:rPr>
              <w:t xml:space="preserve"> </w:t>
            </w:r>
            <w:r w:rsidR="00AB3A6F" w:rsidRPr="00FB5E6E">
              <w:rPr>
                <w:rStyle w:val="Hyperlink"/>
                <w:noProof/>
              </w:rPr>
              <w:t>Kebutuhan</w:t>
            </w:r>
            <w:r w:rsidR="00AB3A6F">
              <w:rPr>
                <w:rStyle w:val="Hyperlink"/>
                <w:noProof/>
                <w:lang w:val="en-US"/>
              </w:rPr>
              <w:t xml:space="preserve"> </w:t>
            </w:r>
            <w:r w:rsidR="00AB3A6F" w:rsidRPr="00FB5E6E">
              <w:rPr>
                <w:rStyle w:val="Hyperlink"/>
                <w:noProof/>
              </w:rPr>
              <w:t>Non-Fungsional</w:t>
            </w:r>
            <w:r w:rsidR="00AB3A6F">
              <w:rPr>
                <w:rStyle w:val="Hyperlink"/>
                <w:noProof/>
              </w:rPr>
              <w:tab/>
            </w:r>
            <w:r w:rsidR="00AB3A6F">
              <w:rPr>
                <w:noProof/>
                <w:webHidden/>
              </w:rPr>
              <w:fldChar w:fldCharType="begin"/>
            </w:r>
            <w:r w:rsidR="00AB3A6F">
              <w:rPr>
                <w:noProof/>
                <w:webHidden/>
              </w:rPr>
              <w:instrText xml:space="preserve"> PAGEREF _Toc129693217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18CDB727" w14:textId="4DC55D1C" w:rsidR="00AB3A6F" w:rsidRDefault="00000000">
          <w:pPr>
            <w:pStyle w:val="TOC4"/>
            <w:tabs>
              <w:tab w:val="left" w:pos="1540"/>
              <w:tab w:val="right" w:pos="8213"/>
            </w:tabs>
            <w:rPr>
              <w:noProof/>
            </w:rPr>
          </w:pPr>
          <w:hyperlink w:anchor="_Toc129693218" w:history="1">
            <w:r w:rsidR="00AB3A6F" w:rsidRPr="00FB5E6E">
              <w:rPr>
                <w:rStyle w:val="Hyperlink"/>
                <w:noProof/>
              </w:rPr>
              <w:t>3.4.1.4</w:t>
            </w:r>
            <w:r w:rsidR="00AB3A6F">
              <w:rPr>
                <w:noProof/>
                <w:lang w:val="en-US"/>
              </w:rPr>
              <w:t xml:space="preserve"> </w:t>
            </w:r>
            <w:r w:rsidR="00AB3A6F" w:rsidRPr="00FB5E6E">
              <w:rPr>
                <w:rStyle w:val="Hyperlink"/>
                <w:noProof/>
              </w:rPr>
              <w:t>Use</w:t>
            </w:r>
            <w:r w:rsidR="00AB3A6F">
              <w:rPr>
                <w:rStyle w:val="Hyperlink"/>
                <w:noProof/>
                <w:lang w:val="en-US"/>
              </w:rPr>
              <w:t xml:space="preserve"> </w:t>
            </w:r>
            <w:r w:rsidR="00AB3A6F" w:rsidRPr="00FB5E6E">
              <w:rPr>
                <w:rStyle w:val="Hyperlink"/>
                <w:noProof/>
              </w:rPr>
              <w:t>Case Diagram</w:t>
            </w:r>
            <w:r w:rsidR="00AB3A6F">
              <w:rPr>
                <w:rStyle w:val="Hyperlink"/>
                <w:noProof/>
                <w:lang w:val="en-US"/>
              </w:rPr>
              <w:tab/>
            </w:r>
            <w:r w:rsidR="00AB3A6F">
              <w:rPr>
                <w:noProof/>
                <w:webHidden/>
              </w:rPr>
              <w:fldChar w:fldCharType="begin"/>
            </w:r>
            <w:r w:rsidR="00AB3A6F">
              <w:rPr>
                <w:noProof/>
                <w:webHidden/>
              </w:rPr>
              <w:instrText xml:space="preserve"> PAGEREF _Toc129693218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26F8030D" w14:textId="202A0B53" w:rsidR="00AB3A6F" w:rsidRDefault="00000000">
          <w:pPr>
            <w:pStyle w:val="TOC4"/>
            <w:tabs>
              <w:tab w:val="left" w:pos="1540"/>
              <w:tab w:val="right" w:pos="8213"/>
            </w:tabs>
            <w:rPr>
              <w:noProof/>
            </w:rPr>
          </w:pPr>
          <w:hyperlink w:anchor="_Toc129693219" w:history="1">
            <w:r w:rsidR="00AB3A6F" w:rsidRPr="00FB5E6E">
              <w:rPr>
                <w:rStyle w:val="Hyperlink"/>
                <w:noProof/>
              </w:rPr>
              <w:t>3.4.1.5</w:t>
            </w:r>
            <w:r w:rsidR="00AB3A6F">
              <w:rPr>
                <w:noProof/>
                <w:lang w:val="en-US"/>
              </w:rPr>
              <w:t xml:space="preserve"> </w:t>
            </w:r>
            <w:r w:rsidR="00AB3A6F" w:rsidRPr="00FB5E6E">
              <w:rPr>
                <w:rStyle w:val="Hyperlink"/>
                <w:noProof/>
              </w:rPr>
              <w:t>Activity Diagram</w:t>
            </w:r>
            <w:r w:rsidR="00AB3A6F">
              <w:rPr>
                <w:rStyle w:val="Hyperlink"/>
                <w:noProof/>
                <w:lang w:val="en-US"/>
              </w:rPr>
              <w:tab/>
            </w:r>
            <w:r w:rsidR="00AB3A6F">
              <w:rPr>
                <w:noProof/>
                <w:webHidden/>
              </w:rPr>
              <w:fldChar w:fldCharType="begin"/>
            </w:r>
            <w:r w:rsidR="00AB3A6F">
              <w:rPr>
                <w:noProof/>
                <w:webHidden/>
              </w:rPr>
              <w:instrText xml:space="preserve"> PAGEREF _Toc129693219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1399BFD3" w14:textId="321843F1" w:rsidR="00AB3A6F" w:rsidRDefault="00000000">
          <w:pPr>
            <w:pStyle w:val="TOC4"/>
            <w:tabs>
              <w:tab w:val="left" w:pos="1540"/>
              <w:tab w:val="right" w:pos="8213"/>
            </w:tabs>
            <w:rPr>
              <w:noProof/>
            </w:rPr>
          </w:pPr>
          <w:hyperlink w:anchor="_Toc129693220" w:history="1">
            <w:r w:rsidR="00AB3A6F" w:rsidRPr="00FB5E6E">
              <w:rPr>
                <w:rStyle w:val="Hyperlink"/>
                <w:noProof/>
              </w:rPr>
              <w:t>3.4.1.6</w:t>
            </w:r>
            <w:r w:rsidR="00AB3A6F">
              <w:rPr>
                <w:noProof/>
                <w:lang w:val="en-US"/>
              </w:rPr>
              <w:t xml:space="preserve"> </w:t>
            </w:r>
            <w:r w:rsidR="00AB3A6F" w:rsidRPr="00FB5E6E">
              <w:rPr>
                <w:rStyle w:val="Hyperlink"/>
                <w:noProof/>
              </w:rPr>
              <w:t>Mockup</w:t>
            </w:r>
            <w:r w:rsidR="00AB3A6F">
              <w:rPr>
                <w:noProof/>
                <w:webHidden/>
                <w:lang w:val="en-US"/>
              </w:rPr>
              <w:tab/>
            </w:r>
            <w:r w:rsidR="00AB3A6F">
              <w:rPr>
                <w:noProof/>
                <w:webHidden/>
              </w:rPr>
              <w:fldChar w:fldCharType="begin"/>
            </w:r>
            <w:r w:rsidR="00AB3A6F">
              <w:rPr>
                <w:noProof/>
                <w:webHidden/>
              </w:rPr>
              <w:instrText xml:space="preserve"> PAGEREF _Toc129693220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0C60BAAD" w14:textId="79A91FCD"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1" w:history="1">
            <w:r w:rsidR="00AB3A6F" w:rsidRPr="00FB5E6E">
              <w:rPr>
                <w:rStyle w:val="Hyperlink"/>
                <w:noProof/>
                <w:lang w:val="en-US"/>
              </w:rPr>
              <w:t>3.4.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Uji Coba (Test Writing)</w:t>
            </w:r>
            <w:r w:rsidR="00AB3A6F">
              <w:rPr>
                <w:noProof/>
                <w:webHidden/>
              </w:rPr>
              <w:tab/>
            </w:r>
            <w:r w:rsidR="00AB3A6F">
              <w:rPr>
                <w:noProof/>
                <w:webHidden/>
              </w:rPr>
              <w:fldChar w:fldCharType="begin"/>
            </w:r>
            <w:r w:rsidR="00AB3A6F">
              <w:rPr>
                <w:noProof/>
                <w:webHidden/>
              </w:rPr>
              <w:instrText xml:space="preserve"> PAGEREF _Toc129693221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5E63B16" w14:textId="7A80881B"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2" w:history="1">
            <w:r w:rsidR="00AB3A6F" w:rsidRPr="00FB5E6E">
              <w:rPr>
                <w:rStyle w:val="Hyperlink"/>
                <w:noProof/>
                <w:lang w:val="en-US"/>
              </w:rPr>
              <w:t>3.4.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mbuatan Kode (Coding)</w:t>
            </w:r>
            <w:r w:rsidR="00AB3A6F">
              <w:rPr>
                <w:noProof/>
                <w:webHidden/>
              </w:rPr>
              <w:tab/>
            </w:r>
            <w:r w:rsidR="00AB3A6F">
              <w:rPr>
                <w:noProof/>
                <w:webHidden/>
              </w:rPr>
              <w:fldChar w:fldCharType="begin"/>
            </w:r>
            <w:r w:rsidR="00AB3A6F">
              <w:rPr>
                <w:noProof/>
                <w:webHidden/>
              </w:rPr>
              <w:instrText xml:space="preserve"> PAGEREF _Toc1296932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1C75BCB2" w14:textId="01CF9AA2"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3" w:history="1">
            <w:r w:rsidR="00AB3A6F" w:rsidRPr="00FB5E6E">
              <w:rPr>
                <w:rStyle w:val="Hyperlink"/>
                <w:noProof/>
                <w:lang w:val="en-US"/>
              </w:rPr>
              <w:t>3.4.4</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faktor (Refactor)</w:t>
            </w:r>
            <w:r w:rsidR="00AB3A6F">
              <w:rPr>
                <w:noProof/>
                <w:webHidden/>
              </w:rPr>
              <w:tab/>
            </w:r>
            <w:r w:rsidR="00AB3A6F">
              <w:rPr>
                <w:noProof/>
                <w:webHidden/>
              </w:rPr>
              <w:fldChar w:fldCharType="begin"/>
            </w:r>
            <w:r w:rsidR="00AB3A6F">
              <w:rPr>
                <w:noProof/>
                <w:webHidden/>
              </w:rPr>
              <w:instrText xml:space="preserve"> PAGEREF _Toc129693223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6BD4BC52" w14:textId="0BBABFA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4" w:history="1">
            <w:r w:rsidR="00AB3A6F" w:rsidRPr="00FB5E6E">
              <w:rPr>
                <w:rStyle w:val="Hyperlink"/>
                <w:noProof/>
              </w:rPr>
              <w:t>3.5</w:t>
            </w:r>
            <w:r w:rsidR="00AB3A6F">
              <w:rPr>
                <w:rFonts w:asciiTheme="minorHAnsi" w:eastAsiaTheme="minorEastAsia" w:hAnsiTheme="minorHAnsi" w:cstheme="minorBidi"/>
                <w:noProof/>
                <w:sz w:val="22"/>
                <w:szCs w:val="22"/>
                <w:lang w:eastAsia="id-ID"/>
              </w:rPr>
              <w:tab/>
            </w:r>
            <w:r w:rsidR="00AB3A6F" w:rsidRPr="00FB5E6E">
              <w:rPr>
                <w:rStyle w:val="Hyperlink"/>
                <w:noProof/>
              </w:rPr>
              <w:t>Rancangan Pengujian</w:t>
            </w:r>
            <w:r w:rsidR="00AB3A6F">
              <w:rPr>
                <w:noProof/>
                <w:webHidden/>
              </w:rPr>
              <w:tab/>
            </w:r>
            <w:r w:rsidR="00AB3A6F">
              <w:rPr>
                <w:noProof/>
                <w:webHidden/>
              </w:rPr>
              <w:fldChar w:fldCharType="begin"/>
            </w:r>
            <w:r w:rsidR="00AB3A6F">
              <w:rPr>
                <w:noProof/>
                <w:webHidden/>
              </w:rPr>
              <w:instrText xml:space="preserve"> PAGEREF _Toc129693224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5B4996D0" w14:textId="3D07E8A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5" w:history="1">
            <w:r w:rsidR="00AB3A6F" w:rsidRPr="00FB5E6E">
              <w:rPr>
                <w:rStyle w:val="Hyperlink"/>
                <w:noProof/>
                <w:lang w:val="en-US"/>
              </w:rPr>
              <w:t>3.5.1</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Responsiveness</w:t>
            </w:r>
            <w:r w:rsidR="00AB3A6F">
              <w:rPr>
                <w:noProof/>
                <w:webHidden/>
              </w:rPr>
              <w:tab/>
            </w:r>
            <w:r w:rsidR="00AB3A6F">
              <w:rPr>
                <w:noProof/>
                <w:webHidden/>
              </w:rPr>
              <w:fldChar w:fldCharType="begin"/>
            </w:r>
            <w:r w:rsidR="00AB3A6F">
              <w:rPr>
                <w:noProof/>
                <w:webHidden/>
              </w:rPr>
              <w:instrText xml:space="preserve"> PAGEREF _Toc129693225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312BA1AC" w14:textId="566AC2BE"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6" w:history="1">
            <w:r w:rsidR="00AB3A6F" w:rsidRPr="00FB5E6E">
              <w:rPr>
                <w:rStyle w:val="Hyperlink"/>
                <w:noProof/>
                <w:lang w:val="en-US"/>
              </w:rPr>
              <w:t>3.5.2</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System Usability Scale</w:t>
            </w:r>
            <w:r w:rsidR="00AB3A6F">
              <w:rPr>
                <w:noProof/>
                <w:webHidden/>
              </w:rPr>
              <w:tab/>
            </w:r>
            <w:r w:rsidR="00AB3A6F">
              <w:rPr>
                <w:noProof/>
                <w:webHidden/>
              </w:rPr>
              <w:fldChar w:fldCharType="begin"/>
            </w:r>
            <w:r w:rsidR="00AB3A6F">
              <w:rPr>
                <w:noProof/>
                <w:webHidden/>
              </w:rPr>
              <w:instrText xml:space="preserve"> PAGEREF _Toc129693226 \h </w:instrText>
            </w:r>
            <w:r w:rsidR="00AB3A6F">
              <w:rPr>
                <w:noProof/>
                <w:webHidden/>
              </w:rPr>
            </w:r>
            <w:r w:rsidR="00AB3A6F">
              <w:rPr>
                <w:noProof/>
                <w:webHidden/>
              </w:rPr>
              <w:fldChar w:fldCharType="separate"/>
            </w:r>
            <w:r w:rsidR="00163ECC">
              <w:rPr>
                <w:noProof/>
                <w:webHidden/>
              </w:rPr>
              <w:t>49</w:t>
            </w:r>
            <w:r w:rsidR="00AB3A6F">
              <w:rPr>
                <w:noProof/>
                <w:webHidden/>
              </w:rPr>
              <w:fldChar w:fldCharType="end"/>
            </w:r>
          </w:hyperlink>
        </w:p>
        <w:p w14:paraId="71E623D7" w14:textId="087F5CE3"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27" w:history="1">
            <w:r w:rsidR="00AB3A6F" w:rsidRPr="00FB5E6E">
              <w:rPr>
                <w:rStyle w:val="Hyperlink"/>
                <w:noProof/>
              </w:rPr>
              <w:t>3.5.3</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Black Box</w:t>
            </w:r>
            <w:r w:rsidR="00AB3A6F">
              <w:rPr>
                <w:noProof/>
                <w:webHidden/>
              </w:rPr>
              <w:tab/>
            </w:r>
            <w:r w:rsidR="00AB3A6F">
              <w:rPr>
                <w:noProof/>
                <w:webHidden/>
              </w:rPr>
              <w:fldChar w:fldCharType="begin"/>
            </w:r>
            <w:r w:rsidR="00AB3A6F">
              <w:rPr>
                <w:noProof/>
                <w:webHidden/>
              </w:rPr>
              <w:instrText xml:space="preserve"> PAGEREF _Toc129693227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24F9DF93" w14:textId="4097EDB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28" w:history="1">
            <w:r w:rsidR="00AB3A6F" w:rsidRPr="00FB5E6E">
              <w:rPr>
                <w:rStyle w:val="Hyperlink"/>
                <w:noProof/>
                <w:lang w:val="en-US"/>
              </w:rPr>
              <w:t>3.6</w:t>
            </w:r>
            <w:r w:rsidR="00AB3A6F">
              <w:rPr>
                <w:rFonts w:asciiTheme="minorHAnsi" w:eastAsiaTheme="minorEastAsia" w:hAnsiTheme="minorHAnsi" w:cstheme="minorBidi"/>
                <w:noProof/>
                <w:sz w:val="22"/>
                <w:szCs w:val="22"/>
                <w:lang w:eastAsia="id-ID"/>
              </w:rPr>
              <w:tab/>
            </w:r>
            <w:r w:rsidR="00AB3A6F" w:rsidRPr="00FB5E6E">
              <w:rPr>
                <w:rStyle w:val="Hyperlink"/>
                <w:noProof/>
                <w:lang w:val="en-US"/>
              </w:rPr>
              <w:t>Peluncuran</w:t>
            </w:r>
            <w:r w:rsidR="00AB3A6F">
              <w:rPr>
                <w:noProof/>
                <w:webHidden/>
              </w:rPr>
              <w:tab/>
            </w:r>
            <w:r w:rsidR="00AB3A6F">
              <w:rPr>
                <w:noProof/>
                <w:webHidden/>
              </w:rPr>
              <w:fldChar w:fldCharType="begin"/>
            </w:r>
            <w:r w:rsidR="00AB3A6F">
              <w:rPr>
                <w:noProof/>
                <w:webHidden/>
              </w:rPr>
              <w:instrText xml:space="preserve"> PAGEREF _Toc129693228 \h </w:instrText>
            </w:r>
            <w:r w:rsidR="00AB3A6F">
              <w:rPr>
                <w:noProof/>
                <w:webHidden/>
              </w:rPr>
            </w:r>
            <w:r w:rsidR="00AB3A6F">
              <w:rPr>
                <w:noProof/>
                <w:webHidden/>
              </w:rPr>
              <w:fldChar w:fldCharType="separate"/>
            </w:r>
            <w:r w:rsidR="00163ECC">
              <w:rPr>
                <w:noProof/>
                <w:webHidden/>
              </w:rPr>
              <w:t>51</w:t>
            </w:r>
            <w:r w:rsidR="00AB3A6F">
              <w:rPr>
                <w:noProof/>
                <w:webHidden/>
              </w:rPr>
              <w:fldChar w:fldCharType="end"/>
            </w:r>
          </w:hyperlink>
        </w:p>
        <w:p w14:paraId="2102D69B" w14:textId="34220B8C"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29" w:history="1">
            <w:r w:rsidR="00AB3A6F" w:rsidRPr="00FB5E6E">
              <w:rPr>
                <w:rStyle w:val="Hyperlink"/>
                <w:noProof/>
              </w:rPr>
              <w:t>BAB IV HASIL DAN PEMBAHASAN</w:t>
            </w:r>
            <w:r w:rsidR="00AB3A6F">
              <w:rPr>
                <w:noProof/>
                <w:webHidden/>
              </w:rPr>
              <w:tab/>
            </w:r>
            <w:r w:rsidR="00AB3A6F">
              <w:rPr>
                <w:noProof/>
                <w:webHidden/>
              </w:rPr>
              <w:fldChar w:fldCharType="begin"/>
            </w:r>
            <w:r w:rsidR="00AB3A6F">
              <w:rPr>
                <w:noProof/>
                <w:webHidden/>
              </w:rPr>
              <w:instrText xml:space="preserve"> PAGEREF _Toc129693229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04EFC7BD" w14:textId="41840E8B"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0" w:history="1">
            <w:r w:rsidR="00AB3A6F" w:rsidRPr="00FB5E6E">
              <w:rPr>
                <w:rStyle w:val="Hyperlink"/>
                <w:noProof/>
              </w:rPr>
              <w:t>4.1</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elitian</w:t>
            </w:r>
            <w:r w:rsidR="00AB3A6F">
              <w:rPr>
                <w:noProof/>
                <w:webHidden/>
              </w:rPr>
              <w:tab/>
            </w:r>
            <w:r w:rsidR="00AB3A6F">
              <w:rPr>
                <w:noProof/>
                <w:webHidden/>
              </w:rPr>
              <w:fldChar w:fldCharType="begin"/>
            </w:r>
            <w:r w:rsidR="00AB3A6F">
              <w:rPr>
                <w:noProof/>
                <w:webHidden/>
              </w:rPr>
              <w:instrText xml:space="preserve"> PAGEREF _Toc129693230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CE3F73" w14:textId="593451A2"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1" w:history="1">
            <w:r w:rsidR="00AB3A6F" w:rsidRPr="00FB5E6E">
              <w:rPr>
                <w:rStyle w:val="Hyperlink"/>
                <w:noProof/>
              </w:rPr>
              <w:t>4.2</w:t>
            </w:r>
            <w:r w:rsidR="00AB3A6F">
              <w:rPr>
                <w:rFonts w:asciiTheme="minorHAnsi" w:eastAsiaTheme="minorEastAsia" w:hAnsiTheme="minorHAnsi" w:cstheme="minorBidi"/>
                <w:noProof/>
                <w:sz w:val="22"/>
                <w:szCs w:val="22"/>
                <w:lang w:eastAsia="id-ID"/>
              </w:rPr>
              <w:tab/>
            </w:r>
            <w:r w:rsidR="00AB3A6F" w:rsidRPr="00FB5E6E">
              <w:rPr>
                <w:rStyle w:val="Hyperlink"/>
                <w:noProof/>
              </w:rPr>
              <w:t>Hasil Pengujian</w:t>
            </w:r>
            <w:r w:rsidR="00AB3A6F">
              <w:rPr>
                <w:noProof/>
                <w:webHidden/>
              </w:rPr>
              <w:tab/>
            </w:r>
            <w:r w:rsidR="00AB3A6F">
              <w:rPr>
                <w:noProof/>
                <w:webHidden/>
              </w:rPr>
              <w:fldChar w:fldCharType="begin"/>
            </w:r>
            <w:r w:rsidR="00AB3A6F">
              <w:rPr>
                <w:noProof/>
                <w:webHidden/>
              </w:rPr>
              <w:instrText xml:space="preserve"> PAGEREF _Toc129693231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6C651BE8" w14:textId="1704BCC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2" w:history="1">
            <w:r w:rsidR="00AB3A6F" w:rsidRPr="00FB5E6E">
              <w:rPr>
                <w:rStyle w:val="Hyperlink"/>
                <w:noProof/>
              </w:rPr>
              <w:t>4.3</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Penelitian</w:t>
            </w:r>
            <w:r w:rsidR="00AB3A6F">
              <w:rPr>
                <w:noProof/>
                <w:webHidden/>
              </w:rPr>
              <w:tab/>
            </w:r>
            <w:r w:rsidR="00AB3A6F">
              <w:rPr>
                <w:noProof/>
                <w:webHidden/>
              </w:rPr>
              <w:fldChar w:fldCharType="begin"/>
            </w:r>
            <w:r w:rsidR="00AB3A6F">
              <w:rPr>
                <w:noProof/>
                <w:webHidden/>
              </w:rPr>
              <w:instrText xml:space="preserve"> PAGEREF _Toc129693232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DEC7A4E" w14:textId="29A2E83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3" w:history="1">
            <w:r w:rsidR="00AB3A6F" w:rsidRPr="00FB5E6E">
              <w:rPr>
                <w:rStyle w:val="Hyperlink"/>
                <w:noProof/>
              </w:rPr>
              <w:t>4.3.1</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1</w:t>
            </w:r>
            <w:r w:rsidR="00AB3A6F">
              <w:rPr>
                <w:noProof/>
                <w:webHidden/>
              </w:rPr>
              <w:tab/>
            </w:r>
            <w:r w:rsidR="00AB3A6F">
              <w:rPr>
                <w:noProof/>
                <w:webHidden/>
              </w:rPr>
              <w:fldChar w:fldCharType="begin"/>
            </w:r>
            <w:r w:rsidR="00AB3A6F">
              <w:rPr>
                <w:noProof/>
                <w:webHidden/>
              </w:rPr>
              <w:instrText xml:space="preserve"> PAGEREF _Toc129693233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741CF93F" w14:textId="2144AEE7" w:rsidR="00AB3A6F"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9693234" w:history="1">
            <w:r w:rsidR="00AB3A6F" w:rsidRPr="00FB5E6E">
              <w:rPr>
                <w:rStyle w:val="Hyperlink"/>
                <w:noProof/>
              </w:rPr>
              <w:t>4.3.2</w:t>
            </w:r>
            <w:r w:rsidR="00AB3A6F">
              <w:rPr>
                <w:rFonts w:asciiTheme="minorHAnsi" w:eastAsiaTheme="minorEastAsia" w:hAnsiTheme="minorHAnsi" w:cstheme="minorBidi"/>
                <w:noProof/>
                <w:sz w:val="22"/>
                <w:szCs w:val="22"/>
                <w:lang w:eastAsia="id-ID"/>
              </w:rPr>
              <w:tab/>
            </w:r>
            <w:r w:rsidR="00AB3A6F" w:rsidRPr="00FB5E6E">
              <w:rPr>
                <w:rStyle w:val="Hyperlink"/>
                <w:noProof/>
              </w:rPr>
              <w:t>Analisis Hasil Data 2</w:t>
            </w:r>
            <w:r w:rsidR="00AB3A6F">
              <w:rPr>
                <w:noProof/>
                <w:webHidden/>
              </w:rPr>
              <w:tab/>
            </w:r>
            <w:r w:rsidR="00AB3A6F">
              <w:rPr>
                <w:noProof/>
                <w:webHidden/>
              </w:rPr>
              <w:fldChar w:fldCharType="begin"/>
            </w:r>
            <w:r w:rsidR="00AB3A6F">
              <w:rPr>
                <w:noProof/>
                <w:webHidden/>
              </w:rPr>
              <w:instrText xml:space="preserve"> PAGEREF _Toc129693234 \h </w:instrText>
            </w:r>
            <w:r w:rsidR="00AB3A6F">
              <w:rPr>
                <w:noProof/>
                <w:webHidden/>
              </w:rPr>
            </w:r>
            <w:r w:rsidR="00AB3A6F">
              <w:rPr>
                <w:noProof/>
                <w:webHidden/>
              </w:rPr>
              <w:fldChar w:fldCharType="separate"/>
            </w:r>
            <w:r w:rsidR="00163ECC">
              <w:rPr>
                <w:noProof/>
                <w:webHidden/>
              </w:rPr>
              <w:t>53</w:t>
            </w:r>
            <w:r w:rsidR="00AB3A6F">
              <w:rPr>
                <w:noProof/>
                <w:webHidden/>
              </w:rPr>
              <w:fldChar w:fldCharType="end"/>
            </w:r>
          </w:hyperlink>
        </w:p>
        <w:p w14:paraId="1692C9EB" w14:textId="2A2777A9"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5" w:history="1">
            <w:r w:rsidR="00AB3A6F" w:rsidRPr="00FB5E6E">
              <w:rPr>
                <w:rStyle w:val="Hyperlink"/>
                <w:noProof/>
              </w:rPr>
              <w:t>4.4</w:t>
            </w:r>
            <w:r w:rsidR="00AB3A6F">
              <w:rPr>
                <w:rFonts w:asciiTheme="minorHAnsi" w:eastAsiaTheme="minorEastAsia" w:hAnsiTheme="minorHAnsi" w:cstheme="minorBidi"/>
                <w:noProof/>
                <w:sz w:val="22"/>
                <w:szCs w:val="22"/>
                <w:lang w:eastAsia="id-ID"/>
              </w:rPr>
              <w:tab/>
            </w:r>
            <w:r w:rsidR="00AB3A6F" w:rsidRPr="00FB5E6E">
              <w:rPr>
                <w:rStyle w:val="Hyperlink"/>
                <w:noProof/>
              </w:rPr>
              <w:t>Pembahasan</w:t>
            </w:r>
            <w:r w:rsidR="00AB3A6F">
              <w:rPr>
                <w:noProof/>
                <w:webHidden/>
              </w:rPr>
              <w:tab/>
            </w:r>
            <w:r w:rsidR="00AB3A6F">
              <w:rPr>
                <w:noProof/>
                <w:webHidden/>
              </w:rPr>
              <w:fldChar w:fldCharType="begin"/>
            </w:r>
            <w:r w:rsidR="00AB3A6F">
              <w:rPr>
                <w:noProof/>
                <w:webHidden/>
              </w:rPr>
              <w:instrText xml:space="preserve"> PAGEREF _Toc129693235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185902BB" w14:textId="2787F6D3"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6" w:history="1">
            <w:r w:rsidR="00AB3A6F" w:rsidRPr="00FB5E6E">
              <w:rPr>
                <w:rStyle w:val="Hyperlink"/>
                <w:noProof/>
              </w:rPr>
              <w:t>4.5</w:t>
            </w:r>
            <w:r w:rsidR="00AB3A6F">
              <w:rPr>
                <w:rFonts w:asciiTheme="minorHAnsi" w:eastAsiaTheme="minorEastAsia" w:hAnsiTheme="minorHAnsi" w:cstheme="minorBidi"/>
                <w:noProof/>
                <w:sz w:val="22"/>
                <w:szCs w:val="22"/>
                <w:lang w:eastAsia="id-ID"/>
              </w:rPr>
              <w:tab/>
            </w:r>
            <w:r w:rsidR="00AB3A6F" w:rsidRPr="00FB5E6E">
              <w:rPr>
                <w:rStyle w:val="Hyperlink"/>
                <w:noProof/>
              </w:rPr>
              <w:t>Pengujian</w:t>
            </w:r>
            <w:r w:rsidR="00AB3A6F">
              <w:rPr>
                <w:noProof/>
                <w:webHidden/>
              </w:rPr>
              <w:tab/>
            </w:r>
            <w:r w:rsidR="00AB3A6F">
              <w:rPr>
                <w:noProof/>
                <w:webHidden/>
              </w:rPr>
              <w:fldChar w:fldCharType="begin"/>
            </w:r>
            <w:r w:rsidR="00AB3A6F">
              <w:rPr>
                <w:noProof/>
                <w:webHidden/>
              </w:rPr>
              <w:instrText xml:space="preserve"> PAGEREF _Toc129693236 \h </w:instrText>
            </w:r>
            <w:r w:rsidR="00AB3A6F">
              <w:rPr>
                <w:noProof/>
                <w:webHidden/>
              </w:rPr>
            </w:r>
            <w:r w:rsidR="00AB3A6F">
              <w:rPr>
                <w:noProof/>
                <w:webHidden/>
              </w:rPr>
              <w:fldChar w:fldCharType="separate"/>
            </w:r>
            <w:r w:rsidR="00163ECC">
              <w:rPr>
                <w:noProof/>
                <w:webHidden/>
              </w:rPr>
              <w:t>54</w:t>
            </w:r>
            <w:r w:rsidR="00AB3A6F">
              <w:rPr>
                <w:noProof/>
                <w:webHidden/>
              </w:rPr>
              <w:fldChar w:fldCharType="end"/>
            </w:r>
          </w:hyperlink>
        </w:p>
        <w:p w14:paraId="29CA88EA" w14:textId="054DB5CA" w:rsidR="00AB3A6F" w:rsidRDefault="00000000">
          <w:pPr>
            <w:pStyle w:val="TOC1"/>
            <w:tabs>
              <w:tab w:val="right" w:pos="8213"/>
            </w:tabs>
            <w:rPr>
              <w:rFonts w:asciiTheme="minorHAnsi" w:eastAsiaTheme="minorEastAsia" w:hAnsiTheme="minorHAnsi" w:cstheme="minorBidi"/>
              <w:noProof/>
              <w:sz w:val="22"/>
              <w:szCs w:val="22"/>
              <w:lang w:eastAsia="id-ID"/>
            </w:rPr>
          </w:pPr>
          <w:hyperlink w:anchor="_Toc129693237" w:history="1">
            <w:r w:rsidR="00AB3A6F" w:rsidRPr="00FB5E6E">
              <w:rPr>
                <w:rStyle w:val="Hyperlink"/>
                <w:noProof/>
              </w:rPr>
              <w:t>BAB V KESIMPULAN DAN SARAN</w:t>
            </w:r>
            <w:r w:rsidR="00AB3A6F">
              <w:rPr>
                <w:noProof/>
                <w:webHidden/>
              </w:rPr>
              <w:tab/>
            </w:r>
            <w:r w:rsidR="00AB3A6F">
              <w:rPr>
                <w:noProof/>
                <w:webHidden/>
              </w:rPr>
              <w:fldChar w:fldCharType="begin"/>
            </w:r>
            <w:r w:rsidR="00AB3A6F">
              <w:rPr>
                <w:noProof/>
                <w:webHidden/>
              </w:rPr>
              <w:instrText xml:space="preserve"> PAGEREF _Toc129693237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59F34FB3" w14:textId="6F3DD315"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8" w:history="1">
            <w:r w:rsidR="00AB3A6F" w:rsidRPr="00FB5E6E">
              <w:rPr>
                <w:rStyle w:val="Hyperlink"/>
                <w:noProof/>
              </w:rPr>
              <w:t>5.1</w:t>
            </w:r>
            <w:r w:rsidR="00AB3A6F">
              <w:rPr>
                <w:rFonts w:asciiTheme="minorHAnsi" w:eastAsiaTheme="minorEastAsia" w:hAnsiTheme="minorHAnsi" w:cstheme="minorBidi"/>
                <w:noProof/>
                <w:sz w:val="22"/>
                <w:szCs w:val="22"/>
                <w:lang w:eastAsia="id-ID"/>
              </w:rPr>
              <w:tab/>
            </w:r>
            <w:r w:rsidR="00AB3A6F" w:rsidRPr="00FB5E6E">
              <w:rPr>
                <w:rStyle w:val="Hyperlink"/>
                <w:noProof/>
              </w:rPr>
              <w:t>Kesimpulan</w:t>
            </w:r>
            <w:r w:rsidR="00AB3A6F">
              <w:rPr>
                <w:noProof/>
                <w:webHidden/>
              </w:rPr>
              <w:tab/>
            </w:r>
            <w:r w:rsidR="00AB3A6F">
              <w:rPr>
                <w:noProof/>
                <w:webHidden/>
              </w:rPr>
              <w:fldChar w:fldCharType="begin"/>
            </w:r>
            <w:r w:rsidR="00AB3A6F">
              <w:rPr>
                <w:noProof/>
                <w:webHidden/>
              </w:rPr>
              <w:instrText xml:space="preserve"> PAGEREF _Toc129693238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664565EF" w14:textId="3B8F9F18" w:rsidR="00AB3A6F"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9693239" w:history="1">
            <w:r w:rsidR="00AB3A6F" w:rsidRPr="00FB5E6E">
              <w:rPr>
                <w:rStyle w:val="Hyperlink"/>
                <w:noProof/>
              </w:rPr>
              <w:t>5.2</w:t>
            </w:r>
            <w:r w:rsidR="00AB3A6F">
              <w:rPr>
                <w:rFonts w:asciiTheme="minorHAnsi" w:eastAsiaTheme="minorEastAsia" w:hAnsiTheme="minorHAnsi" w:cstheme="minorBidi"/>
                <w:noProof/>
                <w:sz w:val="22"/>
                <w:szCs w:val="22"/>
                <w:lang w:eastAsia="id-ID"/>
              </w:rPr>
              <w:tab/>
            </w:r>
            <w:r w:rsidR="00AB3A6F" w:rsidRPr="00FB5E6E">
              <w:rPr>
                <w:rStyle w:val="Hyperlink"/>
                <w:noProof/>
              </w:rPr>
              <w:t>Saran</w:t>
            </w:r>
            <w:r w:rsidR="00AB3A6F">
              <w:rPr>
                <w:noProof/>
                <w:webHidden/>
              </w:rPr>
              <w:tab/>
            </w:r>
            <w:r w:rsidR="00AB3A6F">
              <w:rPr>
                <w:noProof/>
                <w:webHidden/>
              </w:rPr>
              <w:fldChar w:fldCharType="begin"/>
            </w:r>
            <w:r w:rsidR="00AB3A6F">
              <w:rPr>
                <w:noProof/>
                <w:webHidden/>
              </w:rPr>
              <w:instrText xml:space="preserve"> PAGEREF _Toc129693239 \h </w:instrText>
            </w:r>
            <w:r w:rsidR="00AB3A6F">
              <w:rPr>
                <w:noProof/>
                <w:webHidden/>
              </w:rPr>
            </w:r>
            <w:r w:rsidR="00AB3A6F">
              <w:rPr>
                <w:noProof/>
                <w:webHidden/>
              </w:rPr>
              <w:fldChar w:fldCharType="separate"/>
            </w:r>
            <w:r w:rsidR="00163ECC">
              <w:rPr>
                <w:noProof/>
                <w:webHidden/>
              </w:rPr>
              <w:t>55</w:t>
            </w:r>
            <w:r w:rsidR="00AB3A6F">
              <w:rPr>
                <w:noProof/>
                <w:webHidden/>
              </w:rPr>
              <w:fldChar w:fldCharType="end"/>
            </w:r>
          </w:hyperlink>
        </w:p>
        <w:p w14:paraId="33835999" w14:textId="0F646ED9"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61A3EA03" w14:textId="02B868C4"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9693315" w:history="1">
        <w:r w:rsidR="00AB3A6F" w:rsidRPr="00AF31BD">
          <w:rPr>
            <w:rStyle w:val="Hyperlink"/>
            <w:noProof/>
          </w:rPr>
          <w:t>Tabel 2.1 Perbandingan Referensi</w:t>
        </w:r>
        <w:r w:rsidR="00AB3A6F">
          <w:rPr>
            <w:noProof/>
            <w:webHidden/>
          </w:rPr>
          <w:tab/>
        </w:r>
        <w:r w:rsidR="00AB3A6F">
          <w:rPr>
            <w:noProof/>
            <w:webHidden/>
          </w:rPr>
          <w:fldChar w:fldCharType="begin"/>
        </w:r>
        <w:r w:rsidR="00AB3A6F">
          <w:rPr>
            <w:noProof/>
            <w:webHidden/>
          </w:rPr>
          <w:instrText xml:space="preserve"> PAGEREF _Toc129693315 \h </w:instrText>
        </w:r>
        <w:r w:rsidR="00AB3A6F">
          <w:rPr>
            <w:noProof/>
            <w:webHidden/>
          </w:rPr>
        </w:r>
        <w:r w:rsidR="00AB3A6F">
          <w:rPr>
            <w:noProof/>
            <w:webHidden/>
          </w:rPr>
          <w:fldChar w:fldCharType="separate"/>
        </w:r>
        <w:r w:rsidR="00163ECC">
          <w:rPr>
            <w:noProof/>
            <w:webHidden/>
          </w:rPr>
          <w:t>23</w:t>
        </w:r>
        <w:r w:rsidR="00AB3A6F">
          <w:rPr>
            <w:noProof/>
            <w:webHidden/>
          </w:rPr>
          <w:fldChar w:fldCharType="end"/>
        </w:r>
      </w:hyperlink>
    </w:p>
    <w:p w14:paraId="68554E54" w14:textId="173CFBE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6" w:history="1">
        <w:r w:rsidR="00AB3A6F" w:rsidRPr="00AF31BD">
          <w:rPr>
            <w:rStyle w:val="Hyperlink"/>
            <w:noProof/>
          </w:rPr>
          <w:t xml:space="preserve">Tabel 2.2 Simbol </w:t>
        </w:r>
        <w:r w:rsidR="00AB3A6F" w:rsidRPr="00AF31BD">
          <w:rPr>
            <w:rStyle w:val="Hyperlink"/>
            <w:i/>
            <w:iCs/>
            <w:noProof/>
          </w:rPr>
          <w:t>Use Case Diagram</w:t>
        </w:r>
        <w:r w:rsidR="00AB3A6F">
          <w:rPr>
            <w:noProof/>
            <w:webHidden/>
          </w:rPr>
          <w:tab/>
        </w:r>
        <w:r w:rsidR="00AB3A6F">
          <w:rPr>
            <w:noProof/>
            <w:webHidden/>
          </w:rPr>
          <w:fldChar w:fldCharType="begin"/>
        </w:r>
        <w:r w:rsidR="00AB3A6F">
          <w:rPr>
            <w:noProof/>
            <w:webHidden/>
          </w:rPr>
          <w:instrText xml:space="preserve"> PAGEREF _Toc129693316 \h </w:instrText>
        </w:r>
        <w:r w:rsidR="00AB3A6F">
          <w:rPr>
            <w:noProof/>
            <w:webHidden/>
          </w:rPr>
        </w:r>
        <w:r w:rsidR="00AB3A6F">
          <w:rPr>
            <w:noProof/>
            <w:webHidden/>
          </w:rPr>
          <w:fldChar w:fldCharType="separate"/>
        </w:r>
        <w:r w:rsidR="00163ECC">
          <w:rPr>
            <w:noProof/>
            <w:webHidden/>
          </w:rPr>
          <w:t>28</w:t>
        </w:r>
        <w:r w:rsidR="00AB3A6F">
          <w:rPr>
            <w:noProof/>
            <w:webHidden/>
          </w:rPr>
          <w:fldChar w:fldCharType="end"/>
        </w:r>
      </w:hyperlink>
    </w:p>
    <w:p w14:paraId="2BAAD32B" w14:textId="3738B16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7" w:history="1">
        <w:r w:rsidR="00AB3A6F" w:rsidRPr="00AF31BD">
          <w:rPr>
            <w:rStyle w:val="Hyperlink"/>
            <w:noProof/>
          </w:rPr>
          <w:t xml:space="preserve">Tabel 2.3 Simbol </w:t>
        </w:r>
        <w:r w:rsidR="00AB3A6F" w:rsidRPr="00AF31BD">
          <w:rPr>
            <w:rStyle w:val="Hyperlink"/>
            <w:i/>
            <w:iCs/>
            <w:noProof/>
          </w:rPr>
          <w:t>Activity Diagram</w:t>
        </w:r>
        <w:r w:rsidR="00AB3A6F">
          <w:rPr>
            <w:noProof/>
            <w:webHidden/>
          </w:rPr>
          <w:tab/>
        </w:r>
        <w:r w:rsidR="00AB3A6F">
          <w:rPr>
            <w:noProof/>
            <w:webHidden/>
          </w:rPr>
          <w:fldChar w:fldCharType="begin"/>
        </w:r>
        <w:r w:rsidR="00AB3A6F">
          <w:rPr>
            <w:noProof/>
            <w:webHidden/>
          </w:rPr>
          <w:instrText xml:space="preserve"> PAGEREF _Toc129693317 \h </w:instrText>
        </w:r>
        <w:r w:rsidR="00AB3A6F">
          <w:rPr>
            <w:noProof/>
            <w:webHidden/>
          </w:rPr>
        </w:r>
        <w:r w:rsidR="00AB3A6F">
          <w:rPr>
            <w:noProof/>
            <w:webHidden/>
          </w:rPr>
          <w:fldChar w:fldCharType="separate"/>
        </w:r>
        <w:r w:rsidR="00163ECC">
          <w:rPr>
            <w:noProof/>
            <w:webHidden/>
          </w:rPr>
          <w:t>29</w:t>
        </w:r>
        <w:r w:rsidR="00AB3A6F">
          <w:rPr>
            <w:noProof/>
            <w:webHidden/>
          </w:rPr>
          <w:fldChar w:fldCharType="end"/>
        </w:r>
      </w:hyperlink>
    </w:p>
    <w:p w14:paraId="5373EC9D" w14:textId="56BD2CFD"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8" w:history="1">
        <w:r w:rsidR="00AB3A6F" w:rsidRPr="00AF31BD">
          <w:rPr>
            <w:rStyle w:val="Hyperlink"/>
            <w:noProof/>
          </w:rPr>
          <w:t>Tabel 2.4 Standar hasil SUS</w:t>
        </w:r>
        <w:r w:rsidR="00AB3A6F">
          <w:rPr>
            <w:noProof/>
            <w:webHidden/>
          </w:rPr>
          <w:tab/>
        </w:r>
        <w:r w:rsidR="00AB3A6F">
          <w:rPr>
            <w:noProof/>
            <w:webHidden/>
          </w:rPr>
          <w:fldChar w:fldCharType="begin"/>
        </w:r>
        <w:r w:rsidR="00AB3A6F">
          <w:rPr>
            <w:noProof/>
            <w:webHidden/>
          </w:rPr>
          <w:instrText xml:space="preserve"> PAGEREF _Toc129693318 \h </w:instrText>
        </w:r>
        <w:r w:rsidR="00AB3A6F">
          <w:rPr>
            <w:noProof/>
            <w:webHidden/>
          </w:rPr>
        </w:r>
        <w:r w:rsidR="00AB3A6F">
          <w:rPr>
            <w:noProof/>
            <w:webHidden/>
          </w:rPr>
          <w:fldChar w:fldCharType="separate"/>
        </w:r>
        <w:r w:rsidR="00163ECC">
          <w:rPr>
            <w:noProof/>
            <w:webHidden/>
          </w:rPr>
          <w:t>34</w:t>
        </w:r>
        <w:r w:rsidR="00AB3A6F">
          <w:rPr>
            <w:noProof/>
            <w:webHidden/>
          </w:rPr>
          <w:fldChar w:fldCharType="end"/>
        </w:r>
      </w:hyperlink>
    </w:p>
    <w:p w14:paraId="214934A1" w14:textId="1E1FB3F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19" w:history="1">
        <w:r w:rsidR="00AB3A6F" w:rsidRPr="00AF31BD">
          <w:rPr>
            <w:rStyle w:val="Hyperlink"/>
            <w:noProof/>
          </w:rPr>
          <w:t>Tabel 3.1 Kumpulan User Story</w:t>
        </w:r>
        <w:r w:rsidR="00AB3A6F">
          <w:rPr>
            <w:noProof/>
            <w:webHidden/>
          </w:rPr>
          <w:tab/>
        </w:r>
        <w:r w:rsidR="00AB3A6F">
          <w:rPr>
            <w:noProof/>
            <w:webHidden/>
          </w:rPr>
          <w:fldChar w:fldCharType="begin"/>
        </w:r>
        <w:r w:rsidR="00AB3A6F">
          <w:rPr>
            <w:noProof/>
            <w:webHidden/>
          </w:rPr>
          <w:instrText xml:space="preserve"> PAGEREF _Toc129693319 \h </w:instrText>
        </w:r>
        <w:r w:rsidR="00AB3A6F">
          <w:rPr>
            <w:noProof/>
            <w:webHidden/>
          </w:rPr>
        </w:r>
        <w:r w:rsidR="00AB3A6F">
          <w:rPr>
            <w:noProof/>
            <w:webHidden/>
          </w:rPr>
          <w:fldChar w:fldCharType="separate"/>
        </w:r>
        <w:r w:rsidR="00163ECC">
          <w:rPr>
            <w:noProof/>
            <w:webHidden/>
          </w:rPr>
          <w:t>40</w:t>
        </w:r>
        <w:r w:rsidR="00AB3A6F">
          <w:rPr>
            <w:noProof/>
            <w:webHidden/>
          </w:rPr>
          <w:fldChar w:fldCharType="end"/>
        </w:r>
      </w:hyperlink>
    </w:p>
    <w:p w14:paraId="1074C60E" w14:textId="7065A47C"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0" w:history="1">
        <w:r w:rsidR="00AB3A6F" w:rsidRPr="00AF31BD">
          <w:rPr>
            <w:rStyle w:val="Hyperlink"/>
            <w:noProof/>
          </w:rPr>
          <w:t>Tabel 3.2 Kebutuhan Fungsional</w:t>
        </w:r>
        <w:r w:rsidR="00AB3A6F">
          <w:rPr>
            <w:noProof/>
            <w:webHidden/>
          </w:rPr>
          <w:tab/>
        </w:r>
        <w:r w:rsidR="00AB3A6F">
          <w:rPr>
            <w:noProof/>
            <w:webHidden/>
          </w:rPr>
          <w:fldChar w:fldCharType="begin"/>
        </w:r>
        <w:r w:rsidR="00AB3A6F">
          <w:rPr>
            <w:noProof/>
            <w:webHidden/>
          </w:rPr>
          <w:instrText xml:space="preserve"> PAGEREF _Toc129693320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6ADEB816" w14:textId="4BCE8B2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1" w:history="1">
        <w:r w:rsidR="00AB3A6F" w:rsidRPr="00AF31BD">
          <w:rPr>
            <w:rStyle w:val="Hyperlink"/>
            <w:noProof/>
          </w:rPr>
          <w:t>Tabel 3.3 Kebutuhan Non-Fungsional</w:t>
        </w:r>
        <w:r w:rsidR="00AB3A6F">
          <w:rPr>
            <w:noProof/>
            <w:webHidden/>
          </w:rPr>
          <w:tab/>
        </w:r>
        <w:r w:rsidR="00AB3A6F">
          <w:rPr>
            <w:noProof/>
            <w:webHidden/>
          </w:rPr>
          <w:fldChar w:fldCharType="begin"/>
        </w:r>
        <w:r w:rsidR="00AB3A6F">
          <w:rPr>
            <w:noProof/>
            <w:webHidden/>
          </w:rPr>
          <w:instrText xml:space="preserve"> PAGEREF _Toc129693321 \h </w:instrText>
        </w:r>
        <w:r w:rsidR="00AB3A6F">
          <w:rPr>
            <w:noProof/>
            <w:webHidden/>
          </w:rPr>
        </w:r>
        <w:r w:rsidR="00AB3A6F">
          <w:rPr>
            <w:noProof/>
            <w:webHidden/>
          </w:rPr>
          <w:fldChar w:fldCharType="separate"/>
        </w:r>
        <w:r w:rsidR="00163ECC">
          <w:rPr>
            <w:noProof/>
            <w:webHidden/>
          </w:rPr>
          <w:t>41</w:t>
        </w:r>
        <w:r w:rsidR="00AB3A6F">
          <w:rPr>
            <w:noProof/>
            <w:webHidden/>
          </w:rPr>
          <w:fldChar w:fldCharType="end"/>
        </w:r>
      </w:hyperlink>
    </w:p>
    <w:p w14:paraId="7D491C40" w14:textId="6CF15833"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2" w:history="1">
        <w:r w:rsidR="00AB3A6F" w:rsidRPr="00AF31BD">
          <w:rPr>
            <w:rStyle w:val="Hyperlink"/>
            <w:noProof/>
          </w:rPr>
          <w:t>Tabel 3.4 Skenario Uji Coba</w:t>
        </w:r>
        <w:r w:rsidR="00AB3A6F">
          <w:rPr>
            <w:noProof/>
            <w:webHidden/>
          </w:rPr>
          <w:tab/>
        </w:r>
        <w:r w:rsidR="00AB3A6F">
          <w:rPr>
            <w:noProof/>
            <w:webHidden/>
          </w:rPr>
          <w:fldChar w:fldCharType="begin"/>
        </w:r>
        <w:r w:rsidR="00AB3A6F">
          <w:rPr>
            <w:noProof/>
            <w:webHidden/>
          </w:rPr>
          <w:instrText xml:space="preserve"> PAGEREF _Toc129693322 \h </w:instrText>
        </w:r>
        <w:r w:rsidR="00AB3A6F">
          <w:rPr>
            <w:noProof/>
            <w:webHidden/>
          </w:rPr>
        </w:r>
        <w:r w:rsidR="00AB3A6F">
          <w:rPr>
            <w:noProof/>
            <w:webHidden/>
          </w:rPr>
          <w:fldChar w:fldCharType="separate"/>
        </w:r>
        <w:r w:rsidR="00163ECC">
          <w:rPr>
            <w:noProof/>
            <w:webHidden/>
          </w:rPr>
          <w:t>48</w:t>
        </w:r>
        <w:r w:rsidR="00AB3A6F">
          <w:rPr>
            <w:noProof/>
            <w:webHidden/>
          </w:rPr>
          <w:fldChar w:fldCharType="end"/>
        </w:r>
      </w:hyperlink>
    </w:p>
    <w:p w14:paraId="78CDB19E" w14:textId="5F4BBCB7"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3" w:history="1">
        <w:r w:rsidR="00AB3A6F" w:rsidRPr="00AF31BD">
          <w:rPr>
            <w:rStyle w:val="Hyperlink"/>
            <w:noProof/>
          </w:rPr>
          <w:t xml:space="preserve">Tabel 3.5 Kuesioner </w:t>
        </w:r>
        <w:r w:rsidR="00AB3A6F" w:rsidRPr="00AF31BD">
          <w:rPr>
            <w:rStyle w:val="Hyperlink"/>
            <w:i/>
            <w:iCs/>
            <w:noProof/>
          </w:rPr>
          <w:t>System Usability Scale</w:t>
        </w:r>
        <w:r w:rsidR="00AB3A6F">
          <w:rPr>
            <w:noProof/>
            <w:webHidden/>
          </w:rPr>
          <w:tab/>
        </w:r>
        <w:r w:rsidR="00AB3A6F">
          <w:rPr>
            <w:noProof/>
            <w:webHidden/>
          </w:rPr>
          <w:fldChar w:fldCharType="begin"/>
        </w:r>
        <w:r w:rsidR="00AB3A6F">
          <w:rPr>
            <w:noProof/>
            <w:webHidden/>
          </w:rPr>
          <w:instrText xml:space="preserve"> PAGEREF _Toc129693323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0623E9AC" w14:textId="73DCD6E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4" w:history="1">
        <w:r w:rsidR="00AB3A6F" w:rsidRPr="00AF31BD">
          <w:rPr>
            <w:rStyle w:val="Hyperlink"/>
            <w:noProof/>
          </w:rPr>
          <w:t>Tabel 3.6 Daftar pengujian Black Box</w:t>
        </w:r>
        <w:r w:rsidR="00AB3A6F">
          <w:rPr>
            <w:noProof/>
            <w:webHidden/>
          </w:rPr>
          <w:tab/>
        </w:r>
        <w:r w:rsidR="00AB3A6F">
          <w:rPr>
            <w:noProof/>
            <w:webHidden/>
          </w:rPr>
          <w:fldChar w:fldCharType="begin"/>
        </w:r>
        <w:r w:rsidR="00AB3A6F">
          <w:rPr>
            <w:noProof/>
            <w:webHidden/>
          </w:rPr>
          <w:instrText xml:space="preserve"> PAGEREF _Toc129693324 \h </w:instrText>
        </w:r>
        <w:r w:rsidR="00AB3A6F">
          <w:rPr>
            <w:noProof/>
            <w:webHidden/>
          </w:rPr>
        </w:r>
        <w:r w:rsidR="00AB3A6F">
          <w:rPr>
            <w:noProof/>
            <w:webHidden/>
          </w:rPr>
          <w:fldChar w:fldCharType="separate"/>
        </w:r>
        <w:r w:rsidR="00163ECC">
          <w:rPr>
            <w:noProof/>
            <w:webHidden/>
          </w:rPr>
          <w:t>50</w:t>
        </w:r>
        <w:r w:rsidR="00AB3A6F">
          <w:rPr>
            <w:noProof/>
            <w:webHidden/>
          </w:rPr>
          <w:fldChar w:fldCharType="end"/>
        </w:r>
      </w:hyperlink>
    </w:p>
    <w:p w14:paraId="4857EA76" w14:textId="2AC814EC"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7C6D3DB8" w14:textId="34379C6E" w:rsidR="00AB3A6F"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9693327" w:history="1">
        <w:r w:rsidR="00AB3A6F" w:rsidRPr="004D5D6C">
          <w:rPr>
            <w:rStyle w:val="Hyperlink"/>
            <w:noProof/>
          </w:rPr>
          <w:t>Gambar 2.1 SDLC Test-Driven Development (TDD) [20]</w:t>
        </w:r>
        <w:r w:rsidR="00AB3A6F">
          <w:rPr>
            <w:noProof/>
            <w:webHidden/>
          </w:rPr>
          <w:tab/>
        </w:r>
        <w:r w:rsidR="00AB3A6F">
          <w:rPr>
            <w:noProof/>
            <w:webHidden/>
          </w:rPr>
          <w:fldChar w:fldCharType="begin"/>
        </w:r>
        <w:r w:rsidR="00AB3A6F">
          <w:rPr>
            <w:noProof/>
            <w:webHidden/>
          </w:rPr>
          <w:instrText xml:space="preserve"> PAGEREF _Toc129693327 \h </w:instrText>
        </w:r>
        <w:r w:rsidR="00AB3A6F">
          <w:rPr>
            <w:noProof/>
            <w:webHidden/>
          </w:rPr>
        </w:r>
        <w:r w:rsidR="00AB3A6F">
          <w:rPr>
            <w:noProof/>
            <w:webHidden/>
          </w:rPr>
          <w:fldChar w:fldCharType="separate"/>
        </w:r>
        <w:r w:rsidR="00163ECC">
          <w:rPr>
            <w:noProof/>
            <w:webHidden/>
          </w:rPr>
          <w:t>26</w:t>
        </w:r>
        <w:r w:rsidR="00AB3A6F">
          <w:rPr>
            <w:noProof/>
            <w:webHidden/>
          </w:rPr>
          <w:fldChar w:fldCharType="end"/>
        </w:r>
      </w:hyperlink>
    </w:p>
    <w:p w14:paraId="05E5BC46" w14:textId="40836FF0"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8" w:history="1">
        <w:r w:rsidR="00AB3A6F" w:rsidRPr="004D5D6C">
          <w:rPr>
            <w:rStyle w:val="Hyperlink"/>
            <w:noProof/>
          </w:rPr>
          <w:t xml:space="preserve">Gambar 3.1 </w:t>
        </w:r>
        <w:r w:rsidR="00AB3A6F" w:rsidRPr="004D5D6C">
          <w:rPr>
            <w:rStyle w:val="Hyperlink"/>
            <w:i/>
            <w:iCs/>
            <w:noProof/>
          </w:rPr>
          <w:t>Flowchart</w:t>
        </w:r>
        <w:r w:rsidR="00AB3A6F" w:rsidRPr="004D5D6C">
          <w:rPr>
            <w:rStyle w:val="Hyperlink"/>
            <w:noProof/>
          </w:rPr>
          <w:t xml:space="preserve"> Penelitian</w:t>
        </w:r>
        <w:r w:rsidR="00AB3A6F">
          <w:rPr>
            <w:noProof/>
            <w:webHidden/>
          </w:rPr>
          <w:tab/>
        </w:r>
        <w:r w:rsidR="00AB3A6F">
          <w:rPr>
            <w:noProof/>
            <w:webHidden/>
          </w:rPr>
          <w:fldChar w:fldCharType="begin"/>
        </w:r>
        <w:r w:rsidR="00AB3A6F">
          <w:rPr>
            <w:noProof/>
            <w:webHidden/>
          </w:rPr>
          <w:instrText xml:space="preserve"> PAGEREF _Toc129693328 \h </w:instrText>
        </w:r>
        <w:r w:rsidR="00AB3A6F">
          <w:rPr>
            <w:noProof/>
            <w:webHidden/>
          </w:rPr>
        </w:r>
        <w:r w:rsidR="00AB3A6F">
          <w:rPr>
            <w:noProof/>
            <w:webHidden/>
          </w:rPr>
          <w:fldChar w:fldCharType="separate"/>
        </w:r>
        <w:r w:rsidR="00163ECC">
          <w:rPr>
            <w:noProof/>
            <w:webHidden/>
          </w:rPr>
          <w:t>36</w:t>
        </w:r>
        <w:r w:rsidR="00AB3A6F">
          <w:rPr>
            <w:noProof/>
            <w:webHidden/>
          </w:rPr>
          <w:fldChar w:fldCharType="end"/>
        </w:r>
      </w:hyperlink>
    </w:p>
    <w:p w14:paraId="597489CB" w14:textId="3DA41ED1"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29" w:history="1">
        <w:r w:rsidR="00AB3A6F" w:rsidRPr="004D5D6C">
          <w:rPr>
            <w:rStyle w:val="Hyperlink"/>
            <w:noProof/>
          </w:rPr>
          <w:t xml:space="preserve">Gambar 3.2 Alur Penelitian </w:t>
        </w:r>
        <w:r w:rsidR="00AB3A6F" w:rsidRPr="004D5D6C">
          <w:rPr>
            <w:rStyle w:val="Hyperlink"/>
            <w:i/>
            <w:iCs/>
            <w:noProof/>
          </w:rPr>
          <w:t>Test-Driven Development</w:t>
        </w:r>
        <w:r w:rsidR="00AB3A6F">
          <w:rPr>
            <w:noProof/>
            <w:webHidden/>
          </w:rPr>
          <w:tab/>
        </w:r>
        <w:r w:rsidR="00AB3A6F">
          <w:rPr>
            <w:noProof/>
            <w:webHidden/>
          </w:rPr>
          <w:fldChar w:fldCharType="begin"/>
        </w:r>
        <w:r w:rsidR="00AB3A6F">
          <w:rPr>
            <w:noProof/>
            <w:webHidden/>
          </w:rPr>
          <w:instrText xml:space="preserve"> PAGEREF _Toc129693329 \h </w:instrText>
        </w:r>
        <w:r w:rsidR="00AB3A6F">
          <w:rPr>
            <w:noProof/>
            <w:webHidden/>
          </w:rPr>
        </w:r>
        <w:r w:rsidR="00AB3A6F">
          <w:rPr>
            <w:noProof/>
            <w:webHidden/>
          </w:rPr>
          <w:fldChar w:fldCharType="separate"/>
        </w:r>
        <w:r w:rsidR="00163ECC">
          <w:rPr>
            <w:noProof/>
            <w:webHidden/>
          </w:rPr>
          <w:t>39</w:t>
        </w:r>
        <w:r w:rsidR="00AB3A6F">
          <w:rPr>
            <w:noProof/>
            <w:webHidden/>
          </w:rPr>
          <w:fldChar w:fldCharType="end"/>
        </w:r>
      </w:hyperlink>
    </w:p>
    <w:p w14:paraId="66D70BB5" w14:textId="79E1662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0" w:history="1">
        <w:r w:rsidR="00AB3A6F" w:rsidRPr="004D5D6C">
          <w:rPr>
            <w:rStyle w:val="Hyperlink"/>
            <w:noProof/>
          </w:rPr>
          <w:t>Gambar 3.3 Use Case Diagram Aplikasi</w:t>
        </w:r>
        <w:r w:rsidR="00AB3A6F">
          <w:rPr>
            <w:noProof/>
            <w:webHidden/>
          </w:rPr>
          <w:tab/>
        </w:r>
        <w:r w:rsidR="00AB3A6F">
          <w:rPr>
            <w:noProof/>
            <w:webHidden/>
          </w:rPr>
          <w:fldChar w:fldCharType="begin"/>
        </w:r>
        <w:r w:rsidR="00AB3A6F">
          <w:rPr>
            <w:noProof/>
            <w:webHidden/>
          </w:rPr>
          <w:instrText xml:space="preserve"> PAGEREF _Toc129693330 \h </w:instrText>
        </w:r>
        <w:r w:rsidR="00AB3A6F">
          <w:rPr>
            <w:noProof/>
            <w:webHidden/>
          </w:rPr>
        </w:r>
        <w:r w:rsidR="00AB3A6F">
          <w:rPr>
            <w:noProof/>
            <w:webHidden/>
          </w:rPr>
          <w:fldChar w:fldCharType="separate"/>
        </w:r>
        <w:r w:rsidR="00163ECC">
          <w:rPr>
            <w:noProof/>
            <w:webHidden/>
          </w:rPr>
          <w:t>42</w:t>
        </w:r>
        <w:r w:rsidR="00AB3A6F">
          <w:rPr>
            <w:noProof/>
            <w:webHidden/>
          </w:rPr>
          <w:fldChar w:fldCharType="end"/>
        </w:r>
      </w:hyperlink>
    </w:p>
    <w:p w14:paraId="62E90C39" w14:textId="6AC1A78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1" w:history="1">
        <w:r w:rsidR="00AB3A6F" w:rsidRPr="004D5D6C">
          <w:rPr>
            <w:rStyle w:val="Hyperlink"/>
            <w:noProof/>
          </w:rPr>
          <w:t>Gambar 3.4 Activity Diagram Aplikasi</w:t>
        </w:r>
        <w:r w:rsidR="00AB3A6F">
          <w:rPr>
            <w:noProof/>
            <w:webHidden/>
          </w:rPr>
          <w:tab/>
        </w:r>
        <w:r w:rsidR="00AB3A6F">
          <w:rPr>
            <w:noProof/>
            <w:webHidden/>
          </w:rPr>
          <w:fldChar w:fldCharType="begin"/>
        </w:r>
        <w:r w:rsidR="00AB3A6F">
          <w:rPr>
            <w:noProof/>
            <w:webHidden/>
          </w:rPr>
          <w:instrText xml:space="preserve"> PAGEREF _Toc129693331 \h </w:instrText>
        </w:r>
        <w:r w:rsidR="00AB3A6F">
          <w:rPr>
            <w:noProof/>
            <w:webHidden/>
          </w:rPr>
        </w:r>
        <w:r w:rsidR="00AB3A6F">
          <w:rPr>
            <w:noProof/>
            <w:webHidden/>
          </w:rPr>
          <w:fldChar w:fldCharType="separate"/>
        </w:r>
        <w:r w:rsidR="00163ECC">
          <w:rPr>
            <w:noProof/>
            <w:webHidden/>
          </w:rPr>
          <w:t>43</w:t>
        </w:r>
        <w:r w:rsidR="00AB3A6F">
          <w:rPr>
            <w:noProof/>
            <w:webHidden/>
          </w:rPr>
          <w:fldChar w:fldCharType="end"/>
        </w:r>
      </w:hyperlink>
    </w:p>
    <w:p w14:paraId="2186CF02" w14:textId="40B9075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2" w:history="1">
        <w:r w:rsidR="00AB3A6F" w:rsidRPr="004D5D6C">
          <w:rPr>
            <w:rStyle w:val="Hyperlink"/>
            <w:noProof/>
          </w:rPr>
          <w:t>Gambar 3.5 Mockup Halaman Home</w:t>
        </w:r>
        <w:r w:rsidR="00AB3A6F">
          <w:rPr>
            <w:noProof/>
            <w:webHidden/>
          </w:rPr>
          <w:tab/>
        </w:r>
        <w:r w:rsidR="00AB3A6F">
          <w:rPr>
            <w:noProof/>
            <w:webHidden/>
          </w:rPr>
          <w:fldChar w:fldCharType="begin"/>
        </w:r>
        <w:r w:rsidR="00AB3A6F">
          <w:rPr>
            <w:noProof/>
            <w:webHidden/>
          </w:rPr>
          <w:instrText xml:space="preserve"> PAGEREF _Toc129693332 \h </w:instrText>
        </w:r>
        <w:r w:rsidR="00AB3A6F">
          <w:rPr>
            <w:noProof/>
            <w:webHidden/>
          </w:rPr>
        </w:r>
        <w:r w:rsidR="00AB3A6F">
          <w:rPr>
            <w:noProof/>
            <w:webHidden/>
          </w:rPr>
          <w:fldChar w:fldCharType="separate"/>
        </w:r>
        <w:r w:rsidR="00163ECC">
          <w:rPr>
            <w:noProof/>
            <w:webHidden/>
          </w:rPr>
          <w:t>44</w:t>
        </w:r>
        <w:r w:rsidR="00AB3A6F">
          <w:rPr>
            <w:noProof/>
            <w:webHidden/>
          </w:rPr>
          <w:fldChar w:fldCharType="end"/>
        </w:r>
      </w:hyperlink>
    </w:p>
    <w:p w14:paraId="4BC05392" w14:textId="6A4DBAC6"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3" w:history="1">
        <w:r w:rsidR="00AB3A6F" w:rsidRPr="004D5D6C">
          <w:rPr>
            <w:rStyle w:val="Hyperlink"/>
            <w:noProof/>
          </w:rPr>
          <w:t>Gambar 3.6 Mockup Metode Penilaian Tunggal</w:t>
        </w:r>
        <w:r w:rsidR="00AB3A6F">
          <w:rPr>
            <w:noProof/>
            <w:webHidden/>
          </w:rPr>
          <w:tab/>
        </w:r>
        <w:r w:rsidR="00AB3A6F">
          <w:rPr>
            <w:noProof/>
            <w:webHidden/>
          </w:rPr>
          <w:fldChar w:fldCharType="begin"/>
        </w:r>
        <w:r w:rsidR="00AB3A6F">
          <w:rPr>
            <w:noProof/>
            <w:webHidden/>
          </w:rPr>
          <w:instrText xml:space="preserve"> PAGEREF _Toc129693333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2C52EBB2" w14:textId="6A04031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4" w:history="1">
        <w:r w:rsidR="00AB3A6F" w:rsidRPr="004D5D6C">
          <w:rPr>
            <w:rStyle w:val="Hyperlink"/>
            <w:noProof/>
          </w:rPr>
          <w:t>Gambar 3.7 Mockup Hasil Metode Penilaian Tunggal</w:t>
        </w:r>
        <w:r w:rsidR="00AB3A6F">
          <w:rPr>
            <w:noProof/>
            <w:webHidden/>
          </w:rPr>
          <w:tab/>
        </w:r>
        <w:r w:rsidR="00AB3A6F">
          <w:rPr>
            <w:noProof/>
            <w:webHidden/>
          </w:rPr>
          <w:fldChar w:fldCharType="begin"/>
        </w:r>
        <w:r w:rsidR="00AB3A6F">
          <w:rPr>
            <w:noProof/>
            <w:webHidden/>
          </w:rPr>
          <w:instrText xml:space="preserve"> PAGEREF _Toc129693334 \h </w:instrText>
        </w:r>
        <w:r w:rsidR="00AB3A6F">
          <w:rPr>
            <w:noProof/>
            <w:webHidden/>
          </w:rPr>
        </w:r>
        <w:r w:rsidR="00AB3A6F">
          <w:rPr>
            <w:noProof/>
            <w:webHidden/>
          </w:rPr>
          <w:fldChar w:fldCharType="separate"/>
        </w:r>
        <w:r w:rsidR="00163ECC">
          <w:rPr>
            <w:noProof/>
            <w:webHidden/>
          </w:rPr>
          <w:t>45</w:t>
        </w:r>
        <w:r w:rsidR="00AB3A6F">
          <w:rPr>
            <w:noProof/>
            <w:webHidden/>
          </w:rPr>
          <w:fldChar w:fldCharType="end"/>
        </w:r>
      </w:hyperlink>
    </w:p>
    <w:p w14:paraId="0428D579" w14:textId="650E422B"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5" w:history="1">
        <w:r w:rsidR="00AB3A6F" w:rsidRPr="004D5D6C">
          <w:rPr>
            <w:rStyle w:val="Hyperlink"/>
            <w:noProof/>
          </w:rPr>
          <w:t>Gambar 3.8 Mockup Metode Penilaian Jamak</w:t>
        </w:r>
        <w:r w:rsidR="00AB3A6F">
          <w:rPr>
            <w:noProof/>
            <w:webHidden/>
          </w:rPr>
          <w:tab/>
        </w:r>
        <w:r w:rsidR="00AB3A6F">
          <w:rPr>
            <w:noProof/>
            <w:webHidden/>
          </w:rPr>
          <w:fldChar w:fldCharType="begin"/>
        </w:r>
        <w:r w:rsidR="00AB3A6F">
          <w:rPr>
            <w:noProof/>
            <w:webHidden/>
          </w:rPr>
          <w:instrText xml:space="preserve"> PAGEREF _Toc129693335 \h </w:instrText>
        </w:r>
        <w:r w:rsidR="00AB3A6F">
          <w:rPr>
            <w:noProof/>
            <w:webHidden/>
          </w:rPr>
        </w:r>
        <w:r w:rsidR="00AB3A6F">
          <w:rPr>
            <w:noProof/>
            <w:webHidden/>
          </w:rPr>
          <w:fldChar w:fldCharType="separate"/>
        </w:r>
        <w:r w:rsidR="00163ECC">
          <w:rPr>
            <w:noProof/>
            <w:webHidden/>
          </w:rPr>
          <w:t>46</w:t>
        </w:r>
        <w:r w:rsidR="00AB3A6F">
          <w:rPr>
            <w:noProof/>
            <w:webHidden/>
          </w:rPr>
          <w:fldChar w:fldCharType="end"/>
        </w:r>
      </w:hyperlink>
    </w:p>
    <w:p w14:paraId="2D923336" w14:textId="7050366F"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6" w:history="1">
        <w:r w:rsidR="00AB3A6F" w:rsidRPr="004D5D6C">
          <w:rPr>
            <w:rStyle w:val="Hyperlink"/>
            <w:noProof/>
          </w:rPr>
          <w:t>Gambar 3.9 Mockup Hasil Metode Penilaian Jamak</w:t>
        </w:r>
        <w:r w:rsidR="00AB3A6F">
          <w:rPr>
            <w:noProof/>
            <w:webHidden/>
          </w:rPr>
          <w:tab/>
        </w:r>
        <w:r w:rsidR="00AB3A6F">
          <w:rPr>
            <w:noProof/>
            <w:webHidden/>
          </w:rPr>
          <w:fldChar w:fldCharType="begin"/>
        </w:r>
        <w:r w:rsidR="00AB3A6F">
          <w:rPr>
            <w:noProof/>
            <w:webHidden/>
          </w:rPr>
          <w:instrText xml:space="preserve"> PAGEREF _Toc129693336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5CC3778E" w14:textId="0B33D385" w:rsidR="00AB3A6F"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9693337" w:history="1">
        <w:r w:rsidR="00AB3A6F" w:rsidRPr="004D5D6C">
          <w:rPr>
            <w:rStyle w:val="Hyperlink"/>
            <w:noProof/>
          </w:rPr>
          <w:t>Gambar 3.10 Mockup Halaman Bantuan</w:t>
        </w:r>
        <w:r w:rsidR="00AB3A6F">
          <w:rPr>
            <w:noProof/>
            <w:webHidden/>
          </w:rPr>
          <w:tab/>
        </w:r>
        <w:r w:rsidR="00AB3A6F">
          <w:rPr>
            <w:noProof/>
            <w:webHidden/>
          </w:rPr>
          <w:fldChar w:fldCharType="begin"/>
        </w:r>
        <w:r w:rsidR="00AB3A6F">
          <w:rPr>
            <w:noProof/>
            <w:webHidden/>
          </w:rPr>
          <w:instrText xml:space="preserve"> PAGEREF _Toc129693337 \h </w:instrText>
        </w:r>
        <w:r w:rsidR="00AB3A6F">
          <w:rPr>
            <w:noProof/>
            <w:webHidden/>
          </w:rPr>
        </w:r>
        <w:r w:rsidR="00AB3A6F">
          <w:rPr>
            <w:noProof/>
            <w:webHidden/>
          </w:rPr>
          <w:fldChar w:fldCharType="separate"/>
        </w:r>
        <w:r w:rsidR="00163ECC">
          <w:rPr>
            <w:noProof/>
            <w:webHidden/>
          </w:rPr>
          <w:t>47</w:t>
        </w:r>
        <w:r w:rsidR="00AB3A6F">
          <w:rPr>
            <w:noProof/>
            <w:webHidden/>
          </w:rPr>
          <w:fldChar w:fldCharType="end"/>
        </w:r>
      </w:hyperlink>
    </w:p>
    <w:p w14:paraId="7FB7DF32" w14:textId="51CE73BA"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3E6A86C4" w14:textId="17C0EF10" w:rsidR="00AB3A6F" w:rsidRDefault="006724C1" w:rsidP="00AB3A6F">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1CF1C42A" w14:textId="47FC1595" w:rsidR="00AB3A6F" w:rsidRDefault="00AB3A6F">
      <w:pPr>
        <w:pStyle w:val="TableofFigures"/>
        <w:tabs>
          <w:tab w:val="right" w:leader="dot" w:pos="8213"/>
        </w:tabs>
        <w:rPr>
          <w:rFonts w:asciiTheme="minorHAnsi" w:eastAsiaTheme="minorEastAsia" w:hAnsiTheme="minorHAnsi" w:cstheme="minorBidi"/>
          <w:noProof/>
          <w:sz w:val="22"/>
          <w:szCs w:val="22"/>
          <w:lang w:eastAsia="id-ID"/>
        </w:rPr>
      </w:pPr>
      <w:r>
        <w:fldChar w:fldCharType="begin"/>
      </w:r>
      <w:r>
        <w:instrText xml:space="preserve"> TOC \h \z \t "Rumus" \c </w:instrText>
      </w:r>
      <w:r>
        <w:fldChar w:fldCharType="separate"/>
      </w:r>
      <w:hyperlink w:anchor="_Toc129693480" w:history="1">
        <w:r w:rsidRPr="00FF4DC8">
          <w:rPr>
            <w:rStyle w:val="Hyperlink"/>
            <w:noProof/>
          </w:rPr>
          <w:t>Rumus perhitungan SUS (1)</w:t>
        </w:r>
        <w:r>
          <w:rPr>
            <w:noProof/>
            <w:webHidden/>
          </w:rPr>
          <w:tab/>
        </w:r>
        <w:r>
          <w:rPr>
            <w:noProof/>
            <w:webHidden/>
          </w:rPr>
          <w:fldChar w:fldCharType="begin"/>
        </w:r>
        <w:r>
          <w:rPr>
            <w:noProof/>
            <w:webHidden/>
          </w:rPr>
          <w:instrText xml:space="preserve"> PAGEREF _Toc129693480 \h </w:instrText>
        </w:r>
        <w:r>
          <w:rPr>
            <w:noProof/>
            <w:webHidden/>
          </w:rPr>
        </w:r>
        <w:r>
          <w:rPr>
            <w:noProof/>
            <w:webHidden/>
          </w:rPr>
          <w:fldChar w:fldCharType="separate"/>
        </w:r>
        <w:r w:rsidR="00163ECC">
          <w:rPr>
            <w:noProof/>
            <w:webHidden/>
          </w:rPr>
          <w:t>33</w:t>
        </w:r>
        <w:r>
          <w:rPr>
            <w:noProof/>
            <w:webHidden/>
          </w:rPr>
          <w:fldChar w:fldCharType="end"/>
        </w:r>
      </w:hyperlink>
    </w:p>
    <w:p w14:paraId="168055D0" w14:textId="3F3BF1F0" w:rsidR="00AB3A6F" w:rsidRDefault="00AB3A6F">
      <w:r>
        <w:fldChar w:fldCharType="end"/>
      </w:r>
    </w:p>
    <w:p w14:paraId="7156FE01" w14:textId="77777777" w:rsidR="00AB3A6F" w:rsidRDefault="00AB3A6F">
      <w:pPr>
        <w:rPr>
          <w:b/>
          <w:color w:val="000000"/>
          <w:sz w:val="28"/>
          <w:szCs w:val="28"/>
        </w:rPr>
      </w:pPr>
      <w:bookmarkStart w:id="14" w:name="_3rdcrjn" w:colFirst="0" w:colLast="0"/>
      <w:bookmarkEnd w:id="14"/>
      <w:r>
        <w:rPr>
          <w:b/>
          <w:color w:val="000000"/>
          <w:sz w:val="28"/>
          <w:szCs w:val="28"/>
        </w:rPr>
        <w:br w:type="page"/>
      </w:r>
    </w:p>
    <w:p w14:paraId="761CAC41" w14:textId="79BD619F"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9693176"/>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9693177"/>
      <w:bookmarkEnd w:id="17"/>
      <w:r>
        <w:t>Latar Belakang Masalah</w:t>
      </w:r>
      <w:bookmarkEnd w:id="18"/>
    </w:p>
    <w:p w14:paraId="3CCE74E6" w14:textId="21149565" w:rsidR="00636C0E" w:rsidRDefault="00D666C4">
      <w:pPr>
        <w:ind w:firstLine="0"/>
        <w:rPr>
          <w:lang w:val="en-US"/>
        </w:rPr>
      </w:pPr>
      <w:bookmarkStart w:id="19" w:name="_1ksv4uv" w:colFirst="0" w:colLast="0"/>
      <w:bookmarkEnd w:id="19"/>
      <w:r w:rsidRPr="00D666C4">
        <w:t>Berdasarkan data statistik dari Perserikatan Bangsa-Bangsa (</w:t>
      </w:r>
      <w:r w:rsidRPr="003D1091">
        <w:rPr>
          <w:i/>
          <w:iCs/>
        </w:rPr>
        <w:t>United Nations</w:t>
      </w:r>
      <w:r w:rsidRPr="00D666C4">
        <w:t>), sejak bulan November 2022 jumlah populasi manusia telah menyentuh angka delapan milyar dengan negara Indonesia berada di peringkat 4 dengan angka 280 juta jiwa</w:t>
      </w:r>
      <w:r w:rsidR="00E31C5D">
        <w:rPr>
          <w:lang w:val="en-US"/>
        </w:rPr>
        <w:t xml:space="preserve"> </w:t>
      </w:r>
      <w:r w:rsidR="00E31C5D">
        <w:rPr>
          <w:lang w:val="en-US"/>
        </w:rPr>
        <w:fldChar w:fldCharType="begin"/>
      </w:r>
      <w:r w:rsidR="00E31C5D">
        <w:rPr>
          <w:lang w:val="en-US"/>
        </w:rPr>
        <w:instrText xml:space="preserve"> ADDIN ZOTERO_ITEM CSL_CITATION {"citationID":"ECTvnUe9","properties":{"formattedCitation":"[1], [2]","plainCitation":"[1], [2]","dontUpdate":true,"noteIndex":0},"citationItems":[{"id":73,"uris":["http://zotero.org/users/10550292/items/F6P5UFW5"],"itemData":{"id":73,"type":"post-weblog","genre":"Organization","title":"Population","URL":"https://www.un.org/en/global-issues/population","author":[{"family":"Nations","given":"United"}],"accessed":{"date-parts":[["2022",12,25]]}}},{"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rsidR="00E31C5D">
        <w:rPr>
          <w:lang w:val="en-US"/>
        </w:rPr>
        <w:fldChar w:fldCharType="separate"/>
      </w:r>
      <w:r w:rsidR="00E31C5D" w:rsidRPr="00E31C5D">
        <w:t>[1][2]</w:t>
      </w:r>
      <w:r w:rsidR="00E31C5D">
        <w:rPr>
          <w:lang w:val="en-US"/>
        </w:rPr>
        <w:fldChar w:fldCharType="end"/>
      </w:r>
      <w:r w:rsidRPr="00D666C4">
        <w:t>. Kemudian pada tahun 2021, Badan Pusat Statistik menyatakan bahwa penduduk di Indonesia terdiri dari 22 juta jiwa anak-anak dengan rentang umur 0 s/d 4 tahun dan 22 juta jiwa anak-anak dengan rentang umur 5 s/d 9 tahun dengan total anak-anak dengan umur dibawah 10 tahun berjumlah 44 juta jiwa yang merupakan 15.71% dari total populasi penduduk di Indonesia</w:t>
      </w:r>
      <w:r w:rsidR="002843FF">
        <w:rPr>
          <w:lang w:val="en-US"/>
        </w:rPr>
        <w:t xml:space="preserve"> </w:t>
      </w:r>
      <w:r>
        <w:fldChar w:fldCharType="begin"/>
      </w:r>
      <w:r w:rsidR="00E31C5D">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00E31C5D" w:rsidRPr="00E31C5D">
        <w:t>[3]</w:t>
      </w:r>
      <w:r>
        <w:fldChar w:fldCharType="end"/>
      </w:r>
      <w:r w:rsidR="005B1C4D">
        <w:rPr>
          <w:lang w:val="en-US"/>
        </w:rPr>
        <w:t>.</w:t>
      </w:r>
    </w:p>
    <w:p w14:paraId="31722588" w14:textId="0316A641" w:rsidR="00636C0E" w:rsidRDefault="00636C0E">
      <w:pPr>
        <w:ind w:firstLine="0"/>
        <w:rPr>
          <w:lang w:val="en-US"/>
        </w:rPr>
      </w:pPr>
    </w:p>
    <w:p w14:paraId="16F4C8E8" w14:textId="7FBBCF38" w:rsidR="00636C0E" w:rsidRDefault="00EE6027">
      <w:pPr>
        <w:ind w:firstLine="0"/>
        <w:rPr>
          <w:lang w:val="en-US"/>
        </w:rPr>
      </w:pPr>
      <w:r w:rsidRPr="00EE6027">
        <w:rPr>
          <w:lang w:val="en-US"/>
        </w:rPr>
        <w:t>Dengan kemungkinan banyaknya pelajar yang akan bersekolah, maka teknologi di bidang pendidikan juga diperlukan untuk meningkatkan efisiensi kegiatan belajar mengajar di Indonesia, khususnya pada teknik penilaian esai karena esai memperbolehkan pelajar untuk memberikan jawaban rinci terkait pertanyaan yang diberikan oleh pengajar</w:t>
      </w:r>
      <w:r w:rsidR="00E31C5D">
        <w:rPr>
          <w:lang w:val="en-US"/>
        </w:rPr>
        <w:t xml:space="preserve"> </w:t>
      </w:r>
      <w:r>
        <w:rPr>
          <w:lang w:val="en-US"/>
        </w:rPr>
        <w:fldChar w:fldCharType="begin"/>
      </w:r>
      <w:r w:rsidR="00E31C5D">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00E31C5D" w:rsidRPr="00E31C5D">
        <w:t>[4]</w:t>
      </w:r>
      <w:r>
        <w:rPr>
          <w:lang w:val="en-US"/>
        </w:rPr>
        <w:fldChar w:fldCharType="end"/>
      </w:r>
      <w:r w:rsidRPr="00EE6027">
        <w:rPr>
          <w:lang w:val="en-US"/>
        </w:rPr>
        <w:t>. Menurut studi sosial yang dilakukan pada tahun 2018, semakin banyak esai yang harus dikoreksi oleh pengajar, maka kualitas penilaian juga akan menurun dan tidak lagi objektif (bias) yang menyebabkan evaluasi penilaian pengajar tidak akurat</w:t>
      </w:r>
      <w:r w:rsidR="00E31C5D">
        <w:rPr>
          <w:lang w:val="en-US"/>
        </w:rPr>
        <w:t xml:space="preserve"> </w:t>
      </w:r>
      <w:r>
        <w:rPr>
          <w:lang w:val="en-US"/>
        </w:rPr>
        <w:fldChar w:fldCharType="begin"/>
      </w:r>
      <w:r w:rsidR="00E31C5D">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00E31C5D" w:rsidRPr="00E31C5D">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r w:rsidRPr="00F83423">
        <w:rPr>
          <w:lang w:val="en-US"/>
        </w:rPr>
        <w:t xml:space="preserve">Permasalahan efisiensi waktu pada penilaian esai dapat dilakukan apabila evaluasi esai pelajar dilakukan oleh beberapa tim pengajar sehingga waktu yang diperlukan untuk menilai seluruh esai dapat terbagi dengan banyaknya jumlah tim pengajar. Solusi pertama walau dapat mempersingkat waktu yang dibutuhkan untuk melakukan evaluasi terhadap jawaban esai pelajar, tetap memiliki permasalahan terkait subjektivitas yang dapat mempengaruhi akurasi penilaian yang dilakukan oleh tim pengajar. Selain itu, setiap pengajar yang melakukan evaluasi juga mungkin meyakini jawaban yang berbeda terkait sebuah pertanyaan dalam suatu esai, hal ini dapat menyebabkan penilaian tim pengajar semakin tidak akurat. Solusi lainnya adalah menggunakan teknologi untuk mengevaluasi esai pelajar berdasarkan jawaban </w:t>
      </w:r>
      <w:r w:rsidRPr="00F83423">
        <w:rPr>
          <w:lang w:val="en-US"/>
        </w:rPr>
        <w:lastRenderedPageBreak/>
        <w:t xml:space="preserve">pengajar untuk menilai seberapa sesuai jawaban tersebut. Teknologi dapat berupa aplikasi yang terpasang pada sebuah perangkat tertentu (aplikasi </w:t>
      </w:r>
      <w:r w:rsidRPr="00BF1F1E">
        <w:rPr>
          <w:i/>
          <w:iCs/>
          <w:lang w:val="en-US"/>
        </w:rPr>
        <w:t>mobile</w:t>
      </w:r>
      <w:r w:rsidRPr="00F83423">
        <w:rPr>
          <w:lang w:val="en-US"/>
        </w:rPr>
        <w:t xml:space="preserve"> atau </w:t>
      </w:r>
      <w:r w:rsidRPr="00BF1F1E">
        <w:rPr>
          <w:i/>
          <w:iCs/>
          <w:lang w:val="en-US"/>
        </w:rPr>
        <w:t>desktop</w:t>
      </w:r>
      <w:r w:rsidRPr="00F83423">
        <w:rPr>
          <w:lang w:val="en-US"/>
        </w:rPr>
        <w:t xml:space="preserve">) atau berupa aplikasi </w:t>
      </w:r>
      <w:r w:rsidRPr="00BF1F1E">
        <w:rPr>
          <w:i/>
          <w:iCs/>
          <w:lang w:val="en-US"/>
        </w:rPr>
        <w:t>online</w:t>
      </w:r>
      <w:r w:rsidRPr="00F83423">
        <w:rPr>
          <w:lang w:val="en-US"/>
        </w:rPr>
        <w:t xml:space="preserve"> yang dapat diakses melalui internet (</w:t>
      </w:r>
      <w:r w:rsidRPr="00BF1F1E">
        <w:rPr>
          <w:i/>
          <w:iCs/>
          <w:lang w:val="en-US"/>
        </w:rPr>
        <w:t>website</w:t>
      </w:r>
      <w:r w:rsidRPr="00F83423">
        <w:rPr>
          <w:lang w:val="en-US"/>
        </w:rPr>
        <w:t>). Solusi ini tentunya akan memberikan penilaian lebih objektif terhadap jawaban esai yang dievaluasi.</w:t>
      </w:r>
    </w:p>
    <w:p w14:paraId="4CDCF724" w14:textId="77777777" w:rsidR="00A64602" w:rsidRDefault="00A64602">
      <w:pPr>
        <w:ind w:firstLine="0"/>
        <w:rPr>
          <w:lang w:val="en-US"/>
        </w:rPr>
      </w:pPr>
    </w:p>
    <w:p w14:paraId="4C155FDD" w14:textId="63099A51" w:rsidR="004754EB" w:rsidRDefault="00EC294E">
      <w:pPr>
        <w:ind w:firstLine="0"/>
        <w:rPr>
          <w:lang w:val="en-US"/>
        </w:rPr>
      </w:pPr>
      <w:r w:rsidRPr="00EC294E">
        <w:rPr>
          <w:lang w:val="en-US"/>
        </w:rPr>
        <w:t xml:space="preserve">Aplikasi ini kemudian juga harus dapat diakses dimanapun dan kapanpun agar penggunaan aplikasi tidak terbatas di satu perangkat saja. Namun, pengembangan aplikasi </w:t>
      </w:r>
      <w:r w:rsidRPr="00BF1F1E">
        <w:rPr>
          <w:i/>
          <w:iCs/>
          <w:lang w:val="en-US"/>
        </w:rPr>
        <w:t>mobile</w:t>
      </w:r>
      <w:r w:rsidRPr="00EC294E">
        <w:rPr>
          <w:lang w:val="en-US"/>
        </w:rPr>
        <w:t xml:space="preserve"> perlu disesuaikan untuk setiap </w:t>
      </w:r>
      <w:r w:rsidRPr="00BF1F1E">
        <w:rPr>
          <w:i/>
          <w:iCs/>
          <w:lang w:val="en-US"/>
        </w:rPr>
        <w:t>platform</w:t>
      </w:r>
      <w:r w:rsidRPr="00EC294E">
        <w:rPr>
          <w:lang w:val="en-US"/>
        </w:rPr>
        <w:t xml:space="preserve"> yang akan semakin membatasi dimana aplikasi dapat digunakan</w:t>
      </w:r>
      <w:r w:rsidR="00E31C5D">
        <w:rPr>
          <w:lang w:val="en-US"/>
        </w:rPr>
        <w:t xml:space="preserve"> </w:t>
      </w:r>
      <w:r>
        <w:rPr>
          <w:lang w:val="en-US"/>
        </w:rPr>
        <w:fldChar w:fldCharType="begin"/>
      </w:r>
      <w:r w:rsidR="00E31C5D">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00E31C5D" w:rsidRPr="00E31C5D">
        <w:t>[6]</w:t>
      </w:r>
      <w:r>
        <w:rPr>
          <w:lang w:val="en-US"/>
        </w:rPr>
        <w:fldChar w:fldCharType="end"/>
      </w:r>
      <w:r w:rsidRPr="00EC294E">
        <w:rPr>
          <w:lang w:val="en-US"/>
        </w:rPr>
        <w:t xml:space="preserve">. Maka dari itu, aplikasi berbasis </w:t>
      </w:r>
      <w:r w:rsidRPr="00BF1F1E">
        <w:rPr>
          <w:i/>
          <w:iCs/>
          <w:lang w:val="en-US"/>
        </w:rPr>
        <w:t>website</w:t>
      </w:r>
      <w:r w:rsidRPr="00EC294E">
        <w:rPr>
          <w:lang w:val="en-US"/>
        </w:rPr>
        <w:t xml:space="preserve"> adalah solusi terbaik untuk permasalahan ini</w:t>
      </w:r>
      <w:r w:rsidR="0040495A">
        <w:rPr>
          <w:lang w:val="en-US"/>
        </w:rPr>
        <w:t xml:space="preserve"> karena aplikasi akan dapat digunakan kapan saja dan dimana saja, tanpa membatasi perangkat apa yang dapat mengakses aplikasi tersebut</w:t>
      </w:r>
      <w:r w:rsidRPr="00EC294E">
        <w:rPr>
          <w:lang w:val="en-US"/>
        </w:rPr>
        <w:t>.</w:t>
      </w:r>
    </w:p>
    <w:p w14:paraId="4EC2E1E9" w14:textId="256179B1" w:rsidR="005C5CC8" w:rsidRDefault="005C5CC8">
      <w:pPr>
        <w:ind w:firstLine="0"/>
        <w:rPr>
          <w:lang w:val="en-US"/>
        </w:rPr>
      </w:pPr>
    </w:p>
    <w:p w14:paraId="2786512C" w14:textId="362E28D7" w:rsidR="005C5CC8" w:rsidRDefault="005C5CC8">
      <w:pPr>
        <w:ind w:firstLine="0"/>
        <w:rPr>
          <w:lang w:val="en-US"/>
        </w:rPr>
      </w:pPr>
      <w:r w:rsidRPr="005C5CC8">
        <w:rPr>
          <w:lang w:val="en-US"/>
        </w:rPr>
        <w:t xml:space="preserve">Aplikasi akan dikembangkan mengikuti siklus hidup perangkat lunak </w:t>
      </w:r>
      <w:r w:rsidRPr="00BF1F1E">
        <w:rPr>
          <w:i/>
          <w:iCs/>
          <w:lang w:val="en-US"/>
        </w:rPr>
        <w:t>Test-Driven Development</w:t>
      </w:r>
      <w:r w:rsidR="001E2E07">
        <w:rPr>
          <w:lang w:val="en-US"/>
        </w:rPr>
        <w:t xml:space="preserve"> (TDD)</w:t>
      </w:r>
      <w:r w:rsidRPr="005C5CC8">
        <w:rPr>
          <w:lang w:val="en-US"/>
        </w:rPr>
        <w:t xml:space="preserve"> yang merupakan salah satu </w:t>
      </w:r>
      <w:r w:rsidRPr="00BF1F1E">
        <w:rPr>
          <w:i/>
          <w:iCs/>
          <w:lang w:val="en-US"/>
        </w:rPr>
        <w:t>Software Development Life-Cycle</w:t>
      </w:r>
      <w:r w:rsidRPr="005C5CC8">
        <w:rPr>
          <w:lang w:val="en-US"/>
        </w:rPr>
        <w:t xml:space="preserve"> (SDLC) </w:t>
      </w:r>
      <w:r w:rsidRPr="00BF1F1E">
        <w:rPr>
          <w:i/>
          <w:iCs/>
          <w:lang w:val="en-US"/>
        </w:rPr>
        <w:t>Agile</w:t>
      </w:r>
      <w:r w:rsidR="00E31C5D">
        <w:rPr>
          <w:lang w:val="en-US"/>
        </w:rPr>
        <w:t xml:space="preserve"> </w:t>
      </w:r>
      <w:r>
        <w:rPr>
          <w:lang w:val="en-US"/>
        </w:rPr>
        <w:fldChar w:fldCharType="begin"/>
      </w:r>
      <w:r w:rsidR="00E31C5D">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E31C5D" w:rsidRPr="00E31C5D">
        <w:t>[7]</w:t>
      </w:r>
      <w:r>
        <w:rPr>
          <w:lang w:val="en-US"/>
        </w:rPr>
        <w:fldChar w:fldCharType="end"/>
      </w:r>
      <w:r w:rsidRPr="005C5CC8">
        <w:rPr>
          <w:lang w:val="en-US"/>
        </w:rPr>
        <w:t xml:space="preserve">. </w:t>
      </w:r>
      <w:r w:rsidR="001E2E07" w:rsidRPr="001E2E07">
        <w:rPr>
          <w:lang w:val="en-US"/>
        </w:rPr>
        <w:t>Praktik TDD dimulai dengan memikirkan cara menguji sebuah fungsi. Programmer kemudian menulis kode yang dapat memenuhi pengujian</w:t>
      </w:r>
      <w:r w:rsidR="00E31C5D">
        <w:rPr>
          <w:lang w:val="en-US"/>
        </w:rPr>
        <w:t xml:space="preserve"> </w:t>
      </w:r>
      <w:r w:rsidR="001E2E07">
        <w:rPr>
          <w:lang w:val="en-US"/>
        </w:rPr>
        <w:fldChar w:fldCharType="begin"/>
      </w:r>
      <w:r w:rsidR="00E31C5D">
        <w:rPr>
          <w:lang w:val="en-US"/>
        </w:rPr>
        <w:instrText xml:space="preserve"> ADDIN ZOTERO_ITEM CSL_CITATION {"citationID":"HTrneE2f","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1E2E07">
        <w:rPr>
          <w:lang w:val="en-US"/>
        </w:rPr>
        <w:fldChar w:fldCharType="separate"/>
      </w:r>
      <w:r w:rsidR="00E31C5D" w:rsidRPr="00E31C5D">
        <w:t>[8]</w:t>
      </w:r>
      <w:r w:rsidR="001E2E07">
        <w:rPr>
          <w:lang w:val="en-US"/>
        </w:rPr>
        <w:fldChar w:fldCharType="end"/>
      </w:r>
      <w:r w:rsidR="001E2E07" w:rsidRPr="001E2E07">
        <w:rPr>
          <w:lang w:val="en-US"/>
        </w:rPr>
        <w:t>.</w:t>
      </w:r>
      <w:r w:rsidR="001E2E07">
        <w:rPr>
          <w:lang w:val="en-US"/>
        </w:rPr>
        <w:t xml:space="preserve"> </w:t>
      </w:r>
      <w:r w:rsidRPr="005C5CC8">
        <w:rPr>
          <w:lang w:val="en-US"/>
        </w:rPr>
        <w:t xml:space="preserve">Dibanding dengan </w:t>
      </w:r>
      <w:r w:rsidRPr="00BF1F1E">
        <w:rPr>
          <w:i/>
          <w:iCs/>
          <w:lang w:val="en-US"/>
        </w:rPr>
        <w:t>eXtreme Programming</w:t>
      </w:r>
      <w:r w:rsidR="001E2E07">
        <w:rPr>
          <w:lang w:val="en-US"/>
        </w:rPr>
        <w:t xml:space="preserve"> (XP)</w:t>
      </w:r>
      <w:r w:rsidRPr="005C5CC8">
        <w:rPr>
          <w:lang w:val="en-US"/>
        </w:rPr>
        <w:t xml:space="preserve">, dan </w:t>
      </w:r>
      <w:r w:rsidRPr="00BF1F1E">
        <w:rPr>
          <w:i/>
          <w:iCs/>
          <w:lang w:val="en-US"/>
        </w:rPr>
        <w:t>Personal eXtreme Programming</w:t>
      </w:r>
      <w:r w:rsidR="001E2E07" w:rsidRPr="00BF1F1E">
        <w:rPr>
          <w:i/>
          <w:iCs/>
          <w:lang w:val="en-US"/>
        </w:rPr>
        <w:t xml:space="preserve"> </w:t>
      </w:r>
      <w:r w:rsidR="001E2E07">
        <w:rPr>
          <w:lang w:val="en-US"/>
        </w:rPr>
        <w:t>(PXP)</w:t>
      </w:r>
      <w:r w:rsidRPr="005C5CC8">
        <w:rPr>
          <w:lang w:val="en-US"/>
        </w:rPr>
        <w:t xml:space="preserve">, yang juga termasuk dalam SDLC </w:t>
      </w:r>
      <w:r w:rsidRPr="00BF1F1E">
        <w:rPr>
          <w:i/>
          <w:iCs/>
          <w:lang w:val="en-US"/>
        </w:rPr>
        <w:t>Agile</w:t>
      </w:r>
      <w:r w:rsidRPr="005C5CC8">
        <w:rPr>
          <w:lang w:val="en-US"/>
        </w:rPr>
        <w:t xml:space="preserve">, TDD terbukti dapat menghasilkan aplikasi yang sangat kecil kemungkinannya untuk memiliki </w:t>
      </w:r>
      <w:r w:rsidRPr="00BF1F1E">
        <w:rPr>
          <w:i/>
          <w:iCs/>
          <w:lang w:val="en-US"/>
        </w:rPr>
        <w:t>bug</w:t>
      </w:r>
      <w:r w:rsidRPr="005C5CC8">
        <w:rPr>
          <w:lang w:val="en-US"/>
        </w:rPr>
        <w:t xml:space="preserve"> dan </w:t>
      </w:r>
      <w:r w:rsidRPr="00BF1F1E">
        <w:rPr>
          <w:i/>
          <w:iCs/>
          <w:lang w:val="en-US"/>
        </w:rPr>
        <w:t>error</w:t>
      </w:r>
      <w:r w:rsidRPr="005C5CC8">
        <w:rPr>
          <w:lang w:val="en-US"/>
        </w:rPr>
        <w:t xml:space="preserve"> karena pada setiap fungsi yang akan dikembangkan perlu dibuat syarat keberhasilan pengujian terlebih dahulu, kemudian jika kode yang dituliskan berhasil memenuhi syarat keberhasilan pengujian tersebut, pengembang dapat melanjutkan pengembangan fungsi selanjutnya</w:t>
      </w:r>
      <w:r w:rsidR="00E31C5D">
        <w:rPr>
          <w:lang w:val="en-US"/>
        </w:rPr>
        <w:t xml:space="preserve"> </w:t>
      </w:r>
      <w:r>
        <w:rPr>
          <w:lang w:val="en-US"/>
        </w:rPr>
        <w:fldChar w:fldCharType="begin"/>
      </w:r>
      <w:r w:rsidR="00E31C5D">
        <w:rPr>
          <w:lang w:val="en-US"/>
        </w:rPr>
        <w:instrText xml:space="preserve"> ADDIN ZOTERO_ITEM CSL_CITATION {"citationID":"XPXVrdbV","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00E31C5D" w:rsidRPr="00E31C5D">
        <w:t>[9]</w:t>
      </w:r>
      <w:r>
        <w:rPr>
          <w:lang w:val="en-US"/>
        </w:rPr>
        <w:fldChar w:fldCharType="end"/>
      </w:r>
      <w:r w:rsidRPr="005C5CC8">
        <w:rPr>
          <w:lang w:val="en-US"/>
        </w:rPr>
        <w:t>.</w:t>
      </w:r>
    </w:p>
    <w:p w14:paraId="7EC3037F" w14:textId="1A6A2E2D" w:rsidR="00A3034A" w:rsidRDefault="00A3034A">
      <w:pPr>
        <w:ind w:firstLine="0"/>
        <w:rPr>
          <w:lang w:val="en-US"/>
        </w:rPr>
      </w:pPr>
    </w:p>
    <w:p w14:paraId="188792CD" w14:textId="7228D0AD" w:rsidR="00993AFA" w:rsidRDefault="00B5702A">
      <w:pPr>
        <w:ind w:firstLine="0"/>
        <w:rPr>
          <w:lang w:val="en-US"/>
        </w:rPr>
      </w:pPr>
      <w:r w:rsidRPr="00B5702A">
        <w:rPr>
          <w:lang w:val="en-US"/>
        </w:rPr>
        <w:t xml:space="preserve">Aplikasi yang dikembangkan akan dilakukan pada aplikasi yang dikembangkan untuk memastikan kelayakannya menggunakan dua metode pengujian, yaitu </w:t>
      </w:r>
      <w:r w:rsidRPr="00BF1F1E">
        <w:rPr>
          <w:i/>
          <w:iCs/>
          <w:lang w:val="en-US"/>
        </w:rPr>
        <w:t>System Usability Scale</w:t>
      </w:r>
      <w:r w:rsidRPr="00B5702A">
        <w:rPr>
          <w:lang w:val="en-US"/>
        </w:rPr>
        <w:t xml:space="preserve"> (SUS) dan </w:t>
      </w:r>
      <w:r w:rsidRPr="00BF1F1E">
        <w:rPr>
          <w:i/>
          <w:iCs/>
          <w:lang w:val="en-US"/>
        </w:rPr>
        <w:t>Black Box</w:t>
      </w:r>
      <w:r w:rsidRPr="00B5702A">
        <w:rPr>
          <w:lang w:val="en-US"/>
        </w:rPr>
        <w:t>. SUS memiliki tingkat keabsahan dan keandalan tinggi untuk mengukur tingkat kemudahan perangkat lunak saat digunakan</w:t>
      </w:r>
      <w:r w:rsidR="00E31C5D">
        <w:rPr>
          <w:lang w:val="en-US"/>
        </w:rPr>
        <w:t xml:space="preserve"> </w:t>
      </w:r>
      <w:r>
        <w:rPr>
          <w:lang w:val="en-US"/>
        </w:rPr>
        <w:fldChar w:fldCharType="begin"/>
      </w:r>
      <w:r w:rsidR="00B94C50">
        <w:rPr>
          <w:lang w:val="en-US"/>
        </w:rPr>
        <w:instrText xml:space="preserve"> ADDIN ZOTERO_ITEM CSL_CITATION {"citationID":"HosLPxL0","properties":{"formattedCitation":"[10], [11]","plainCitation":"[10], [11]","dontUpdate":true,"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0][11]</w:t>
      </w:r>
      <w:r>
        <w:rPr>
          <w:lang w:val="en-US"/>
        </w:rPr>
        <w:fldChar w:fldCharType="end"/>
      </w:r>
      <w:r w:rsidRPr="00B5702A">
        <w:rPr>
          <w:lang w:val="en-US"/>
        </w:rPr>
        <w:t>.</w:t>
      </w:r>
      <w:r w:rsidR="00434719">
        <w:rPr>
          <w:lang w:val="en-US"/>
        </w:rPr>
        <w:t xml:space="preserve"> SUS</w:t>
      </w:r>
      <w:r w:rsidR="00434719" w:rsidRPr="00434719">
        <w:rPr>
          <w:lang w:val="en-US"/>
        </w:rPr>
        <w:t xml:space="preserve"> digunakan karena terfokus pada kegunaan yang dirasakan pengguna melalui 10 kuesioner yang dapat diisi dengan cepat, dibanding </w:t>
      </w:r>
      <w:r w:rsidR="00434719" w:rsidRPr="00BF1F1E">
        <w:rPr>
          <w:i/>
          <w:iCs/>
          <w:lang w:val="en-US"/>
        </w:rPr>
        <w:t xml:space="preserve">Post-Study System </w:t>
      </w:r>
      <w:r w:rsidR="00434719" w:rsidRPr="00BF1F1E">
        <w:rPr>
          <w:i/>
          <w:iCs/>
          <w:lang w:val="en-US"/>
        </w:rPr>
        <w:lastRenderedPageBreak/>
        <w:t>Usability Questionaire</w:t>
      </w:r>
      <w:r w:rsidR="00434719">
        <w:rPr>
          <w:lang w:val="en-US"/>
        </w:rPr>
        <w:t xml:space="preserve"> (PSSUQ)</w:t>
      </w:r>
      <w:r w:rsidR="00434719" w:rsidRPr="00434719">
        <w:rPr>
          <w:lang w:val="en-US"/>
        </w:rPr>
        <w:t xml:space="preserve"> yang lebih terfokus untuk menilai kenyamanan yang dirasakan pengguna saat menggunuakan sebuah sistem</w:t>
      </w:r>
      <w:r w:rsidR="00434719">
        <w:rPr>
          <w:lang w:val="en-US"/>
        </w:rPr>
        <w:t xml:space="preserve"> </w:t>
      </w:r>
      <w:r w:rsidR="00434719">
        <w:rPr>
          <w:lang w:val="en-US"/>
        </w:rPr>
        <w:fldChar w:fldCharType="begin"/>
      </w:r>
      <w:r w:rsidR="00434719">
        <w:rPr>
          <w:lang w:val="en-US"/>
        </w:rPr>
        <w:instrText xml:space="preserve"> ADDIN ZOTERO_ITEM CSL_CITATION {"citationID":"8LQZ9ARk","properties":{"formattedCitation":"[12]","plainCitation":"[12]","noteIndex":0},"citationItems":[{"id":115,"uris":["http://zotero.org/users/10550292/items/PNZZQKQV"],"itemData":{"id":115,"type":"article-journal","container-title":"International Journal of Human-Computer Interaction","DOI":"10.1080/10447318.2002.9669130","ISSN":"1044-7318, 1532-7590","issue":"3-4","journalAbbreviation":"International Journal of Human-Computer Interaction","language":"en","page":"463-488","source":"DOI.org (Crossref)","title":"Psychometric Evaluation of the PSSUQ Using Data from Five Years of Usability Studies","volume":"14","author":[{"family":"Lewis","given":"James R."}],"issued":{"date-parts":[["2002",9]]}}}],"schema":"https://github.com/citation-style-language/schema/raw/master/csl-citation.json"} </w:instrText>
      </w:r>
      <w:r w:rsidR="00434719">
        <w:rPr>
          <w:lang w:val="en-US"/>
        </w:rPr>
        <w:fldChar w:fldCharType="separate"/>
      </w:r>
      <w:r w:rsidR="00434719" w:rsidRPr="00434719">
        <w:t>[12]</w:t>
      </w:r>
      <w:r w:rsidR="00434719">
        <w:rPr>
          <w:lang w:val="en-US"/>
        </w:rPr>
        <w:fldChar w:fldCharType="end"/>
      </w:r>
      <w:r w:rsidR="00434719" w:rsidRPr="00434719">
        <w:rPr>
          <w:lang w:val="en-US"/>
        </w:rPr>
        <w:t>.</w:t>
      </w:r>
      <w:r w:rsidR="00AA2DBA">
        <w:rPr>
          <w:lang w:val="en-US"/>
        </w:rPr>
        <w:t xml:space="preserve"> </w:t>
      </w:r>
      <w:r w:rsidR="00AA2DBA" w:rsidRPr="00AA2DBA">
        <w:rPr>
          <w:lang w:val="en-US"/>
        </w:rPr>
        <w:t xml:space="preserve">SUS juga tidak membutuhkan biaya lebih besar untuk melakukan pengujiannya dibanding dengan </w:t>
      </w:r>
      <w:r w:rsidR="00AA2DBA" w:rsidRPr="00BF1F1E">
        <w:rPr>
          <w:i/>
          <w:iCs/>
          <w:lang w:val="en-US"/>
        </w:rPr>
        <w:t xml:space="preserve">Heuristic Evaluation </w:t>
      </w:r>
      <w:r w:rsidR="00AA2DBA" w:rsidRPr="00AA2DBA">
        <w:rPr>
          <w:lang w:val="en-US"/>
        </w:rPr>
        <w:t>(HE) yang merupakan salah satu metode pengujian perangkat lunak lainnya</w:t>
      </w:r>
      <w:r w:rsidR="00AA2DBA">
        <w:rPr>
          <w:lang w:val="en-US"/>
        </w:rPr>
        <w:t xml:space="preserve"> </w:t>
      </w:r>
      <w:r w:rsidR="00AA2DBA">
        <w:rPr>
          <w:lang w:val="en-US"/>
        </w:rPr>
        <w:fldChar w:fldCharType="begin"/>
      </w:r>
      <w:r w:rsidR="00AA2DBA">
        <w:rPr>
          <w:lang w:val="en-US"/>
        </w:rPr>
        <w:instrText xml:space="preserve"> ADDIN ZOTERO_ITEM CSL_CITATION {"citationID":"G4KGT3dH","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AA2DBA">
        <w:rPr>
          <w:lang w:val="en-US"/>
        </w:rPr>
        <w:fldChar w:fldCharType="separate"/>
      </w:r>
      <w:r w:rsidR="00AA2DBA" w:rsidRPr="00AA2DBA">
        <w:t>[13]</w:t>
      </w:r>
      <w:r w:rsidR="00AA2DBA">
        <w:rPr>
          <w:lang w:val="en-US"/>
        </w:rPr>
        <w:fldChar w:fldCharType="end"/>
      </w:r>
      <w:r w:rsidR="00AA2DBA" w:rsidRPr="00AA2DBA">
        <w:rPr>
          <w:lang w:val="en-US"/>
        </w:rPr>
        <w:t>.</w:t>
      </w:r>
      <w:r w:rsidRPr="00B5702A">
        <w:rPr>
          <w:lang w:val="en-US"/>
        </w:rPr>
        <w:t xml:space="preserve"> Sedangkan pengujian </w:t>
      </w:r>
      <w:r w:rsidRPr="00BF1F1E">
        <w:rPr>
          <w:i/>
          <w:iCs/>
          <w:lang w:val="en-US"/>
        </w:rPr>
        <w:t>Black Box</w:t>
      </w:r>
      <w:r w:rsidRPr="00B5702A">
        <w:rPr>
          <w:lang w:val="en-US"/>
        </w:rPr>
        <w:t xml:space="preserve"> dilakukan untuk menguji tampilan, fungsionalitas, masukkan, dan luaran perangkat lunak tanpa harus mengetahui bagaimana baris-per-baris program kode perangkat lunak bekerja dengan harapan bahwa perangkat lunak yang dikembangkan bekerja semestinya</w:t>
      </w:r>
      <w:r w:rsidR="00E31C5D">
        <w:rPr>
          <w:lang w:val="en-US"/>
        </w:rPr>
        <w:t xml:space="preserve"> </w:t>
      </w:r>
      <w:r>
        <w:rPr>
          <w:lang w:val="en-US"/>
        </w:rPr>
        <w:fldChar w:fldCharType="begin"/>
      </w:r>
      <w:r w:rsidR="00AA2DBA">
        <w:rPr>
          <w:lang w:val="en-US"/>
        </w:rPr>
        <w:instrText xml:space="preserve"> ADDIN ZOTERO_ITEM CSL_CITATION {"citationID":"qTT1Obhe","properties":{"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sidRPr="00B5702A">
        <w:rPr>
          <w:lang w:val="en-US"/>
        </w:rPr>
        <w:t>.</w:t>
      </w:r>
      <w:r w:rsidR="00284522">
        <w:rPr>
          <w:lang w:val="en-US"/>
        </w:rPr>
        <w:t xml:space="preserve"> </w:t>
      </w:r>
      <w:r w:rsidR="003062CA" w:rsidRPr="003062CA">
        <w:rPr>
          <w:lang w:val="en-US"/>
        </w:rPr>
        <w:t>Pada penelitian ini, SUS digunakan karena pengembang ingin memfokuskan aplikasi pada sisi kegunaannya.</w:t>
      </w:r>
    </w:p>
    <w:p w14:paraId="6A5D4EB3" w14:textId="77777777" w:rsidR="00B5702A" w:rsidRDefault="00B5702A">
      <w:pPr>
        <w:ind w:firstLine="0"/>
        <w:rPr>
          <w:lang w:val="en-US"/>
        </w:rPr>
      </w:pPr>
    </w:p>
    <w:p w14:paraId="64D2EE8D" w14:textId="74B99FD2" w:rsidR="000446C9" w:rsidRDefault="006F75A7">
      <w:pPr>
        <w:ind w:firstLine="0"/>
        <w:rPr>
          <w:lang w:val="en-US"/>
        </w:rPr>
      </w:pPr>
      <w:r w:rsidRPr="006F75A7">
        <w:rPr>
          <w:lang w:val="en-US"/>
        </w:rPr>
        <w:t xml:space="preserve">Dengan ini, akan dikembangkan aplikasi berbasis </w:t>
      </w:r>
      <w:r w:rsidRPr="00BF1F1E">
        <w:rPr>
          <w:i/>
          <w:iCs/>
          <w:lang w:val="en-US"/>
        </w:rPr>
        <w:t>website</w:t>
      </w:r>
      <w:r w:rsidRPr="006F75A7">
        <w:rPr>
          <w:lang w:val="en-US"/>
        </w:rPr>
        <w:t xml:space="preserve"> yang dapat membantu pengajar dalam menilai jawaban esai pelajar berdasarkan jawaban yang sudah diberikan oleh pengajar untuk dijadikan landasan untuk program menilai jawaban pelajar.</w:t>
      </w:r>
      <w:r w:rsidR="00330541">
        <w:rPr>
          <w:lang w:val="en-US"/>
        </w:rPr>
        <w:t xml:space="preserve"> Berdasarkan wawancara yang dilakukan pada beberapa guru yang merupakan calon pengguna aplikasi yang akan dibangun, ap</w:t>
      </w:r>
      <w:r w:rsidRPr="006F75A7">
        <w:rPr>
          <w:lang w:val="en-US"/>
        </w:rPr>
        <w:t>likasi akan memiliki dua fitur utama, yaitu untuk menilai satu jawaban esai singkat dan menilai banyak jawaban sekaligus, hal ini akan mengurangi lebih banyak beban kerja pengajar karena tidak perlu memasukkan jawaban pelajar satu-persatu. Fitur lainnya yaitu pengajar dapat memilih bahasa esai yang ingin diperiksa, Indonesia atau Inggris.</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9693178"/>
      <w:r>
        <w:t>Rumusan Masalah</w:t>
      </w:r>
      <w:bookmarkEnd w:id="20"/>
    </w:p>
    <w:p w14:paraId="5A0E73BF" w14:textId="4370421B" w:rsidR="00F52D40" w:rsidRDefault="009858CB" w:rsidP="005F6BA3">
      <w:pPr>
        <w:ind w:firstLine="0"/>
        <w:rPr>
          <w:lang w:val="en-US"/>
        </w:rPr>
      </w:pPr>
      <w:r>
        <w:rPr>
          <w:lang w:val="en-US"/>
        </w:rPr>
        <w:t>Untuk menyelesaikan permasalahan yang sudah dipaparkan pada latar belakang, maka didapat rumusan masalah sebagai berikut:</w:t>
      </w:r>
    </w:p>
    <w:p w14:paraId="6EB858C6" w14:textId="5AC53779" w:rsidR="00344C3E" w:rsidRPr="00344C3E" w:rsidRDefault="009858CB" w:rsidP="00344C3E">
      <w:pPr>
        <w:pStyle w:val="ListParagraph"/>
        <w:numPr>
          <w:ilvl w:val="3"/>
          <w:numId w:val="1"/>
        </w:numPr>
        <w:ind w:left="720"/>
        <w:rPr>
          <w:lang w:val="en-US"/>
        </w:rPr>
      </w:pPr>
      <w:r>
        <w:rPr>
          <w:lang w:val="en-US"/>
        </w:rPr>
        <w:t xml:space="preserve">Bagaimana </w:t>
      </w:r>
      <w:r w:rsidR="007255AA">
        <w:rPr>
          <w:lang w:val="en-US"/>
        </w:rPr>
        <w:t xml:space="preserve">implementasi </w:t>
      </w:r>
      <w:r w:rsidR="00D72F15">
        <w:rPr>
          <w:lang w:val="en-US"/>
        </w:rPr>
        <w:t>aplikasi</w:t>
      </w:r>
      <w:r w:rsidR="007255AA">
        <w:rPr>
          <w:lang w:val="en-US"/>
        </w:rPr>
        <w:t xml:space="preserve"> penilaian </w:t>
      </w:r>
      <w:r w:rsidR="001D1CE4">
        <w:rPr>
          <w:lang w:val="en-US"/>
        </w:rPr>
        <w:t>esai</w:t>
      </w:r>
      <w:r w:rsidR="007255AA">
        <w:rPr>
          <w:lang w:val="en-US"/>
        </w:rPr>
        <w:t xml:space="preserve"> singkat menggunakan </w:t>
      </w:r>
      <w:r w:rsidR="00D74042">
        <w:rPr>
          <w:lang w:val="en-US"/>
        </w:rPr>
        <w:t xml:space="preserve">metode </w:t>
      </w:r>
      <w:r w:rsidR="00AC3266">
        <w:rPr>
          <w:i/>
          <w:iCs/>
          <w:lang w:val="en-US"/>
        </w:rPr>
        <w:t>test-driven development</w:t>
      </w:r>
      <w:r w:rsidR="007255AA">
        <w:rPr>
          <w:lang w:val="en-US"/>
        </w:rPr>
        <w:t xml:space="preserve"> dapat dilakukan?</w:t>
      </w:r>
    </w:p>
    <w:p w14:paraId="5CDC3447" w14:textId="5AEE14FE" w:rsidR="00D74042" w:rsidRDefault="00AC3266" w:rsidP="009858CB">
      <w:pPr>
        <w:pStyle w:val="ListParagraph"/>
        <w:numPr>
          <w:ilvl w:val="3"/>
          <w:numId w:val="1"/>
        </w:numPr>
        <w:ind w:left="720"/>
        <w:rPr>
          <w:lang w:val="en-US"/>
        </w:rPr>
      </w:pPr>
      <w:r w:rsidRPr="00AC3266">
        <w:rPr>
          <w:lang w:val="en-US"/>
        </w:rPr>
        <w:t xml:space="preserve">Bagaimana menerapkan </w:t>
      </w:r>
      <w:r w:rsidRPr="00AC3266">
        <w:rPr>
          <w:i/>
          <w:iCs/>
          <w:lang w:val="en-US"/>
        </w:rPr>
        <w:t>pre-trained machine learning model</w:t>
      </w:r>
      <w:r w:rsidRPr="00AC3266">
        <w:rPr>
          <w:lang w:val="en-US"/>
        </w:rPr>
        <w:t xml:space="preserve"> untuk menilai esai singkat pada sebuah </w:t>
      </w:r>
      <w:r w:rsidR="00D72F15">
        <w:rPr>
          <w:lang w:val="en-US"/>
        </w:rPr>
        <w:t>aplikasi</w:t>
      </w:r>
      <w:r w:rsidRPr="00AC3266">
        <w:rPr>
          <w:lang w:val="en-US"/>
        </w:rPr>
        <w:t>?</w:t>
      </w:r>
    </w:p>
    <w:p w14:paraId="7AA82DA9" w14:textId="484BA9BC" w:rsidR="00344C3E" w:rsidRDefault="00516F02" w:rsidP="009858CB">
      <w:pPr>
        <w:pStyle w:val="ListParagraph"/>
        <w:numPr>
          <w:ilvl w:val="3"/>
          <w:numId w:val="1"/>
        </w:numPr>
        <w:ind w:left="720"/>
        <w:rPr>
          <w:lang w:val="en-US"/>
        </w:rPr>
      </w:pPr>
      <w:r w:rsidRPr="00516F02">
        <w:rPr>
          <w:lang w:val="en-US"/>
        </w:rPr>
        <w:t xml:space="preserve">Bagaimana memastikan hasil penilaian pada aplikasi sama dengan penilaian pada model </w:t>
      </w:r>
      <w:r w:rsidRPr="00BF1F1E">
        <w:rPr>
          <w:i/>
          <w:iCs/>
          <w:lang w:val="en-US"/>
        </w:rPr>
        <w:t>machine learning</w:t>
      </w:r>
      <w:r w:rsidRPr="00516F02">
        <w:rPr>
          <w:lang w:val="en-US"/>
        </w:rPr>
        <w:t xml:space="preserve"> berdasarkan skor yang dihasilkan?</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9693179"/>
      <w:r>
        <w:lastRenderedPageBreak/>
        <w:t>Tujuan Penelitian</w:t>
      </w:r>
      <w:bookmarkEnd w:id="21"/>
    </w:p>
    <w:p w14:paraId="661FB131" w14:textId="2E23E89A" w:rsidR="00F52D40" w:rsidRDefault="00D74042" w:rsidP="00D74042">
      <w:pPr>
        <w:pBdr>
          <w:top w:val="nil"/>
          <w:left w:val="nil"/>
          <w:bottom w:val="nil"/>
          <w:right w:val="nil"/>
          <w:between w:val="nil"/>
        </w:pBdr>
        <w:ind w:firstLine="0"/>
        <w:rPr>
          <w:lang w:val="en-US"/>
        </w:rPr>
      </w:pPr>
      <w:r>
        <w:rPr>
          <w:lang w:val="en-US"/>
        </w:rPr>
        <w:t>Tujuan dilakukannya penelitian tugas akhir ini berdasarkan latar belakang dan rumusan masalah adalah:</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r>
        <w:rPr>
          <w:lang w:val="en-US"/>
        </w:rPr>
        <w:t xml:space="preserve">Mengetahui implementasi metode </w:t>
      </w:r>
      <w:r w:rsidR="00AC3266" w:rsidRPr="00AC3266">
        <w:rPr>
          <w:i/>
          <w:iCs/>
          <w:lang w:val="en-US"/>
        </w:rPr>
        <w:t>test-driven development</w:t>
      </w:r>
      <w:r>
        <w:rPr>
          <w:lang w:val="en-US"/>
        </w:rPr>
        <w:t xml:space="preserve"> pada pembangunan </w:t>
      </w:r>
      <w:r w:rsidR="00D72F15">
        <w:rPr>
          <w:lang w:val="en-US"/>
        </w:rPr>
        <w:t>aplikasi</w:t>
      </w:r>
      <w:r>
        <w:rPr>
          <w:lang w:val="en-US"/>
        </w:rPr>
        <w:t xml:space="preserve"> implementasi penilaian </w:t>
      </w:r>
      <w:r w:rsidR="001D1CE4">
        <w:rPr>
          <w:lang w:val="en-US"/>
        </w:rPr>
        <w:t>esai</w:t>
      </w:r>
      <w:r>
        <w:rPr>
          <w:lang w:val="en-US"/>
        </w:rPr>
        <w:t xml:space="preserve"> singka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r>
        <w:rPr>
          <w:lang w:val="en-US"/>
        </w:rPr>
        <w:t xml:space="preserve">Menerapkan </w:t>
      </w:r>
      <w:r w:rsidRPr="00AC3266">
        <w:rPr>
          <w:i/>
          <w:iCs/>
          <w:lang w:val="en-US"/>
        </w:rPr>
        <w:t>pre-trained machine learning model</w:t>
      </w:r>
      <w:r w:rsidR="00CF2B47">
        <w:rPr>
          <w:i/>
          <w:iCs/>
          <w:lang w:val="en-US"/>
        </w:rPr>
        <w:t xml:space="preserve"> </w:t>
      </w:r>
      <w:r w:rsidR="00CF2B47">
        <w:rPr>
          <w:lang w:val="en-US"/>
        </w:rPr>
        <w:t xml:space="preserve">python pada </w:t>
      </w:r>
      <w:r w:rsidR="00D72F15">
        <w:rPr>
          <w:lang w:val="en-US"/>
        </w:rPr>
        <w:t>aplikasi</w:t>
      </w:r>
      <w:r w:rsidR="00CF2B47">
        <w:rPr>
          <w:lang w:val="en-US"/>
        </w:rPr>
        <w:t xml:space="preserve"> berbasis JavaScript</w:t>
      </w:r>
      <w:r w:rsidR="00F2450B">
        <w:rPr>
          <w:lang w:val="en-US"/>
        </w:rPr>
        <w:t>.</w:t>
      </w:r>
    </w:p>
    <w:p w14:paraId="06CCF83B" w14:textId="1A7FBDDE" w:rsidR="00344C3E" w:rsidRDefault="00CC0F73" w:rsidP="00D74042">
      <w:pPr>
        <w:pStyle w:val="ListParagraph"/>
        <w:numPr>
          <w:ilvl w:val="6"/>
          <w:numId w:val="1"/>
        </w:numPr>
        <w:pBdr>
          <w:top w:val="nil"/>
          <w:left w:val="nil"/>
          <w:bottom w:val="nil"/>
          <w:right w:val="nil"/>
          <w:between w:val="nil"/>
        </w:pBdr>
        <w:ind w:left="720"/>
      </w:pPr>
      <w:r w:rsidRPr="00CC0F73">
        <w:t xml:space="preserve">Memastikan hasil penilaian dari aplikasi sama dengan hasil penilaian pada model </w:t>
      </w:r>
      <w:r w:rsidRPr="00BF1F1E">
        <w:rPr>
          <w:i/>
          <w:iCs/>
        </w:rPr>
        <w:t>machine learning</w:t>
      </w:r>
      <w:r w:rsidRPr="00CC0F73">
        <w:t xml:space="preserve"> berdasarkan skor.</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9693180"/>
      <w:bookmarkEnd w:id="22"/>
      <w:r>
        <w:t>Batasan Masalah</w:t>
      </w:r>
      <w:bookmarkEnd w:id="23"/>
      <w:r>
        <w:t xml:space="preserve"> </w:t>
      </w:r>
    </w:p>
    <w:p w14:paraId="24F5F14F" w14:textId="500E1C85" w:rsidR="00F52D40" w:rsidRDefault="00BB68A9">
      <w:pPr>
        <w:ind w:firstLine="0"/>
        <w:rPr>
          <w:lang w:val="en-US"/>
        </w:rPr>
      </w:pPr>
      <w:r>
        <w:rPr>
          <w:lang w:val="en-US"/>
        </w:rPr>
        <w:t>Batasan masalah yang ada pada penelitian tugas akhir ini yaitu:</w:t>
      </w:r>
    </w:p>
    <w:p w14:paraId="79CF548D" w14:textId="1C1C2458" w:rsidR="00D72F15" w:rsidRDefault="00D72F15" w:rsidP="00BB68A9">
      <w:pPr>
        <w:pStyle w:val="ListParagraph"/>
        <w:numPr>
          <w:ilvl w:val="0"/>
          <w:numId w:val="17"/>
        </w:numPr>
        <w:rPr>
          <w:lang w:val="en-US"/>
        </w:rPr>
      </w:pPr>
      <w:r>
        <w:rPr>
          <w:lang w:val="en-US"/>
        </w:rPr>
        <w:t xml:space="preserve">Aplikasi berbasis web hanya dapat digunakan melalui </w:t>
      </w:r>
      <w:r w:rsidRPr="00BF1F1E">
        <w:rPr>
          <w:i/>
          <w:iCs/>
          <w:lang w:val="en-US"/>
        </w:rPr>
        <w:t>browser</w:t>
      </w:r>
      <w:r>
        <w:rPr>
          <w:lang w:val="en-US"/>
        </w:rPr>
        <w:t>.</w:t>
      </w:r>
    </w:p>
    <w:p w14:paraId="4868FF78" w14:textId="663A91AC" w:rsidR="00BB68A9" w:rsidRDefault="00D72F15" w:rsidP="00BB68A9">
      <w:pPr>
        <w:pStyle w:val="ListParagraph"/>
        <w:numPr>
          <w:ilvl w:val="0"/>
          <w:numId w:val="17"/>
        </w:numPr>
        <w:rPr>
          <w:lang w:val="en-US"/>
        </w:rPr>
      </w:pPr>
      <w:r>
        <w:rPr>
          <w:lang w:val="en-US"/>
        </w:rPr>
        <w:t>Aplikasi</w:t>
      </w:r>
      <w:r w:rsidR="00BB68A9">
        <w:rPr>
          <w:lang w:val="en-US"/>
        </w:rPr>
        <w:t xml:space="preserve"> hanya dapat memproses penilaian </w:t>
      </w:r>
      <w:r w:rsidR="001D1CE4">
        <w:rPr>
          <w:lang w:val="en-US"/>
        </w:rPr>
        <w:t>esai</w:t>
      </w:r>
      <w:r w:rsidR="00BB68A9">
        <w:rPr>
          <w:lang w:val="en-US"/>
        </w:rPr>
        <w:t xml:space="preserve"> yang diketik, bukan ditulis tangan.</w:t>
      </w:r>
    </w:p>
    <w:p w14:paraId="0C057411" w14:textId="5396D6BB" w:rsidR="00BB68A9" w:rsidRDefault="00D72F15" w:rsidP="00BB68A9">
      <w:pPr>
        <w:pStyle w:val="ListParagraph"/>
        <w:numPr>
          <w:ilvl w:val="0"/>
          <w:numId w:val="17"/>
        </w:numPr>
        <w:rPr>
          <w:lang w:val="en-US"/>
        </w:rPr>
      </w:pPr>
      <w:r>
        <w:rPr>
          <w:lang w:val="en-US"/>
        </w:rPr>
        <w:t>Apliaksi</w:t>
      </w:r>
      <w:r w:rsidR="00BB68A9">
        <w:rPr>
          <w:lang w:val="en-US"/>
        </w:rPr>
        <w:t xml:space="preserve"> hanya dapat menerima </w:t>
      </w:r>
      <w:r w:rsidR="00A3034A">
        <w:rPr>
          <w:lang w:val="en-US"/>
        </w:rPr>
        <w:t>masukkan berupa teks untuk jawaban guru.</w:t>
      </w:r>
    </w:p>
    <w:p w14:paraId="059CE7C3" w14:textId="4F3A9E28" w:rsidR="00A3034A" w:rsidRDefault="00D72F15" w:rsidP="00BB68A9">
      <w:pPr>
        <w:pStyle w:val="ListParagraph"/>
        <w:numPr>
          <w:ilvl w:val="0"/>
          <w:numId w:val="17"/>
        </w:numPr>
        <w:rPr>
          <w:lang w:val="en-US"/>
        </w:rPr>
      </w:pPr>
      <w:r>
        <w:rPr>
          <w:lang w:val="en-US"/>
        </w:rPr>
        <w:t>Aplikasi</w:t>
      </w:r>
      <w:r w:rsidR="00A3034A">
        <w:rPr>
          <w:lang w:val="en-US"/>
        </w:rPr>
        <w:t xml:space="preserve"> hanya dapat menerima masukkan berupa teks</w:t>
      </w:r>
      <w:r w:rsidR="001957EF">
        <w:rPr>
          <w:lang w:val="en-US"/>
        </w:rPr>
        <w:t xml:space="preserve"> </w:t>
      </w:r>
      <w:r w:rsidR="00A3034A">
        <w:rPr>
          <w:lang w:val="en-US"/>
        </w:rPr>
        <w:t xml:space="preserve">atau </w:t>
      </w:r>
      <w:r w:rsidR="00A3034A" w:rsidRPr="00BF1F1E">
        <w:rPr>
          <w:i/>
          <w:iCs/>
          <w:lang w:val="en-US"/>
        </w:rPr>
        <w:t>file excel</w:t>
      </w:r>
      <w:r w:rsidR="00421020">
        <w:rPr>
          <w:lang w:val="en-US"/>
        </w:rPr>
        <w:t xml:space="preserve"> (xls)</w:t>
      </w:r>
      <w:r w:rsidR="00A3034A">
        <w:rPr>
          <w:lang w:val="en-US"/>
        </w:rPr>
        <w:t xml:space="preserve"> berisi kumpulan jawaban untuk jawaban murid.</w:t>
      </w:r>
    </w:p>
    <w:p w14:paraId="15333DFB" w14:textId="1F2D5182" w:rsidR="00E31C5D" w:rsidRDefault="002C0335" w:rsidP="00BB68A9">
      <w:pPr>
        <w:pStyle w:val="ListParagraph"/>
        <w:numPr>
          <w:ilvl w:val="0"/>
          <w:numId w:val="17"/>
        </w:numPr>
        <w:rPr>
          <w:lang w:val="en-US"/>
        </w:rPr>
      </w:pPr>
      <w:r>
        <w:rPr>
          <w:lang w:val="en-US"/>
        </w:rPr>
        <w:t>Aplikasi dapat melakukan penilaian dengan teks minimal 1 frasa hingga 100 kata.</w:t>
      </w:r>
    </w:p>
    <w:p w14:paraId="289CA392" w14:textId="7E1B5031" w:rsidR="001A33F1" w:rsidRDefault="001A33F1" w:rsidP="00BB68A9">
      <w:pPr>
        <w:pStyle w:val="ListParagraph"/>
        <w:numPr>
          <w:ilvl w:val="0"/>
          <w:numId w:val="17"/>
        </w:numPr>
        <w:rPr>
          <w:lang w:val="en-US"/>
        </w:rPr>
      </w:pPr>
      <w:r>
        <w:rPr>
          <w:lang w:val="en-US"/>
        </w:rPr>
        <w:t>Aplikasi hanya dapat melakukan penilaian terhadap 1 pertanyaan pada sekali pemakaian.</w:t>
      </w:r>
    </w:p>
    <w:p w14:paraId="78E0574A" w14:textId="67307BDA" w:rsidR="00BF1F1E" w:rsidRDefault="00BF1F1E" w:rsidP="00BB68A9">
      <w:pPr>
        <w:pStyle w:val="ListParagraph"/>
        <w:numPr>
          <w:ilvl w:val="0"/>
          <w:numId w:val="17"/>
        </w:numPr>
        <w:rPr>
          <w:lang w:val="en-US"/>
        </w:rPr>
      </w:pPr>
      <w:r>
        <w:rPr>
          <w:lang w:val="en-US"/>
        </w:rPr>
        <w:t xml:space="preserve">Penelitian ini terfokus pada implementasi aplikasi menggunakan model </w:t>
      </w:r>
      <w:r>
        <w:rPr>
          <w:i/>
          <w:iCs/>
          <w:lang w:val="en-US"/>
        </w:rPr>
        <w:t>machine learning</w:t>
      </w:r>
      <w:r>
        <w:rPr>
          <w:lang w:val="en-US"/>
        </w:rPr>
        <w:t xml:space="preserve"> penilaian esai bahasa Indonesia dan bahasa Inggris yang sudah ada.</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9693181"/>
      <w:bookmarkEnd w:id="24"/>
      <w:r>
        <w:t>Manfaat Penelitian</w:t>
      </w:r>
      <w:bookmarkEnd w:id="25"/>
    </w:p>
    <w:p w14:paraId="7BB0113F" w14:textId="69455D22" w:rsidR="00D72F15" w:rsidRPr="00D83512" w:rsidRDefault="00D83512" w:rsidP="00D83512">
      <w:pPr>
        <w:ind w:firstLine="0"/>
        <w:rPr>
          <w:lang w:val="en-US"/>
        </w:rPr>
      </w:pPr>
      <w:r>
        <w:rPr>
          <w:lang w:val="en-US"/>
        </w:rPr>
        <w:t xml:space="preserve">Penelitian ini diharapkan dapat meningkatkan efisiensi kegiatan belajar-mengajar (KBM) pada seluruh jenjang pendidikan dengan mempermudah proses penilaian </w:t>
      </w:r>
      <w:r w:rsidR="001D1CE4">
        <w:rPr>
          <w:lang w:val="en-US"/>
        </w:rPr>
        <w:t>esai</w:t>
      </w:r>
      <w:r>
        <w:rPr>
          <w:lang w:val="en-US"/>
        </w:rPr>
        <w:t xml:space="preserve"> singkat pada soal dengan jawaban berbahasa Indonesia atau Inggris.</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9693182"/>
      <w:bookmarkEnd w:id="26"/>
      <w:r>
        <w:lastRenderedPageBreak/>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9693183"/>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Pada bab ini membahas mengenai latar belakang dalam pembuatan proyek</w:t>
      </w:r>
      <w:r w:rsidR="00566D0E">
        <w:rPr>
          <w:lang w:val="en-US"/>
        </w:rPr>
        <w:t xml:space="preserve"> </w:t>
      </w:r>
      <w:r w:rsidRPr="00D83512">
        <w:rPr>
          <w:lang w:val="en-US"/>
        </w:rPr>
        <w:t>tugas kerja praktik, rumusan masalah, tujuan, manfaat, ruang lingkup,</w:t>
      </w:r>
      <w:r w:rsidR="00566D0E">
        <w:rPr>
          <w:lang w:val="en-US"/>
        </w:rPr>
        <w:t xml:space="preserve"> </w:t>
      </w:r>
      <w:r w:rsidRPr="00D83512">
        <w:rPr>
          <w:lang w:val="en-US"/>
        </w:rPr>
        <w:t>metodologi dan sistematika penulisan dari laporan kerja praktik.</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9693184"/>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Pada bab ini menjelaskan mengenai landasan teori atau pustaka yang</w:t>
      </w:r>
      <w:r w:rsidR="00566D0E">
        <w:rPr>
          <w:lang w:val="en-US"/>
        </w:rPr>
        <w:t xml:space="preserve"> </w:t>
      </w:r>
      <w:r w:rsidRPr="00D83512">
        <w:rPr>
          <w:lang w:val="en-US"/>
        </w:rPr>
        <w:t>digunakan</w:t>
      </w:r>
      <w:r w:rsidR="00566D0E">
        <w:rPr>
          <w:lang w:val="en-US"/>
        </w:rPr>
        <w:t xml:space="preserve"> </w:t>
      </w:r>
      <w:r w:rsidRPr="00D83512">
        <w:rPr>
          <w:lang w:val="en-US"/>
        </w:rPr>
        <w:t>dalam membuat laporan ataupun dalam pembuatan sistem yang</w:t>
      </w:r>
      <w:r w:rsidR="00566D0E">
        <w:rPr>
          <w:lang w:val="en-US"/>
        </w:rPr>
        <w:t xml:space="preserve"> </w:t>
      </w:r>
      <w:r w:rsidRPr="00D83512">
        <w:rPr>
          <w:lang w:val="en-US"/>
        </w:rPr>
        <w:t>dibuat.</w:t>
      </w:r>
    </w:p>
    <w:p w14:paraId="5A361DCE" w14:textId="08B96AA0" w:rsidR="00F637CC" w:rsidRDefault="00F637CC" w:rsidP="00F637CC">
      <w:pPr>
        <w:pStyle w:val="Heading3"/>
        <w:numPr>
          <w:ilvl w:val="2"/>
          <w:numId w:val="13"/>
        </w:numPr>
        <w:ind w:left="1080"/>
        <w:rPr>
          <w:lang w:val="en-US"/>
        </w:rPr>
      </w:pPr>
      <w:bookmarkStart w:id="32" w:name="_Toc129693185"/>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bab ini menjelaskan langkah-langkah dilakukannya penelitian </w:t>
      </w:r>
      <w:r w:rsidR="00185B58">
        <w:rPr>
          <w:lang w:val="en-US"/>
        </w:rPr>
        <w:t>untuk mencapai hasil penelitian yang diharapkan.</w:t>
      </w:r>
    </w:p>
    <w:p w14:paraId="29544EE4" w14:textId="77777777" w:rsidR="00F52D40" w:rsidRDefault="00F52D40" w:rsidP="00E31C5D">
      <w:pPr>
        <w:ind w:firstLine="0"/>
      </w:pPr>
    </w:p>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9693186"/>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9693187"/>
      <w:bookmarkEnd w:id="35"/>
      <w:r>
        <w:t>Tinjauan Pustaka</w:t>
      </w:r>
      <w:bookmarkEnd w:id="36"/>
    </w:p>
    <w:p w14:paraId="6B54BC14" w14:textId="0DC3C384" w:rsidR="00F600FC" w:rsidRDefault="006710EE" w:rsidP="006710EE">
      <w:pPr>
        <w:ind w:firstLine="0"/>
        <w:rPr>
          <w:lang w:val="en-US"/>
        </w:rPr>
      </w:pPr>
      <w:r>
        <w:rPr>
          <w:lang w:val="en-US"/>
        </w:rPr>
        <w:t>Pada penelitian ini, ada beberapa referensi yang dijadikan landasan pendukung untuk pelaksanaan setiap langkah penelitian. Referensi yang digunakan merupakan penelitian terdahulu yang akan menjadi acuan dalam membangun perangkat lunak berupa aplikasi berbasis web</w:t>
      </w:r>
      <w:r w:rsidR="007E073B">
        <w:rPr>
          <w:lang w:val="en-US"/>
        </w:rPr>
        <w:t>. Pada Tabel 2.1 berikut dapat</w:t>
      </w:r>
      <w:r w:rsidR="00F600FC">
        <w:rPr>
          <w:lang w:val="en-US"/>
        </w:rPr>
        <w:t xml:space="preserve"> diperhatikan referensi yang digunakan pada penelitian ini.</w:t>
      </w:r>
    </w:p>
    <w:p w14:paraId="2A304C36" w14:textId="19E8825F" w:rsidR="004506AB" w:rsidRDefault="004506AB" w:rsidP="006710EE">
      <w:pPr>
        <w:ind w:firstLine="0"/>
        <w:rPr>
          <w:lang w:val="en-US"/>
        </w:rPr>
      </w:pPr>
    </w:p>
    <w:p w14:paraId="46C32381" w14:textId="055004B0" w:rsidR="004506AB" w:rsidRPr="004506AB" w:rsidRDefault="004506AB" w:rsidP="004506AB">
      <w:pPr>
        <w:ind w:firstLine="0"/>
        <w:rPr>
          <w:lang w:val="en-US"/>
        </w:rPr>
      </w:pPr>
      <w:r w:rsidRPr="004506AB">
        <w:rPr>
          <w:lang w:val="en-US"/>
        </w:rPr>
        <w:t xml:space="preserve">Aplikasi yang dikembangkan pada penelitian ini akan dibuat berbasis </w:t>
      </w:r>
      <w:r w:rsidRPr="00F07607">
        <w:rPr>
          <w:i/>
          <w:iCs/>
          <w:lang w:val="en-US"/>
        </w:rPr>
        <w:t>website</w:t>
      </w:r>
      <w:r>
        <w:rPr>
          <w:lang w:val="en-US"/>
        </w:rPr>
        <w:t xml:space="preserve"> </w:t>
      </w:r>
      <w:r w:rsidRPr="004506AB">
        <w:rPr>
          <w:lang w:val="en-US"/>
        </w:rPr>
        <w:t xml:space="preserve">menggunakan metode siklus hidup pengembangan perangkat lunak (SDLC) </w:t>
      </w:r>
      <w:r w:rsidRPr="00F07607">
        <w:rPr>
          <w:i/>
          <w:iCs/>
          <w:lang w:val="en-US"/>
        </w:rPr>
        <w:t>Test- Driven Development</w:t>
      </w:r>
      <w:r w:rsidRPr="004506AB">
        <w:rPr>
          <w:lang w:val="en-US"/>
        </w:rPr>
        <w:t xml:space="preserve"> (TDD) yang merupakan salah satu bentuk SDLC </w:t>
      </w:r>
      <w:r w:rsidRPr="00F07607">
        <w:rPr>
          <w:i/>
          <w:iCs/>
          <w:lang w:val="en-US"/>
        </w:rPr>
        <w:t>Agile</w:t>
      </w:r>
      <w:r w:rsidRPr="004506AB">
        <w:rPr>
          <w:lang w:val="en-US"/>
        </w:rPr>
        <w:t xml:space="preserve"> seperti</w:t>
      </w:r>
      <w:r>
        <w:rPr>
          <w:lang w:val="en-US"/>
        </w:rPr>
        <w:t xml:space="preserve"> </w:t>
      </w:r>
      <w:r w:rsidRPr="004506AB">
        <w:rPr>
          <w:lang w:val="en-US"/>
        </w:rPr>
        <w:t>yang sudah dilakukan pada penelitian sebelumnya dengan judul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sidR="007A4647">
        <w:rPr>
          <w:lang w:val="en-US"/>
        </w:rPr>
        <w:t xml:space="preserve"> </w:t>
      </w:r>
      <w:r w:rsidRPr="004506AB">
        <w:rPr>
          <w:lang w:val="en-US"/>
        </w:rPr>
        <w:t>yang dilakukan oleh Myint Myint</w:t>
      </w:r>
      <w:r>
        <w:rPr>
          <w:lang w:val="en-US"/>
        </w:rPr>
        <w:t xml:space="preserve"> </w:t>
      </w:r>
      <w:r w:rsidRPr="004506AB">
        <w:rPr>
          <w:lang w:val="en-US"/>
        </w:rPr>
        <w:t>Moe</w:t>
      </w:r>
      <w:r w:rsidR="00843D13">
        <w:rPr>
          <w:lang w:val="en-US"/>
        </w:rPr>
        <w:t xml:space="preserve"> </w:t>
      </w:r>
      <w:r w:rsidR="00843D13">
        <w:rPr>
          <w:lang w:val="en-US"/>
        </w:rPr>
        <w:fldChar w:fldCharType="begin"/>
      </w:r>
      <w:r w:rsidR="00843D13">
        <w:rPr>
          <w:lang w:val="en-US"/>
        </w:rPr>
        <w:instrText xml:space="preserve"> ADDIN ZOTERO_ITEM CSL_CITATION {"citationID":"gpNpQza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843D13">
        <w:rPr>
          <w:lang w:val="en-US"/>
        </w:rPr>
        <w:fldChar w:fldCharType="separate"/>
      </w:r>
      <w:r w:rsidR="00843D13" w:rsidRPr="00843D13">
        <w:t>[7]</w:t>
      </w:r>
      <w:r w:rsidR="00843D13">
        <w:rPr>
          <w:lang w:val="en-US"/>
        </w:rPr>
        <w:fldChar w:fldCharType="end"/>
      </w:r>
      <w:r w:rsidRPr="004506AB">
        <w:rPr>
          <w:lang w:val="en-US"/>
        </w:rPr>
        <w:t>. Pada penelitian yang dilakukannnya, didapatkan bahwa TDD digunakan saat</w:t>
      </w:r>
      <w:r>
        <w:rPr>
          <w:lang w:val="en-US"/>
        </w:rPr>
        <w:t xml:space="preserve"> </w:t>
      </w:r>
      <w:r w:rsidRPr="004506AB">
        <w:rPr>
          <w:lang w:val="en-US"/>
        </w:rPr>
        <w:t>pengembang melakukan pengujian, hal ini berlaku untuk memastikan seluruh fitur</w:t>
      </w:r>
      <w:r>
        <w:rPr>
          <w:lang w:val="en-US"/>
        </w:rPr>
        <w:t xml:space="preserve"> </w:t>
      </w:r>
      <w:r w:rsidRPr="004506AB">
        <w:rPr>
          <w:lang w:val="en-US"/>
        </w:rPr>
        <w:t>dan fungsi yang dikembangkan pada aplikasi ini terbebas dari error dan bug.</w:t>
      </w:r>
    </w:p>
    <w:p w14:paraId="4735D5D1" w14:textId="77777777" w:rsidR="004506AB" w:rsidRPr="004506AB" w:rsidRDefault="004506AB" w:rsidP="004506AB">
      <w:pPr>
        <w:ind w:firstLine="0"/>
        <w:rPr>
          <w:lang w:val="en-US"/>
        </w:rPr>
      </w:pPr>
    </w:p>
    <w:p w14:paraId="4759E648" w14:textId="30D516FA" w:rsidR="004506AB" w:rsidRPr="004506AB" w:rsidRDefault="004506AB" w:rsidP="004506AB">
      <w:pPr>
        <w:ind w:firstLine="0"/>
        <w:rPr>
          <w:lang w:val="en-US"/>
        </w:rPr>
      </w:pPr>
      <w:r w:rsidRPr="004506AB">
        <w:rPr>
          <w:lang w:val="en-US"/>
        </w:rPr>
        <w:t>Kemudian pada penelitian yang dilakukan oleh Xinyu Chang dan Jing Li dengan</w:t>
      </w:r>
      <w:r>
        <w:rPr>
          <w:lang w:val="en-US"/>
        </w:rPr>
        <w:t xml:space="preserve"> </w:t>
      </w:r>
      <w:r w:rsidRPr="004506AB">
        <w:rPr>
          <w:lang w:val="en-US"/>
        </w:rPr>
        <w:t>judul Improvement of excel data processing function based on Spring MVC</w:t>
      </w:r>
      <w:r>
        <w:rPr>
          <w:lang w:val="en-US"/>
        </w:rPr>
        <w:t xml:space="preserve"> </w:t>
      </w:r>
      <w:r w:rsidRPr="004506AB">
        <w:rPr>
          <w:lang w:val="en-US"/>
        </w:rPr>
        <w:t>Framework</w:t>
      </w:r>
      <w:r>
        <w:rPr>
          <w:lang w:val="en-US"/>
        </w:rPr>
        <w:t xml:space="preserve"> </w:t>
      </w:r>
      <w:r w:rsidRPr="004506AB">
        <w:rPr>
          <w:lang w:val="en-US"/>
        </w:rPr>
        <w:t>dijelaskan bahwa penggunaan JavaScript Object Notation (JSON)</w:t>
      </w:r>
      <w:r>
        <w:rPr>
          <w:lang w:val="en-US"/>
        </w:rPr>
        <w:t xml:space="preserve"> </w:t>
      </w:r>
      <w:r w:rsidRPr="004506AB">
        <w:rPr>
          <w:lang w:val="en-US"/>
        </w:rPr>
        <w:t>untuk memproses data dari excel agar dapat diproses lebih cepat</w:t>
      </w:r>
      <w:r w:rsidR="007A4647">
        <w:rPr>
          <w:lang w:val="en-US"/>
        </w:rPr>
        <w:t xml:space="preserve"> </w:t>
      </w:r>
      <w:r w:rsidR="007A4647">
        <w:rPr>
          <w:lang w:val="en-US"/>
        </w:rPr>
        <w:fldChar w:fldCharType="begin"/>
      </w:r>
      <w:r w:rsidR="00AA2DBA">
        <w:rPr>
          <w:lang w:val="en-US"/>
        </w:rPr>
        <w:instrText xml:space="preserve"> ADDIN ZOTERO_ITEM CSL_CITATION {"citationID":"h3jzkvQb","properties":{"formattedCitation":"[15]","plainCitation":"[15]","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sidR="007A4647">
        <w:rPr>
          <w:lang w:val="en-US"/>
        </w:rPr>
        <w:fldChar w:fldCharType="separate"/>
      </w:r>
      <w:r w:rsidR="00AA2DBA" w:rsidRPr="00AA2DBA">
        <w:t>[15]</w:t>
      </w:r>
      <w:r w:rsidR="007A4647">
        <w:rPr>
          <w:lang w:val="en-US"/>
        </w:rPr>
        <w:fldChar w:fldCharType="end"/>
      </w:r>
      <w:r w:rsidRPr="004506AB">
        <w:rPr>
          <w:lang w:val="en-US"/>
        </w:rPr>
        <w:t>. Hal ini akan</w:t>
      </w:r>
      <w:r>
        <w:rPr>
          <w:lang w:val="en-US"/>
        </w:rPr>
        <w:t xml:space="preserve"> </w:t>
      </w:r>
      <w:r w:rsidRPr="004506AB">
        <w:rPr>
          <w:lang w:val="en-US"/>
        </w:rPr>
        <w:t>digunakan pada penelitian tugas akhir kali ini pada aplikasi saat melakukan penilaian</w:t>
      </w:r>
      <w:r>
        <w:rPr>
          <w:lang w:val="en-US"/>
        </w:rPr>
        <w:t xml:space="preserve"> </w:t>
      </w:r>
      <w:r w:rsidRPr="004506AB">
        <w:rPr>
          <w:lang w:val="en-US"/>
        </w:rPr>
        <w:t>otomatis untuk jawaban secara massal.</w:t>
      </w:r>
    </w:p>
    <w:p w14:paraId="5EE434D7" w14:textId="77777777" w:rsidR="004506AB" w:rsidRPr="004506AB" w:rsidRDefault="004506AB" w:rsidP="004506AB">
      <w:pPr>
        <w:ind w:firstLine="0"/>
        <w:rPr>
          <w:lang w:val="en-US"/>
        </w:rPr>
      </w:pPr>
    </w:p>
    <w:p w14:paraId="55359463" w14:textId="027F5CA7" w:rsidR="004506AB" w:rsidRPr="004506AB" w:rsidRDefault="004506AB" w:rsidP="004506AB">
      <w:pPr>
        <w:ind w:firstLine="0"/>
        <w:rPr>
          <w:lang w:val="en-US"/>
        </w:rPr>
      </w:pPr>
      <w:r w:rsidRPr="004506AB">
        <w:rPr>
          <w:lang w:val="en-US"/>
        </w:rPr>
        <w:t>Penelitian ini juga akan menggunakan teknologi Express.js karena memiliki</w:t>
      </w:r>
      <w:r>
        <w:rPr>
          <w:lang w:val="en-US"/>
        </w:rPr>
        <w:t xml:space="preserve"> </w:t>
      </w:r>
      <w:r w:rsidRPr="004506AB">
        <w:rPr>
          <w:lang w:val="en-US"/>
        </w:rPr>
        <w:t>performa yang cepat dibandingkan pesaingnya yaitu Ktor sebagaimana yang telah</w:t>
      </w:r>
      <w:r>
        <w:rPr>
          <w:lang w:val="en-US"/>
        </w:rPr>
        <w:t xml:space="preserve"> </w:t>
      </w:r>
      <w:r w:rsidRPr="004506AB">
        <w:rPr>
          <w:lang w:val="en-US"/>
        </w:rPr>
        <w:t>diteliti pada penelitian sebelumnya dengan judul Express.js and Ktor web server</w:t>
      </w:r>
      <w:r>
        <w:rPr>
          <w:lang w:val="en-US"/>
        </w:rPr>
        <w:t xml:space="preserve"> </w:t>
      </w:r>
      <w:r w:rsidRPr="004506AB">
        <w:rPr>
          <w:lang w:val="en-US"/>
        </w:rPr>
        <w:t>performance A comparative study yang dilakukan oleh Isac Glantz dan Hampus</w:t>
      </w:r>
      <w:r>
        <w:rPr>
          <w:lang w:val="en-US"/>
        </w:rPr>
        <w:t xml:space="preserve"> </w:t>
      </w:r>
      <w:r w:rsidRPr="004506AB">
        <w:rPr>
          <w:lang w:val="en-US"/>
        </w:rPr>
        <w:t>Hurtig pada tahun 2022</w:t>
      </w:r>
      <w:r w:rsidR="00843D13">
        <w:rPr>
          <w:lang w:val="en-US"/>
        </w:rPr>
        <w:t xml:space="preserve"> </w:t>
      </w:r>
      <w:r w:rsidR="00843D13">
        <w:rPr>
          <w:lang w:val="en-US"/>
        </w:rPr>
        <w:fldChar w:fldCharType="begin"/>
      </w:r>
      <w:r w:rsidR="00AA2DBA">
        <w:rPr>
          <w:lang w:val="en-US"/>
        </w:rPr>
        <w:instrText xml:space="preserve"> ADDIN ZOTERO_ITEM CSL_CITATION {"citationID":"4SZHncrW","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sidR="00843D13">
        <w:rPr>
          <w:lang w:val="en-US"/>
        </w:rPr>
        <w:fldChar w:fldCharType="separate"/>
      </w:r>
      <w:r w:rsidR="00AA2DBA" w:rsidRPr="00AA2DBA">
        <w:t>[16]</w:t>
      </w:r>
      <w:r w:rsidR="00843D13">
        <w:rPr>
          <w:lang w:val="en-US"/>
        </w:rPr>
        <w:fldChar w:fldCharType="end"/>
      </w:r>
      <w:r w:rsidRPr="004506AB">
        <w:rPr>
          <w:lang w:val="en-US"/>
        </w:rPr>
        <w:t>.</w:t>
      </w:r>
    </w:p>
    <w:p w14:paraId="78016296" w14:textId="28A9860F" w:rsidR="004506AB" w:rsidRPr="004506AB" w:rsidRDefault="004506AB" w:rsidP="004506AB">
      <w:pPr>
        <w:ind w:firstLine="0"/>
        <w:rPr>
          <w:lang w:val="en-US"/>
        </w:rPr>
      </w:pPr>
      <w:r w:rsidRPr="004506AB">
        <w:rPr>
          <w:lang w:val="en-US"/>
        </w:rPr>
        <w:lastRenderedPageBreak/>
        <w:t>Untuk memeriksa jawaban secara otomatis, akan digunakan model pemrosesan</w:t>
      </w:r>
      <w:r>
        <w:rPr>
          <w:lang w:val="en-US"/>
        </w:rPr>
        <w:t xml:space="preserve"> </w:t>
      </w:r>
      <w:r w:rsidRPr="004506AB">
        <w:rPr>
          <w:lang w:val="en-US"/>
        </w:rPr>
        <w:t xml:space="preserve">bahasa alami yang sudah terlatih berupa model </w:t>
      </w:r>
      <w:r w:rsidRPr="00BB0B09">
        <w:rPr>
          <w:i/>
          <w:iCs/>
          <w:lang w:val="en-US"/>
        </w:rPr>
        <w:t>Python</w:t>
      </w:r>
      <w:r w:rsidRPr="004506AB">
        <w:rPr>
          <w:lang w:val="en-US"/>
        </w:rPr>
        <w:t xml:space="preserve"> dalam bahasa Inggris dan</w:t>
      </w:r>
      <w:r>
        <w:rPr>
          <w:lang w:val="en-US"/>
        </w:rPr>
        <w:t xml:space="preserve"> </w:t>
      </w:r>
      <w:r w:rsidRPr="004506AB">
        <w:rPr>
          <w:lang w:val="en-US"/>
        </w:rPr>
        <w:t>Indonesia. Diperlukan penelitian pendukung yang dapat menjembatani antara bahasa</w:t>
      </w:r>
      <w:r>
        <w:rPr>
          <w:lang w:val="en-US"/>
        </w:rPr>
        <w:t xml:space="preserve"> </w:t>
      </w:r>
      <w:r w:rsidRPr="00BB0B09">
        <w:rPr>
          <w:lang w:val="en-US"/>
        </w:rPr>
        <w:t>JavaScript</w:t>
      </w:r>
      <w:r>
        <w:rPr>
          <w:lang w:val="en-US"/>
        </w:rPr>
        <w:t xml:space="preserve"> </w:t>
      </w:r>
      <w:r w:rsidRPr="004506AB">
        <w:rPr>
          <w:lang w:val="en-US"/>
        </w:rPr>
        <w:t>yang akan digunakan pada website dan Python yang akan menjalankan</w:t>
      </w:r>
      <w:r>
        <w:rPr>
          <w:lang w:val="en-US"/>
        </w:rPr>
        <w:t xml:space="preserve"> </w:t>
      </w:r>
      <w:r w:rsidRPr="004506AB">
        <w:rPr>
          <w:lang w:val="en-US"/>
        </w:rPr>
        <w:t>pemeriksaan jawaban, penelitian tersebut adalah TENSORFLOW.JS: MACHINE</w:t>
      </w:r>
      <w:r>
        <w:rPr>
          <w:lang w:val="en-US"/>
        </w:rPr>
        <w:t xml:space="preserve"> </w:t>
      </w:r>
      <w:r w:rsidRPr="004506AB">
        <w:rPr>
          <w:lang w:val="en-US"/>
        </w:rPr>
        <w:t>LEARNING FOR THE WEB AND BEYOND</w:t>
      </w:r>
      <w:r w:rsidR="00843D13">
        <w:rPr>
          <w:lang w:val="en-US"/>
        </w:rPr>
        <w:t xml:space="preserve"> </w:t>
      </w:r>
      <w:r>
        <w:rPr>
          <w:lang w:val="en-US"/>
        </w:rPr>
        <w:fldChar w:fldCharType="begin"/>
      </w:r>
      <w:r w:rsidR="00AA2DBA">
        <w:rPr>
          <w:lang w:val="en-US"/>
        </w:rPr>
        <w:instrText xml:space="preserve"> ADDIN ZOTERO_ITEM CSL_CITATION {"citationID":"qYmyWjVC","properties":{"formattedCitation":"[17]","plainCitation":"[17]","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AA2DBA" w:rsidRPr="00AA2DBA">
        <w:t>[17]</w:t>
      </w:r>
      <w:r>
        <w:rPr>
          <w:lang w:val="en-US"/>
        </w:rPr>
        <w:fldChar w:fldCharType="end"/>
      </w:r>
      <w:r w:rsidRPr="004506AB">
        <w:rPr>
          <w:lang w:val="en-US"/>
        </w:rPr>
        <w:t>. Dengan ini, aplikasi yang</w:t>
      </w:r>
      <w:r>
        <w:rPr>
          <w:lang w:val="en-US"/>
        </w:rPr>
        <w:t xml:space="preserve"> </w:t>
      </w:r>
      <w:r w:rsidRPr="004506AB">
        <w:rPr>
          <w:lang w:val="en-US"/>
        </w:rPr>
        <w:t xml:space="preserve">dikembangkan akan menggunakan </w:t>
      </w:r>
      <w:r w:rsidRPr="00BB0B09">
        <w:rPr>
          <w:i/>
          <w:iCs/>
          <w:lang w:val="en-US"/>
        </w:rPr>
        <w:t>Node.js</w:t>
      </w:r>
      <w:r w:rsidRPr="004506AB">
        <w:rPr>
          <w:lang w:val="en-US"/>
        </w:rPr>
        <w:t xml:space="preserve"> sebagai teknologi penghubung </w:t>
      </w:r>
      <w:r w:rsidRPr="00BB0B09">
        <w:rPr>
          <w:i/>
          <w:iCs/>
          <w:lang w:val="en-US"/>
        </w:rPr>
        <w:t>JavaScript</w:t>
      </w:r>
      <w:r>
        <w:rPr>
          <w:lang w:val="en-US"/>
        </w:rPr>
        <w:t xml:space="preserve"> </w:t>
      </w:r>
      <w:r w:rsidRPr="004506AB">
        <w:rPr>
          <w:lang w:val="en-US"/>
        </w:rPr>
        <w:t xml:space="preserve">dan </w:t>
      </w:r>
      <w:r w:rsidRPr="00BB0B09">
        <w:rPr>
          <w:i/>
          <w:iCs/>
          <w:lang w:val="en-US"/>
        </w:rPr>
        <w:t>Python</w:t>
      </w:r>
      <w:r w:rsidRPr="004506AB">
        <w:rPr>
          <w:lang w:val="en-US"/>
        </w:rPr>
        <w:t>.</w:t>
      </w:r>
    </w:p>
    <w:p w14:paraId="6830107F" w14:textId="77777777" w:rsidR="004506AB" w:rsidRPr="004506AB" w:rsidRDefault="004506AB" w:rsidP="004506AB">
      <w:pPr>
        <w:ind w:firstLine="0"/>
        <w:rPr>
          <w:lang w:val="en-US"/>
        </w:rPr>
      </w:pPr>
    </w:p>
    <w:p w14:paraId="374605A2" w14:textId="7D28F9D0" w:rsidR="004506AB" w:rsidRPr="004506AB" w:rsidRDefault="004506AB" w:rsidP="004506AB">
      <w:pPr>
        <w:ind w:firstLine="0"/>
        <w:rPr>
          <w:lang w:val="en-US"/>
        </w:rPr>
      </w:pPr>
      <w:r w:rsidRPr="004506AB">
        <w:rPr>
          <w:lang w:val="en-US"/>
        </w:rPr>
        <w:t>Model yang digunakan dapat membandingkan jawaban siswa terhadap guru dalam</w:t>
      </w:r>
      <w:r>
        <w:rPr>
          <w:lang w:val="en-US"/>
        </w:rPr>
        <w:t xml:space="preserve"> </w:t>
      </w:r>
      <w:r w:rsidRPr="004506AB">
        <w:rPr>
          <w:lang w:val="en-US"/>
        </w:rPr>
        <w:t>bahasa Inggris dan Indonesia menggunakan teknik sebagaimana dilakukan pada</w:t>
      </w:r>
      <w:r>
        <w:rPr>
          <w:lang w:val="en-US"/>
        </w:rPr>
        <w:t xml:space="preserve"> </w:t>
      </w:r>
      <w:r w:rsidRPr="004506AB">
        <w:rPr>
          <w:lang w:val="en-US"/>
        </w:rPr>
        <w:t xml:space="preserve">penelitian oleh Svanhvít Ingólfsdóttir tentang </w:t>
      </w:r>
      <w:r w:rsidRPr="00BB0B09">
        <w:rPr>
          <w:i/>
          <w:iCs/>
          <w:lang w:val="en-US"/>
        </w:rPr>
        <w:t>lemmatization</w:t>
      </w:r>
      <w:r w:rsidRPr="004506AB">
        <w:rPr>
          <w:lang w:val="en-US"/>
        </w:rPr>
        <w:t xml:space="preserve"> untuk bahasa Islandia</w:t>
      </w:r>
      <w:r>
        <w:rPr>
          <w:lang w:val="en-US"/>
        </w:rPr>
        <w:t xml:space="preserve"> </w:t>
      </w:r>
      <w:r w:rsidRPr="004506AB">
        <w:rPr>
          <w:lang w:val="en-US"/>
        </w:rPr>
        <w:t>dengan judul Nefnir: A high accuracy lemmatizer for Icelandic</w:t>
      </w:r>
      <w:r w:rsidR="00843D13">
        <w:rPr>
          <w:lang w:val="en-US"/>
        </w:rPr>
        <w:t xml:space="preserve"> </w:t>
      </w:r>
      <w:r>
        <w:rPr>
          <w:lang w:val="en-US"/>
        </w:rPr>
        <w:fldChar w:fldCharType="begin"/>
      </w:r>
      <w:r w:rsidR="00AA2DBA">
        <w:rPr>
          <w:lang w:val="en-US"/>
        </w:rPr>
        <w:instrText xml:space="preserve"> ADDIN ZOTERO_ITEM CSL_CITATION {"citationID":"jYbr6mAw","properties":{"formattedCitation":"[18]","plainCitation":"[18]","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AA2DBA" w:rsidRPr="00AA2DBA">
        <w:t>[18]</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909F536" w:rsidR="004506AB" w:rsidRDefault="004506AB" w:rsidP="004506AB">
      <w:pPr>
        <w:ind w:firstLine="0"/>
        <w:rPr>
          <w:lang w:val="en-US"/>
        </w:rPr>
      </w:pPr>
      <w:r w:rsidRPr="004506AB">
        <w:rPr>
          <w:lang w:val="en-US"/>
        </w:rPr>
        <w:t>Aplikasi yang dikembangkan juga akan menggunakan basis data untuk menyimpan</w:t>
      </w:r>
      <w:r>
        <w:rPr>
          <w:lang w:val="en-US"/>
        </w:rPr>
        <w:t xml:space="preserve"> </w:t>
      </w:r>
      <w:r w:rsidRPr="004506AB">
        <w:rPr>
          <w:lang w:val="en-US"/>
        </w:rPr>
        <w:t>jawaban khususnya jawaban yang ingin diperiksa otomatis secara masal</w:t>
      </w:r>
      <w:r>
        <w:rPr>
          <w:lang w:val="en-US"/>
        </w:rPr>
        <w:t xml:space="preserve"> </w:t>
      </w:r>
      <w:r w:rsidRPr="004506AB">
        <w:rPr>
          <w:lang w:val="en-US"/>
        </w:rPr>
        <w:t>menggunakan basis data non-SQL MongoDB. MongoDB digunakan karena dapat</w:t>
      </w:r>
      <w:r>
        <w:rPr>
          <w:lang w:val="en-US"/>
        </w:rPr>
        <w:t xml:space="preserve"> </w:t>
      </w:r>
      <w:r w:rsidRPr="004506AB">
        <w:rPr>
          <w:lang w:val="en-US"/>
        </w:rPr>
        <w:t>melakukan ekspor data berupa JSON yang selanjutnya akan digunakan untuk</w:t>
      </w:r>
      <w:r>
        <w:rPr>
          <w:lang w:val="en-US"/>
        </w:rPr>
        <w:t xml:space="preserve"> </w:t>
      </w:r>
      <w:r w:rsidRPr="004506AB">
        <w:rPr>
          <w:lang w:val="en-US"/>
        </w:rPr>
        <w:t xml:space="preserve">memeriksa jawaban satu-persatu pada model </w:t>
      </w:r>
      <w:r w:rsidRPr="00BB0B09">
        <w:rPr>
          <w:i/>
          <w:iCs/>
          <w:lang w:val="en-US"/>
        </w:rPr>
        <w:t>Python</w:t>
      </w:r>
      <w:r w:rsidRPr="004506AB">
        <w:rPr>
          <w:lang w:val="en-US"/>
        </w:rPr>
        <w:t>. Kemudian, menggunakan basis</w:t>
      </w:r>
      <w:r>
        <w:rPr>
          <w:lang w:val="en-US"/>
        </w:rPr>
        <w:t xml:space="preserve"> </w:t>
      </w:r>
      <w:r w:rsidRPr="004506AB">
        <w:rPr>
          <w:lang w:val="en-US"/>
        </w:rPr>
        <w:t>data non-SQL memiliki performa lebih cepat daripada basis data SQL khususnya</w:t>
      </w:r>
      <w:r>
        <w:rPr>
          <w:lang w:val="en-US"/>
        </w:rPr>
        <w:t xml:space="preserve"> </w:t>
      </w:r>
      <w:r w:rsidRPr="004506AB">
        <w:rPr>
          <w:lang w:val="en-US"/>
        </w:rPr>
        <w:t xml:space="preserve">pada eksekusi </w:t>
      </w:r>
      <w:r w:rsidRPr="00BB0B09">
        <w:rPr>
          <w:i/>
          <w:iCs/>
          <w:lang w:val="en-US"/>
        </w:rPr>
        <w:t>Query</w:t>
      </w:r>
      <w:r w:rsidRPr="004506AB">
        <w:rPr>
          <w:lang w:val="en-US"/>
        </w:rPr>
        <w:t>. Hal ini didukung oleh penelitian berjudul Performance analysis</w:t>
      </w:r>
      <w:r>
        <w:rPr>
          <w:lang w:val="en-US"/>
        </w:rPr>
        <w:t xml:space="preserve"> </w:t>
      </w:r>
      <w:r w:rsidRPr="004506AB">
        <w:rPr>
          <w:lang w:val="en-US"/>
        </w:rPr>
        <w:t>of NoSQL and relational databases with MongoDB and MySQL yang dilakukan</w:t>
      </w:r>
      <w:r>
        <w:rPr>
          <w:lang w:val="en-US"/>
        </w:rPr>
        <w:t xml:space="preserve"> </w:t>
      </w:r>
      <w:r w:rsidRPr="004506AB">
        <w:rPr>
          <w:lang w:val="en-US"/>
        </w:rPr>
        <w:t>oleh Benymol Jose dan Sajimon Abraham pada tahun 2020</w:t>
      </w:r>
      <w:r w:rsidR="00843D13">
        <w:rPr>
          <w:lang w:val="en-US"/>
        </w:rPr>
        <w:t xml:space="preserve"> </w:t>
      </w:r>
      <w:r w:rsidR="00843D13">
        <w:rPr>
          <w:lang w:val="en-US"/>
        </w:rPr>
        <w:fldChar w:fldCharType="begin"/>
      </w:r>
      <w:r w:rsidR="00AA2DBA">
        <w:rPr>
          <w:lang w:val="en-US"/>
        </w:rPr>
        <w:instrText xml:space="preserve"> ADDIN ZOTERO_ITEM CSL_CITATION {"citationID":"41s5uQ3E","properties":{"formattedCitation":"[19]","plainCitation":"[19]","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sidR="00843D13">
        <w:rPr>
          <w:lang w:val="en-US"/>
        </w:rPr>
        <w:fldChar w:fldCharType="separate"/>
      </w:r>
      <w:r w:rsidR="00AA2DBA" w:rsidRPr="00AA2DBA">
        <w:t>[19]</w:t>
      </w:r>
      <w:r w:rsidR="00843D13">
        <w:rPr>
          <w:lang w:val="en-US"/>
        </w:rPr>
        <w:fldChar w:fldCharType="end"/>
      </w:r>
      <w:r w:rsidRPr="004506AB">
        <w:rPr>
          <w:lang w:val="en-US"/>
        </w:rPr>
        <w:t>.</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9693315"/>
      <w:r>
        <w:lastRenderedPageBreak/>
        <w:t>Tabel 2.1 Perbandingan Referensi</w:t>
      </w:r>
      <w:bookmarkEnd w:id="37"/>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r w:rsidRPr="004327B1">
              <w:rPr>
                <w:b/>
                <w:bCs/>
                <w:lang w:val="en-US"/>
              </w:rPr>
              <w:t>Judul</w:t>
            </w:r>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r w:rsidRPr="004327B1">
              <w:rPr>
                <w:b/>
                <w:bCs/>
                <w:lang w:val="en-US"/>
              </w:rPr>
              <w:t>Permasalahan</w:t>
            </w:r>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r w:rsidRPr="004327B1">
              <w:rPr>
                <w:b/>
                <w:bCs/>
                <w:lang w:val="en-US"/>
              </w:rPr>
              <w:t>Metode</w:t>
            </w:r>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r>
              <w:rPr>
                <w:b/>
                <w:bCs/>
                <w:lang w:val="en-US"/>
              </w:rPr>
              <w:t>Perbandingan</w:t>
            </w:r>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pembelajaran mesin biasanya ditulis dalam bahasa </w:t>
            </w:r>
            <w:r w:rsidRPr="00BB0B09">
              <w:rPr>
                <w:i/>
                <w:iCs/>
                <w:lang w:val="en-US"/>
              </w:rPr>
              <w:t>Python</w:t>
            </w:r>
            <w:r>
              <w:rPr>
                <w:lang w:val="en-US"/>
              </w:rPr>
              <w:t xml:space="preserve"> atau C++. Namun, jumlah pengguna </w:t>
            </w:r>
            <w:r w:rsidRPr="00BB0B09">
              <w:rPr>
                <w:i/>
                <w:iCs/>
                <w:lang w:val="en-US"/>
              </w:rPr>
              <w:t>JavaScript</w:t>
            </w:r>
            <w:r>
              <w:rPr>
                <w:lang w:val="en-US"/>
              </w:rPr>
              <w:t xml:space="preserve"> untuk frontend dan backend semakin bertambah. Jurnal ini berisi panduan untuk menjembatani </w:t>
            </w:r>
            <w:r w:rsidRPr="00BB0B09">
              <w:rPr>
                <w:i/>
                <w:iCs/>
                <w:lang w:val="en-US"/>
              </w:rPr>
              <w:t>Python</w:t>
            </w:r>
            <w:r>
              <w:rPr>
                <w:lang w:val="en-US"/>
              </w:rPr>
              <w:t xml:space="preserve"> dengan </w:t>
            </w:r>
            <w:r w:rsidRPr="00BB0B09">
              <w:rPr>
                <w:i/>
                <w:iCs/>
                <w:lang w:val="en-US"/>
              </w:rPr>
              <w:t>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r>
              <w:rPr>
                <w:lang w:val="en-US"/>
              </w:rPr>
              <w:t xml:space="preserve">Menggunakan </w:t>
            </w:r>
            <w:r>
              <w:rPr>
                <w:i/>
                <w:iCs/>
                <w:lang w:val="en-US"/>
              </w:rPr>
              <w:t>Layers API</w:t>
            </w:r>
            <w:r>
              <w:rPr>
                <w:lang w:val="en-US"/>
              </w:rPr>
              <w:t>, didapatkan performa waktu sebesar</w:t>
            </w:r>
          </w:p>
          <w:p w14:paraId="004C4BA1" w14:textId="067EEC87" w:rsidR="00437523" w:rsidRDefault="00437523" w:rsidP="00492FCB">
            <w:pPr>
              <w:ind w:firstLine="0"/>
              <w:jc w:val="left"/>
              <w:rPr>
                <w:lang w:val="en-US"/>
              </w:rPr>
            </w:pPr>
            <w:r>
              <w:rPr>
                <w:lang w:val="en-US"/>
              </w:rPr>
              <w:t xml:space="preserve">- 3426 ms dengan </w:t>
            </w:r>
            <w:r w:rsidRPr="00BB0B09">
              <w:rPr>
                <w:i/>
                <w:iCs/>
                <w:lang w:val="en-US"/>
              </w:rPr>
              <w:t>JavaScript</w:t>
            </w:r>
            <w:r>
              <w:rPr>
                <w:lang w:val="en-US"/>
              </w:rPr>
              <w:t xml:space="preserve"> biasa dengan 1x percepatan,</w:t>
            </w:r>
          </w:p>
          <w:p w14:paraId="4A7FB124" w14:textId="785F9909" w:rsidR="00437523" w:rsidRDefault="00437523" w:rsidP="00492FCB">
            <w:pPr>
              <w:ind w:firstLine="0"/>
              <w:jc w:val="left"/>
              <w:rPr>
                <w:lang w:val="en-US"/>
              </w:rPr>
            </w:pPr>
            <w:r>
              <w:rPr>
                <w:lang w:val="en-US"/>
              </w:rPr>
              <w:t xml:space="preserve">- 10 ms dengan </w:t>
            </w:r>
            <w:r w:rsidRPr="00BB0B09">
              <w:rPr>
                <w:i/>
                <w:iCs/>
                <w:lang w:val="en-US"/>
              </w:rPr>
              <w:t>WebGL</w:t>
            </w:r>
            <w:r>
              <w:rPr>
                <w:lang w:val="en-US"/>
              </w:rPr>
              <w:t xml:space="preserve"> dengan 342x percepatan,</w:t>
            </w:r>
          </w:p>
          <w:p w14:paraId="32F5391B" w14:textId="3AAC204A" w:rsidR="00437523" w:rsidRPr="00492FCB" w:rsidRDefault="00437523" w:rsidP="00492FCB">
            <w:pPr>
              <w:ind w:firstLine="0"/>
              <w:jc w:val="left"/>
              <w:rPr>
                <w:lang w:val="en-US"/>
              </w:rPr>
            </w:pPr>
            <w:r>
              <w:rPr>
                <w:lang w:val="en-US"/>
              </w:rPr>
              <w:t xml:space="preserve">- 3 ms dengan </w:t>
            </w:r>
            <w:r w:rsidRPr="00BB0B09">
              <w:rPr>
                <w:i/>
                <w:iCs/>
                <w:lang w:val="en-US"/>
              </w:rPr>
              <w:t>Node.js</w:t>
            </w:r>
            <w:r>
              <w:rPr>
                <w:lang w:val="en-US"/>
              </w:rPr>
              <w:t xml:space="preserve"> dengan 1105x percepatan.</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r>
              <w:rPr>
                <w:lang w:val="en-US"/>
              </w:rPr>
              <w:t xml:space="preserve">Aplikasi yang akan dikembangkan akan menggunakan API dibangun dengan </w:t>
            </w:r>
            <w:r w:rsidRPr="00BB0B09">
              <w:rPr>
                <w:i/>
                <w:iCs/>
                <w:lang w:val="en-US"/>
              </w:rPr>
              <w:t>Node.js</w:t>
            </w:r>
            <w:r>
              <w:rPr>
                <w:lang w:val="en-US"/>
              </w:rPr>
              <w:t xml:space="preserve"> tanpa menggunakan </w:t>
            </w:r>
            <w:r w:rsidRPr="00BB0B09">
              <w:rPr>
                <w:i/>
                <w:iCs/>
                <w:lang w:val="en-US"/>
              </w:rPr>
              <w:t>TensorFlow</w:t>
            </w:r>
            <w:r>
              <w:rPr>
                <w:lang w:val="en-US"/>
              </w:rPr>
              <w:t>.</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umum digunakan, masih dinilai kurang pada pemrosesan sekelompok data dan verifikasi data. Dengan berkembangnya bidang sains dan teknologi, diperlukan pemrosesan data berskala besar dan berkelanjutan.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JSON(</w:t>
            </w:r>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r>
              <w:rPr>
                <w:lang w:val="en-US"/>
              </w:rPr>
              <w:t xml:space="preserve">Berdasarkan </w:t>
            </w:r>
            <w:r>
              <w:rPr>
                <w:i/>
                <w:iCs/>
                <w:lang w:val="en-US"/>
              </w:rPr>
              <w:t>Spring MVC + EasyUI</w:t>
            </w:r>
            <w:r>
              <w:rPr>
                <w:lang w:val="en-US"/>
              </w:rPr>
              <w:t xml:space="preserve"> dengan pengembangan </w:t>
            </w:r>
            <w:r w:rsidRPr="00BB0B09">
              <w:rPr>
                <w:i/>
                <w:iCs/>
                <w:lang w:val="en-US"/>
              </w:rPr>
              <w:t>Java J2EE IDE</w:t>
            </w:r>
            <w:r>
              <w:rPr>
                <w:lang w:val="en-US"/>
              </w:rPr>
              <w:t xml:space="preserve">. Diciptakan </w:t>
            </w:r>
            <w:r>
              <w:rPr>
                <w:i/>
                <w:iCs/>
                <w:lang w:val="en-US"/>
              </w:rPr>
              <w:t>kit</w:t>
            </w:r>
            <w:r>
              <w:rPr>
                <w:lang w:val="en-US"/>
              </w:rPr>
              <w:t xml:space="preserve"> pengembangan yang bisa menkonversi </w:t>
            </w:r>
            <w:r w:rsidRPr="00BB0B09">
              <w:rPr>
                <w:i/>
                <w:iCs/>
                <w:lang w:val="en-US"/>
              </w:rPr>
              <w:t>excel</w:t>
            </w:r>
            <w:r>
              <w:rPr>
                <w:lang w:val="en-US"/>
              </w:rPr>
              <w:t xml:space="preserve"> dan melakukan ekspor dan impor sekumpulan data dengan menkonversinya menjadi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akan dikonversi menjadi bentuk JSON menggunakan teknik </w:t>
            </w:r>
            <w:r>
              <w:rPr>
                <w:i/>
                <w:iCs/>
                <w:lang w:val="en-US"/>
              </w:rPr>
              <w:t>spawn</w:t>
            </w:r>
            <w:r>
              <w:rPr>
                <w:lang w:val="en-US"/>
              </w:rPr>
              <w:t xml:space="preserve"> </w:t>
            </w:r>
            <w:r w:rsidRPr="00BB0B09">
              <w:rPr>
                <w:i/>
                <w:iCs/>
                <w:lang w:val="en-US"/>
              </w:rPr>
              <w:t>JavaScript</w:t>
            </w:r>
            <w:r>
              <w:rPr>
                <w:lang w:val="en-US"/>
              </w:rPr>
              <w: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r>
              <w:t>Nefnir: A high accuracy lemmatizer for Icelandic</w:t>
            </w:r>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r>
              <w:rPr>
                <w:lang w:val="en-US"/>
              </w:rPr>
              <w:t>Mencari bentuk morfologi dasar pada sebuah kumpulan tulisan dengan bahasa yang kaya akan morfologi.</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r w:rsidRPr="00114368">
              <w:rPr>
                <w:i/>
                <w:iCs/>
                <w:lang w:val="en-US"/>
              </w:rPr>
              <w:t>Nefnir</w:t>
            </w:r>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r>
              <w:rPr>
                <w:i/>
                <w:iCs/>
                <w:lang w:val="en-US"/>
              </w:rPr>
              <w:t>Nefnir</w:t>
            </w:r>
            <w:r>
              <w:rPr>
                <w:lang w:val="en-US"/>
              </w:rPr>
              <w:t xml:space="preserve"> meraih akurasi sebesari 99.55% untuk teks yang ditandai dengan benar. </w:t>
            </w:r>
            <w:r>
              <w:rPr>
                <w:i/>
                <w:iCs/>
                <w:lang w:val="en-US"/>
              </w:rPr>
              <w:t>Part-of-speech</w:t>
            </w:r>
            <w:r>
              <w:rPr>
                <w:lang w:val="en-US"/>
              </w:rPr>
              <w:t xml:space="preserve"> (PoS) mendapat akurasi sebesar 96.88% dengan teks yang ditandai dengan </w:t>
            </w:r>
            <w:r w:rsidRPr="00114368">
              <w:rPr>
                <w:i/>
                <w:iCs/>
                <w:lang w:val="en-US"/>
              </w:rPr>
              <w:t>PoS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digunakan pada penelitian ini dicapai menggunakan teknik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Express.js and Ktor web server performance A comparati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r>
              <w:rPr>
                <w:lang w:val="en-US"/>
              </w:rPr>
              <w:t xml:space="preserve">Membandingkan dua </w:t>
            </w:r>
            <w:r>
              <w:rPr>
                <w:i/>
                <w:iCs/>
                <w:lang w:val="en-US"/>
              </w:rPr>
              <w:t xml:space="preserve">framework </w:t>
            </w:r>
            <w:r>
              <w:rPr>
                <w:lang w:val="en-US"/>
              </w:rPr>
              <w:t xml:space="preserve">web berdasarkan waktu merespon untuk membantu </w:t>
            </w:r>
            <w:r>
              <w:rPr>
                <w:i/>
                <w:iCs/>
                <w:lang w:val="en-US"/>
              </w:rPr>
              <w:t>developer</w:t>
            </w:r>
            <w:r>
              <w:rPr>
                <w:lang w:val="en-US"/>
              </w:rPr>
              <w:t xml:space="preserve"> memilih antara </w:t>
            </w:r>
            <w:r w:rsidRPr="00BB0B09">
              <w:rPr>
                <w:i/>
                <w:iCs/>
                <w:lang w:val="en-US"/>
              </w:rPr>
              <w:t>Express.js</w:t>
            </w:r>
            <w:r>
              <w:rPr>
                <w:lang w:val="en-US"/>
              </w:rPr>
              <w:t xml:space="preserve"> dan </w:t>
            </w:r>
            <w:r w:rsidRPr="00BB0B09">
              <w:rPr>
                <w:i/>
                <w:iCs/>
                <w:lang w:val="en-US"/>
              </w:rPr>
              <w:t>Ktor</w:t>
            </w:r>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r>
              <w:rPr>
                <w:lang w:val="en-US"/>
              </w:rPr>
              <w:t xml:space="preserve">Melakukan test terhadap waktu respon menggunakan database melalui </w:t>
            </w:r>
            <w:r w:rsidRPr="00BB0B09">
              <w:rPr>
                <w:i/>
                <w:iCs/>
                <w:lang w:val="en-US"/>
              </w:rPr>
              <w:t>Object Relational Mapper</w:t>
            </w:r>
            <w:r>
              <w:rPr>
                <w:lang w:val="en-US"/>
              </w:rPr>
              <w:t xml:space="preserve"> (ORM) </w:t>
            </w:r>
            <w:r w:rsidRPr="0083574D">
              <w:rPr>
                <w:i/>
                <w:iCs/>
                <w:lang w:val="en-US"/>
              </w:rPr>
              <w:t>Sequelize</w:t>
            </w:r>
            <w:r>
              <w:rPr>
                <w:lang w:val="en-US"/>
              </w:rPr>
              <w:t xml:space="preserve"> untuk </w:t>
            </w:r>
            <w:r>
              <w:rPr>
                <w:i/>
                <w:iCs/>
                <w:lang w:val="en-US"/>
              </w:rPr>
              <w:t>Express.js</w:t>
            </w:r>
            <w:r>
              <w:rPr>
                <w:lang w:val="en-US"/>
              </w:rPr>
              <w:t xml:space="preserve">, dan </w:t>
            </w:r>
            <w:r w:rsidRPr="0083574D">
              <w:rPr>
                <w:i/>
                <w:iCs/>
                <w:lang w:val="en-US"/>
              </w:rPr>
              <w:t>Exposed</w:t>
            </w:r>
            <w:r>
              <w:rPr>
                <w:lang w:val="en-US"/>
              </w:rPr>
              <w:t xml:space="preserve"> untuk </w:t>
            </w:r>
            <w:r>
              <w:rPr>
                <w:i/>
                <w:iCs/>
                <w:lang w:val="en-US"/>
              </w:rPr>
              <w:t>Ktor</w:t>
            </w:r>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r>
              <w:rPr>
                <w:lang w:val="en-US"/>
              </w:rPr>
              <w:t xml:space="preserve">memiliki waktu respon yang lebih baik (3 ms) secara keseluruhan daripada </w:t>
            </w:r>
            <w:r>
              <w:rPr>
                <w:i/>
                <w:iCs/>
                <w:lang w:val="en-US"/>
              </w:rPr>
              <w:t>Ktor</w:t>
            </w:r>
            <w:r>
              <w:rPr>
                <w:lang w:val="en-US"/>
              </w:rPr>
              <w:t xml:space="preserve"> (106 ms). Namun penggunaan </w:t>
            </w:r>
            <w:r w:rsidRPr="00BB0B09">
              <w:rPr>
                <w:i/>
                <w:iCs/>
                <w:lang w:val="en-US"/>
              </w:rPr>
              <w:t>Object Relational Mapper</w:t>
            </w:r>
            <w:r>
              <w:rPr>
                <w:lang w:val="en-US"/>
              </w:rPr>
              <w:t xml:space="preserve"> pada </w:t>
            </w:r>
            <w:r w:rsidRPr="00153810">
              <w:rPr>
                <w:i/>
                <w:iCs/>
                <w:lang w:val="en-US"/>
              </w:rPr>
              <w:t>Ktor</w:t>
            </w:r>
            <w:r>
              <w:rPr>
                <w:lang w:val="en-US"/>
              </w:rPr>
              <w:t xml:space="preserve"> lebih berpengaruh pada hasil daripada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r>
              <w:rPr>
                <w:lang w:val="en-US"/>
              </w:rPr>
              <w:t xml:space="preserve">Aplikasi yang akan dikembangkan pada penelitian ini akan dibangun menggunakan </w:t>
            </w:r>
            <w:r w:rsidRPr="00BB0B09">
              <w:rPr>
                <w:i/>
                <w:iCs/>
                <w:lang w:val="en-US"/>
              </w:rPr>
              <w:t>Express.js</w:t>
            </w:r>
            <w:r>
              <w:rPr>
                <w:lang w:val="en-US"/>
              </w:rPr>
              <w:t xml:space="preserve"> sebagai framework modul HTTP dari </w:t>
            </w:r>
            <w:r w:rsidRPr="00BB0B09">
              <w:rPr>
                <w:i/>
                <w:iCs/>
                <w:lang w:val="en-US"/>
              </w:rPr>
              <w:t>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Performance analysis of</w:t>
            </w:r>
            <w:r>
              <w:rPr>
                <w:lang w:val="en-US"/>
              </w:rPr>
              <w:t xml:space="preserve"> </w:t>
            </w:r>
            <w:r>
              <w:t>NoSQL and relational</w:t>
            </w:r>
            <w:r>
              <w:rPr>
                <w:lang w:val="en-US"/>
              </w:rPr>
              <w:t xml:space="preserve"> </w:t>
            </w:r>
            <w:r>
              <w:t>databases with</w:t>
            </w:r>
            <w:r>
              <w:rPr>
                <w:lang w:val="en-US"/>
              </w:rPr>
              <w:t xml:space="preserve"> </w:t>
            </w:r>
            <w:r>
              <w:t>MongoDB and MySQL</w:t>
            </w:r>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relasional dinilai tidak efektif untuk bekerja dengan bervariasi informasi yang besar, karena basis data relasional seperti </w:t>
            </w:r>
            <w:r>
              <w:rPr>
                <w:i/>
                <w:iCs/>
                <w:lang w:val="en-US"/>
              </w:rPr>
              <w:t>MySQL</w:t>
            </w:r>
            <w:r>
              <w:rPr>
                <w:lang w:val="en-US"/>
              </w:rPr>
              <w:t xml:space="preserve"> menyimpan data secara terorganisir.</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relasional (</w:t>
            </w:r>
            <w:r>
              <w:rPr>
                <w:i/>
                <w:iCs/>
                <w:lang w:val="en-US"/>
              </w:rPr>
              <w:t>NoSQL</w:t>
            </w:r>
            <w:r>
              <w:rPr>
                <w:lang w:val="en-US"/>
              </w:rPr>
              <w:t>) seperti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r>
              <w:rPr>
                <w:lang w:val="en-US"/>
              </w:rPr>
              <w:t xml:space="preserve">Berdasarkan waktu eksekusi </w:t>
            </w:r>
            <w:r w:rsidRPr="00BB0B09">
              <w:rPr>
                <w:i/>
                <w:iCs/>
                <w:lang w:val="en-US"/>
              </w:rPr>
              <w:t>query</w:t>
            </w:r>
            <w:r>
              <w:rPr>
                <w:lang w:val="en-US"/>
              </w:rPr>
              <w:t xml:space="preserve"> untuk </w:t>
            </w:r>
            <w:r>
              <w:rPr>
                <w:i/>
                <w:iCs/>
                <w:lang w:val="en-US"/>
              </w:rPr>
              <w:t>insert</w:t>
            </w:r>
            <w:r>
              <w:rPr>
                <w:lang w:val="en-US"/>
              </w:rPr>
              <w:t xml:space="preserve">, menggunakan MySQL membutuhkan waktu 302156 ms, sedangkan saat menggunakan MongoDB hanya memerlukan waktu 56985 ms.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r>
              <w:rPr>
                <w:lang w:val="en-US"/>
              </w:rPr>
              <w:t>Aplikasi akan menggunakan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r>
              <w:t>Comparative Study of Test-Driven Development (TDD), Behavior-Driven Development (BDD) and Acceptance Test–Driven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r>
              <w:rPr>
                <w:lang w:val="en-US"/>
              </w:rPr>
              <w:t xml:space="preserve">Membandingkan perbedaan antara </w:t>
            </w:r>
            <w:r w:rsidRPr="00BB0B09">
              <w:rPr>
                <w:i/>
                <w:iCs/>
                <w:lang w:val="en-US"/>
              </w:rPr>
              <w:t>Test-Driven Development</w:t>
            </w:r>
            <w:r>
              <w:rPr>
                <w:lang w:val="en-US"/>
              </w:rPr>
              <w:t xml:space="preserve"> (TDD), </w:t>
            </w:r>
            <w:r w:rsidRPr="00BB0B09">
              <w:rPr>
                <w:i/>
                <w:iCs/>
                <w:lang w:val="en-US"/>
              </w:rPr>
              <w:t>Behavior-Driven Development</w:t>
            </w:r>
            <w:r>
              <w:rPr>
                <w:lang w:val="en-US"/>
              </w:rPr>
              <w:t xml:space="preserve"> (BDD), dan </w:t>
            </w:r>
            <w:r w:rsidRPr="00BB0B09">
              <w:rPr>
                <w:i/>
                <w:iCs/>
                <w:lang w:val="en-US"/>
              </w:rPr>
              <w:t>Acceptance Test-Driven Development</w:t>
            </w:r>
            <w:r>
              <w:rPr>
                <w:lang w:val="en-US"/>
              </w:rPr>
              <w:t xml:space="preserve"> (ATDD) dalam pengembangan perangkat lunak dengan lingkungan pengembangan yang berbeda.</w:t>
            </w:r>
          </w:p>
        </w:tc>
        <w:tc>
          <w:tcPr>
            <w:tcW w:w="2508" w:type="dxa"/>
            <w:tcBorders>
              <w:top w:val="single" w:sz="4" w:space="0" w:color="auto"/>
            </w:tcBorders>
          </w:tcPr>
          <w:p w14:paraId="58751875" w14:textId="470C943F" w:rsidR="00437523" w:rsidRDefault="00437523" w:rsidP="00AD1B20">
            <w:pPr>
              <w:ind w:firstLine="0"/>
              <w:jc w:val="left"/>
              <w:rPr>
                <w:lang w:val="en-US"/>
              </w:rPr>
            </w:pPr>
            <w:r>
              <w:rPr>
                <w:lang w:val="en-US"/>
              </w:rPr>
              <w:t>Studi banding metode pengembangan perangkat lunak.</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TDD digunakan saat pengembang menulis dan menjalankan pengujian.</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BDD merincikan perilaku fitur menggunakan bahasa yang dapat dimengerti semua orang yang terkait dalam pembangunan.</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ATDD membuat implementasi lebih efektif.</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akan digunakan pada penelitian ini untuk mengembangkan aplikasi penilaian esai otomatis guna meminimalisir kemungkinan adanya </w:t>
            </w:r>
            <w:r>
              <w:rPr>
                <w:i/>
                <w:iCs/>
                <w:lang w:val="en-US"/>
              </w:rPr>
              <w:t>bug</w:t>
            </w:r>
            <w:r>
              <w:rPr>
                <w:lang w:val="en-US"/>
              </w:rPr>
              <w:t xml:space="preserve"> pada tahap penulisan kode.</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379CC9DB" w14:textId="0F7B72B8" w:rsidR="00702134" w:rsidRPr="00702134" w:rsidRDefault="00702134" w:rsidP="00702134">
      <w:pPr>
        <w:ind w:firstLine="0"/>
        <w:rPr>
          <w:lang w:val="en-US"/>
        </w:rPr>
      </w:pPr>
      <w:bookmarkStart w:id="38" w:name="_3whwml4" w:colFirst="0" w:colLast="0"/>
      <w:bookmarkEnd w:id="38"/>
      <w:r>
        <w:rPr>
          <w:lang w:val="en-US"/>
        </w:rPr>
        <w:lastRenderedPageBreak/>
        <w:t>Pada Tabel 2.1 sebelumnya, dapat diperhatikan beberapa tinjauan pustaka yang menjadi landasan pada penelitian ini lengkap dengan permasalahan, metode, hasil, dan perbedaan penelitian penulis dengan landasan teori penelitian sebelumnya.</w:t>
      </w:r>
    </w:p>
    <w:p w14:paraId="23073111" w14:textId="77777777" w:rsidR="00702134" w:rsidRPr="00702134" w:rsidRDefault="00702134" w:rsidP="00702134">
      <w:pPr>
        <w:ind w:firstLine="0"/>
      </w:pPr>
    </w:p>
    <w:p w14:paraId="0E58C118" w14:textId="154C9FD7" w:rsidR="00F52D40" w:rsidRDefault="006724C1" w:rsidP="006710EE">
      <w:pPr>
        <w:pStyle w:val="Heading2"/>
        <w:numPr>
          <w:ilvl w:val="1"/>
          <w:numId w:val="8"/>
        </w:numPr>
        <w:ind w:left="360"/>
      </w:pPr>
      <w:bookmarkStart w:id="39" w:name="_Toc129693188"/>
      <w:r>
        <w:t>Dasar Teori</w:t>
      </w:r>
      <w:bookmarkEnd w:id="39"/>
    </w:p>
    <w:p w14:paraId="7DF47135" w14:textId="6D69F1CA" w:rsidR="00F52D40" w:rsidRPr="00164C97" w:rsidRDefault="00BC4050">
      <w:pPr>
        <w:ind w:firstLine="0"/>
        <w:rPr>
          <w:lang w:val="en-US"/>
        </w:rPr>
      </w:pPr>
      <w:r>
        <w:rPr>
          <w:lang w:val="en-US"/>
        </w:rPr>
        <w:t xml:space="preserve">Ada beberapa teori yang akan digunakan untuk </w:t>
      </w:r>
      <w:r w:rsidR="009E4957">
        <w:rPr>
          <w:lang w:val="en-US"/>
        </w:rPr>
        <w:t xml:space="preserve">mendukung </w:t>
      </w:r>
      <w:r>
        <w:rPr>
          <w:lang w:val="en-US"/>
        </w:rPr>
        <w:t>penelitian tugas akhir ini</w:t>
      </w:r>
      <w:r w:rsidR="009E4957">
        <w:rPr>
          <w:lang w:val="en-US"/>
        </w:rPr>
        <w:t xml:space="preserve">. Teori yang digunakan akan menjadi landasan, dan memperkuat pemahaman selama penelitian ini dilakukan. Berikut adalah teori yang digunakan pada penelitian tugas akhir ini: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9693189"/>
      <w:bookmarkEnd w:id="40"/>
      <w:r>
        <w:rPr>
          <w:lang w:val="en-US"/>
        </w:rPr>
        <w:t>Test-Driven Development</w:t>
      </w:r>
      <w:bookmarkEnd w:id="41"/>
      <w:r>
        <w:rPr>
          <w:lang w:val="en-US"/>
        </w:rPr>
        <w:t xml:space="preserve"> </w:t>
      </w:r>
    </w:p>
    <w:p w14:paraId="6DE8577C" w14:textId="27C84B5B" w:rsidR="00F52D40" w:rsidRDefault="002F05DC" w:rsidP="002F05DC">
      <w:pPr>
        <w:ind w:firstLine="0"/>
        <w:rPr>
          <w:lang w:val="en-US"/>
        </w:rPr>
      </w:pPr>
      <w:r>
        <w:rPr>
          <w:i/>
          <w:iCs/>
          <w:lang w:val="en-US"/>
        </w:rPr>
        <w:t>Test-Driven Development</w:t>
      </w:r>
      <w:r>
        <w:rPr>
          <w:lang w:val="en-US"/>
        </w:rPr>
        <w:t xml:space="preserve"> (TDD) merupakan metode pembangunan perangkat lunak </w:t>
      </w:r>
      <w:r>
        <w:rPr>
          <w:i/>
          <w:iCs/>
          <w:lang w:val="en-US"/>
        </w:rPr>
        <w:t>agile</w:t>
      </w:r>
      <w:r>
        <w:rPr>
          <w:lang w:val="en-US"/>
        </w:rPr>
        <w:t xml:space="preserve"> yang dikenalkan oleh </w:t>
      </w:r>
      <w:r>
        <w:rPr>
          <w:i/>
          <w:iCs/>
          <w:lang w:val="en-US"/>
        </w:rPr>
        <w:t>Extreme Programming</w:t>
      </w:r>
      <w:r>
        <w:rPr>
          <w:lang w:val="en-US"/>
        </w:rPr>
        <w:t xml:space="preserve"> (XP). TDD menggunakan </w:t>
      </w:r>
      <w:r w:rsidR="00171CEB">
        <w:rPr>
          <w:lang w:val="en-US"/>
        </w:rPr>
        <w:t>pendekatan pengujian unit yang terfokus pada pengembang</w:t>
      </w:r>
      <w:r w:rsidR="00843D13">
        <w:rPr>
          <w:lang w:val="en-US"/>
        </w:rPr>
        <w:t xml:space="preserve"> </w:t>
      </w:r>
      <w:r w:rsidR="00524D40">
        <w:rPr>
          <w:lang w:val="en-US"/>
        </w:rPr>
        <w:fldChar w:fldCharType="begin"/>
      </w:r>
      <w:r w:rsidR="00E31C5D">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E31C5D" w:rsidRPr="00E31C5D">
        <w:t>[7]</w:t>
      </w:r>
      <w:r w:rsidR="00524D40">
        <w:rPr>
          <w:lang w:val="en-US"/>
        </w:rPr>
        <w:fldChar w:fldCharType="end"/>
      </w:r>
      <w:r w:rsidR="00171CEB">
        <w:rPr>
          <w:lang w:val="en-US"/>
        </w:rPr>
        <w:t xml:space="preserve">. </w:t>
      </w:r>
      <w:r w:rsidR="00092D4D">
        <w:rPr>
          <w:lang w:val="en-US"/>
        </w:rPr>
        <w:t>TDD bekerja dengan cara menuliskan kode pengujian dan fungsionalitas hingga pengujian berhasil, kemudian menuliskan kode pengujian dan fungsionalitas selanjutnya</w:t>
      </w:r>
      <w:r w:rsidR="00843D13">
        <w:rPr>
          <w:lang w:val="en-US"/>
        </w:rPr>
        <w:t xml:space="preserve"> </w:t>
      </w:r>
      <w:r w:rsidR="00092D4D">
        <w:rPr>
          <w:lang w:val="en-US"/>
        </w:rPr>
        <w:fldChar w:fldCharType="begin"/>
      </w:r>
      <w:r w:rsidR="00E31C5D">
        <w:rPr>
          <w:lang w:val="en-US"/>
        </w:rPr>
        <w:instrText xml:space="preserve"> ADDIN ZOTERO_ITEM CSL_CITATION {"citationID":"vpcQpE0A","properties":{"formattedCitation":"[9]","plainCitation":"[9]","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E31C5D" w:rsidRPr="00E31C5D">
        <w:t>[9]</w:t>
      </w:r>
      <w:r w:rsidR="00092D4D">
        <w:rPr>
          <w:lang w:val="en-US"/>
        </w:rPr>
        <w:fldChar w:fldCharType="end"/>
      </w:r>
      <w:r w:rsidR="00092D4D">
        <w:rPr>
          <w:lang w:val="en-US"/>
        </w:rPr>
        <w:t>.</w:t>
      </w:r>
      <w:r w:rsidR="002D77A8">
        <w:rPr>
          <w:lang w:val="en-US"/>
        </w:rPr>
        <w:t xml:space="preserve"> Metode ini meningkatkan kualitas produk perangkat lunak yang dikembangkan dan produktifitas pengembang.</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r>
        <w:rPr>
          <w:lang w:val="en-US"/>
        </w:rPr>
        <w:t>Studi kasus pada tahun 2019 menyebutkan kelebihan saat menggunakan metode pengembangan perangkat lunak TDD sebagai berikut:</w:t>
      </w:r>
    </w:p>
    <w:p w14:paraId="33EA3FFE" w14:textId="46B26C77" w:rsidR="002D77A8" w:rsidRPr="002D77A8" w:rsidRDefault="002D77A8" w:rsidP="002D77A8">
      <w:pPr>
        <w:pStyle w:val="ListParagraph"/>
        <w:numPr>
          <w:ilvl w:val="0"/>
          <w:numId w:val="19"/>
        </w:numPr>
        <w:rPr>
          <w:lang w:val="en-US"/>
        </w:rPr>
      </w:pPr>
      <w:r w:rsidRPr="002D77A8">
        <w:rPr>
          <w:lang w:val="en-US"/>
        </w:rPr>
        <w:t>Membantu mencegah kecacatan produk</w:t>
      </w:r>
    </w:p>
    <w:p w14:paraId="45F7EB12" w14:textId="790915F7" w:rsidR="002D77A8" w:rsidRPr="002D77A8" w:rsidRDefault="002D77A8" w:rsidP="002D77A8">
      <w:pPr>
        <w:pStyle w:val="ListParagraph"/>
        <w:numPr>
          <w:ilvl w:val="0"/>
          <w:numId w:val="19"/>
        </w:numPr>
        <w:rPr>
          <w:sz w:val="20"/>
          <w:szCs w:val="20"/>
          <w:lang w:val="en-US"/>
        </w:rPr>
      </w:pPr>
      <w:r>
        <w:rPr>
          <w:lang w:val="en-US"/>
        </w:rPr>
        <w:t>Membantu dokumentasi kode dengan contoh eksekusi</w:t>
      </w:r>
    </w:p>
    <w:p w14:paraId="6C9C98B8" w14:textId="71410F91" w:rsidR="002D77A8" w:rsidRPr="002D77A8" w:rsidRDefault="002D77A8" w:rsidP="002D77A8">
      <w:pPr>
        <w:pStyle w:val="ListParagraph"/>
        <w:numPr>
          <w:ilvl w:val="0"/>
          <w:numId w:val="19"/>
        </w:numPr>
        <w:rPr>
          <w:sz w:val="20"/>
          <w:szCs w:val="20"/>
          <w:lang w:val="en-US"/>
        </w:rPr>
      </w:pPr>
      <w:r>
        <w:rPr>
          <w:lang w:val="en-US"/>
        </w:rPr>
        <w:t>Membantu programmer untuk sangat memahami kode mereka</w:t>
      </w:r>
    </w:p>
    <w:p w14:paraId="67FF18D2" w14:textId="3D7E73FC" w:rsidR="002D77A8" w:rsidRPr="0001652D" w:rsidRDefault="002D77A8" w:rsidP="002D77A8">
      <w:pPr>
        <w:pStyle w:val="ListParagraph"/>
        <w:numPr>
          <w:ilvl w:val="0"/>
          <w:numId w:val="19"/>
        </w:numPr>
        <w:rPr>
          <w:sz w:val="20"/>
          <w:szCs w:val="20"/>
          <w:lang w:val="en-US"/>
        </w:rPr>
      </w:pPr>
      <w:r>
        <w:rPr>
          <w:lang w:val="en-US"/>
        </w:rPr>
        <w:t xml:space="preserve">Mendukung </w:t>
      </w:r>
      <w:r w:rsidR="0001652D">
        <w:rPr>
          <w:lang w:val="en-US"/>
        </w:rPr>
        <w:t>refaktor sebagai kebutuhan dan perubahan desain</w:t>
      </w:r>
    </w:p>
    <w:p w14:paraId="37346B0E" w14:textId="13D365C2" w:rsidR="0001652D" w:rsidRPr="0001652D" w:rsidRDefault="0001652D" w:rsidP="002D77A8">
      <w:pPr>
        <w:pStyle w:val="ListParagraph"/>
        <w:numPr>
          <w:ilvl w:val="0"/>
          <w:numId w:val="19"/>
        </w:numPr>
        <w:rPr>
          <w:sz w:val="20"/>
          <w:szCs w:val="20"/>
          <w:lang w:val="en-US"/>
        </w:rPr>
      </w:pPr>
      <w:r>
        <w:rPr>
          <w:lang w:val="en-US"/>
        </w:rPr>
        <w:t>Mendorong desain yang lebih baik</w:t>
      </w:r>
    </w:p>
    <w:p w14:paraId="2FF3729C" w14:textId="596E2CA8" w:rsidR="0001652D" w:rsidRPr="0001652D" w:rsidRDefault="0001652D" w:rsidP="002D77A8">
      <w:pPr>
        <w:pStyle w:val="ListParagraph"/>
        <w:numPr>
          <w:ilvl w:val="0"/>
          <w:numId w:val="19"/>
        </w:numPr>
        <w:rPr>
          <w:sz w:val="20"/>
          <w:szCs w:val="20"/>
          <w:lang w:val="en-US"/>
        </w:rPr>
      </w:pPr>
      <w:r>
        <w:rPr>
          <w:lang w:val="en-US"/>
        </w:rPr>
        <w:t>Menyediakan peringatan awal terkait masalah desain</w:t>
      </w:r>
    </w:p>
    <w:p w14:paraId="72B41D3E" w14:textId="315C1D5B" w:rsidR="0001652D" w:rsidRPr="0001652D" w:rsidRDefault="0001652D" w:rsidP="002D77A8">
      <w:pPr>
        <w:pStyle w:val="ListParagraph"/>
        <w:numPr>
          <w:ilvl w:val="0"/>
          <w:numId w:val="19"/>
        </w:numPr>
        <w:rPr>
          <w:sz w:val="20"/>
          <w:szCs w:val="20"/>
          <w:lang w:val="en-US"/>
        </w:rPr>
      </w:pPr>
      <w:r>
        <w:rPr>
          <w:lang w:val="en-US"/>
        </w:rPr>
        <w:t>Membuat rangkaian uji regresi otomatis</w:t>
      </w:r>
    </w:p>
    <w:p w14:paraId="35DF012E" w14:textId="3739E2B2" w:rsidR="0001652D" w:rsidRPr="0001652D" w:rsidRDefault="0001652D" w:rsidP="002D77A8">
      <w:pPr>
        <w:pStyle w:val="ListParagraph"/>
        <w:numPr>
          <w:ilvl w:val="0"/>
          <w:numId w:val="19"/>
        </w:numPr>
        <w:rPr>
          <w:sz w:val="20"/>
          <w:szCs w:val="20"/>
          <w:lang w:val="en-US"/>
        </w:rPr>
      </w:pPr>
      <w:r>
        <w:rPr>
          <w:lang w:val="en-US"/>
        </w:rPr>
        <w:t>Programmer mempelajari dara menulis jenis pengujian lain</w:t>
      </w:r>
    </w:p>
    <w:p w14:paraId="42BA8C1F" w14:textId="43554DAA" w:rsidR="0001652D" w:rsidRPr="007B1CC3" w:rsidRDefault="0001652D" w:rsidP="002D77A8">
      <w:pPr>
        <w:pStyle w:val="ListParagraph"/>
        <w:numPr>
          <w:ilvl w:val="0"/>
          <w:numId w:val="19"/>
        </w:numPr>
        <w:rPr>
          <w:sz w:val="20"/>
          <w:szCs w:val="20"/>
          <w:lang w:val="en-US"/>
        </w:rPr>
      </w:pPr>
      <w:r>
        <w:rPr>
          <w:lang w:val="en-US"/>
        </w:rPr>
        <w:t>Mendorong langkah kecil dan prinsip bahwa lebih baik untuk menjaga sistem tetap bekerja</w:t>
      </w:r>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r>
        <w:rPr>
          <w:lang w:val="en-US"/>
        </w:rPr>
        <w:lastRenderedPageBreak/>
        <w:t>Kemudian, pada studi yang sama juga menyebutkan kekurangan saat menggunakan metode pengembangan perangkat lunak TDD, yaitu sebagai berikut:</w:t>
      </w:r>
    </w:p>
    <w:p w14:paraId="72D4ACDC" w14:textId="1D8A681C" w:rsidR="007B1CC3" w:rsidRDefault="007B1CC3" w:rsidP="007B1CC3">
      <w:pPr>
        <w:pStyle w:val="ListParagraph"/>
        <w:numPr>
          <w:ilvl w:val="0"/>
          <w:numId w:val="20"/>
        </w:numPr>
        <w:rPr>
          <w:lang w:val="en-US"/>
        </w:rPr>
      </w:pPr>
      <w:r>
        <w:rPr>
          <w:lang w:val="en-US"/>
        </w:rPr>
        <w:t>Sulit untuk dipelajari</w:t>
      </w:r>
    </w:p>
    <w:p w14:paraId="61C8C253" w14:textId="5C426DAE" w:rsidR="007B1CC3" w:rsidRDefault="007B1CC3" w:rsidP="007B1CC3">
      <w:pPr>
        <w:pStyle w:val="ListParagraph"/>
        <w:numPr>
          <w:ilvl w:val="0"/>
          <w:numId w:val="20"/>
        </w:numPr>
        <w:rPr>
          <w:lang w:val="en-US"/>
        </w:rPr>
      </w:pPr>
      <w:r>
        <w:rPr>
          <w:lang w:val="en-US"/>
        </w:rPr>
        <w:t>Sulit untuk diaplikasikan kepada kode yang telah dibuat sebelumnya dari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Banyak kesalahpahaman yang mempersulit programmer untuk mempelajarinya.</w:t>
      </w:r>
    </w:p>
    <w:p w14:paraId="6682AC3C" w14:textId="0A515F32" w:rsidR="00B37A61" w:rsidRDefault="00B37A61" w:rsidP="00B37A61">
      <w:pPr>
        <w:ind w:firstLine="0"/>
        <w:rPr>
          <w:lang w:val="en-US"/>
        </w:rPr>
      </w:pPr>
    </w:p>
    <w:p w14:paraId="6EBDC559" w14:textId="27190D69" w:rsidR="00B37A61" w:rsidRDefault="00B37A61" w:rsidP="00B37A61">
      <w:pPr>
        <w:ind w:firstLine="0"/>
        <w:rPr>
          <w:lang w:val="en-US"/>
        </w:rPr>
      </w:pPr>
      <w:r>
        <w:rPr>
          <w:i/>
          <w:iCs/>
          <w:lang w:val="en-US"/>
        </w:rPr>
        <w:t>Test-Driven Development</w:t>
      </w:r>
      <w:r>
        <w:rPr>
          <w:lang w:val="en-US"/>
        </w:rPr>
        <w:t xml:space="preserve"> (TDD) memiliki siklus pengembangan perangkat lunak seperti Gambar 2.1 berikut ini:</w:t>
      </w:r>
    </w:p>
    <w:p w14:paraId="072431C4" w14:textId="77777777" w:rsidR="001957A6" w:rsidRDefault="001957A6" w:rsidP="00B37A61">
      <w:pPr>
        <w:ind w:firstLine="0"/>
        <w:rPr>
          <w:lang w:val="en-US"/>
        </w:rPr>
      </w:pPr>
    </w:p>
    <w:p w14:paraId="0558349F" w14:textId="210CA2FD" w:rsidR="00B37A61" w:rsidRDefault="001957A6" w:rsidP="00ED4D30">
      <w:pPr>
        <w:ind w:firstLine="0"/>
        <w:jc w:val="center"/>
        <w:rPr>
          <w:lang w:val="en-US"/>
        </w:rPr>
      </w:pPr>
      <w:r>
        <w:rPr>
          <w:noProof/>
          <w:lang w:val="en-US"/>
        </w:rPr>
        <w:drawing>
          <wp:inline distT="0" distB="0" distL="0" distR="0" wp14:anchorId="6C967706" wp14:editId="207AEE6A">
            <wp:extent cx="4055745" cy="309643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075176" cy="3111268"/>
                    </a:xfrm>
                    <a:prstGeom prst="rect">
                      <a:avLst/>
                    </a:prstGeom>
                    <a:noFill/>
                    <a:ln>
                      <a:noFill/>
                    </a:ln>
                  </pic:spPr>
                </pic:pic>
              </a:graphicData>
            </a:graphic>
          </wp:inline>
        </w:drawing>
      </w:r>
    </w:p>
    <w:p w14:paraId="69703959" w14:textId="6FC69D0F" w:rsidR="00B37A61" w:rsidRPr="00B37A61" w:rsidRDefault="00B37A61" w:rsidP="00B37A61">
      <w:pPr>
        <w:pStyle w:val="Gambar"/>
      </w:pPr>
      <w:bookmarkStart w:id="42" w:name="_Toc129693327"/>
      <w:r>
        <w:t>Gambar 2.1 SDLC Test-Driven Development (TDD)</w:t>
      </w:r>
      <w:r w:rsidR="00284522">
        <w:t xml:space="preserve"> </w:t>
      </w:r>
      <w:r w:rsidR="0007707D">
        <w:fldChar w:fldCharType="begin"/>
      </w:r>
      <w:r w:rsidR="0007707D">
        <w:instrText xml:space="preserve"> ADDIN ZOTERO_ITEM CSL_CITATION {"citationID":"a2TKcZ4u","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sidR="0007707D">
        <w:fldChar w:fldCharType="separate"/>
      </w:r>
      <w:r w:rsidR="0007707D" w:rsidRPr="0007707D">
        <w:t>[20]</w:t>
      </w:r>
      <w:bookmarkEnd w:id="42"/>
      <w:r w:rsidR="0007707D">
        <w:fldChar w:fldCharType="end"/>
      </w:r>
    </w:p>
    <w:p w14:paraId="4B57F0CC" w14:textId="16961813" w:rsidR="00B37A61" w:rsidRDefault="00B37A61" w:rsidP="00B37A61">
      <w:pPr>
        <w:pStyle w:val="ListParagraph"/>
        <w:numPr>
          <w:ilvl w:val="0"/>
          <w:numId w:val="21"/>
        </w:numPr>
        <w:rPr>
          <w:lang w:val="en-US"/>
        </w:rPr>
      </w:pPr>
      <w:r>
        <w:rPr>
          <w:lang w:val="en-US"/>
        </w:rPr>
        <w:t>Langkah pertama yaitu membaca, memahami, dan memproses fitur atau bug yang diminta.</w:t>
      </w:r>
    </w:p>
    <w:p w14:paraId="09BB72B8" w14:textId="77777777" w:rsidR="00ED4D30" w:rsidRDefault="00ED4D30" w:rsidP="00B37A61">
      <w:pPr>
        <w:pStyle w:val="ListParagraph"/>
        <w:numPr>
          <w:ilvl w:val="0"/>
          <w:numId w:val="21"/>
        </w:numPr>
        <w:rPr>
          <w:lang w:val="en-US"/>
        </w:rPr>
      </w:pPr>
      <w:r>
        <w:rPr>
          <w:lang w:val="en-US"/>
        </w:rPr>
        <w:t>Berdasarkan kebutuhan yang diminta, unit pengujian akan dibuat dan dijalankan dengan kode pada langkah 3.</w:t>
      </w:r>
    </w:p>
    <w:p w14:paraId="0CF7F84E" w14:textId="77777777" w:rsidR="00ED4D30" w:rsidRDefault="00ED4D30" w:rsidP="00B37A61">
      <w:pPr>
        <w:pStyle w:val="ListParagraph"/>
        <w:numPr>
          <w:ilvl w:val="0"/>
          <w:numId w:val="21"/>
        </w:numPr>
        <w:rPr>
          <w:lang w:val="en-US"/>
        </w:rPr>
      </w:pPr>
      <w:r>
        <w:rPr>
          <w:lang w:val="en-US"/>
        </w:rPr>
        <w:t>Membuat dan mengimplementasikan kode yang memenuhi kebutuhan pengujian. Saat dijalankan, semua pengujian harus lolos, jika tidak, langkah ini akan diulang hingga berhasil.</w:t>
      </w:r>
    </w:p>
    <w:p w14:paraId="2757451A" w14:textId="77777777" w:rsidR="00ED4D30" w:rsidRDefault="00ED4D30" w:rsidP="00B37A61">
      <w:pPr>
        <w:pStyle w:val="ListParagraph"/>
        <w:numPr>
          <w:ilvl w:val="0"/>
          <w:numId w:val="21"/>
        </w:numPr>
        <w:rPr>
          <w:lang w:val="en-US"/>
        </w:rPr>
      </w:pPr>
      <w:r>
        <w:rPr>
          <w:lang w:val="en-US"/>
        </w:rPr>
        <w:t>Apabila sudah berhasil, maka kode akan dibersihkan/dirapikan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r>
        <w:rPr>
          <w:lang w:val="en-US"/>
        </w:rPr>
        <w:lastRenderedPageBreak/>
        <w:t>Ulang dari langkah 1 dengan permintaan fitur atau bug yang baru.</w:t>
      </w:r>
    </w:p>
    <w:p w14:paraId="0150F619" w14:textId="77777777" w:rsidR="00ED4D30" w:rsidRDefault="00ED4D30" w:rsidP="00ED4D30">
      <w:pPr>
        <w:ind w:firstLine="0"/>
        <w:rPr>
          <w:lang w:val="en-US"/>
        </w:rPr>
      </w:pPr>
    </w:p>
    <w:p w14:paraId="17263E89" w14:textId="68455347" w:rsidR="00B37A61" w:rsidRDefault="00ED4D30" w:rsidP="00ED4D30">
      <w:pPr>
        <w:ind w:firstLine="0"/>
        <w:rPr>
          <w:lang w:val="en-US"/>
        </w:rPr>
      </w:pPr>
      <w:r>
        <w:rPr>
          <w:lang w:val="en-US"/>
        </w:rPr>
        <w:t xml:space="preserve">Alur kerja </w:t>
      </w:r>
      <w:r>
        <w:rPr>
          <w:i/>
          <w:iCs/>
          <w:lang w:val="en-US"/>
        </w:rPr>
        <w:t>Test-Driven Development</w:t>
      </w:r>
      <w:r>
        <w:rPr>
          <w:lang w:val="en-US"/>
        </w:rPr>
        <w:t xml:space="preserve"> (TDD) sebagaimana dilihat pada Gambar 2.1 disebut juga sebagai </w:t>
      </w:r>
      <w:r w:rsidRPr="00ED4D30">
        <w:rPr>
          <w:lang w:val="en-US"/>
        </w:rPr>
        <w:t xml:space="preserve"> </w:t>
      </w:r>
      <w:r>
        <w:rPr>
          <w:i/>
          <w:iCs/>
          <w:lang w:val="en-US"/>
        </w:rPr>
        <w:t>Red-Green-Refactoring</w:t>
      </w:r>
      <w:r>
        <w:rPr>
          <w:lang w:val="en-US"/>
        </w:rPr>
        <w:t xml:space="preserve"> (Merah-</w:t>
      </w:r>
      <w:r w:rsidR="00DD64E9">
        <w:rPr>
          <w:lang w:val="en-US"/>
        </w:rPr>
        <w:t>Hijau</w:t>
      </w:r>
      <w:r>
        <w:rPr>
          <w:lang w:val="en-US"/>
        </w:rPr>
        <w:t>-Refaktor), yang merupakan status dari pengujian dalam setiap siklusnya</w:t>
      </w:r>
      <w:r w:rsidR="00B6653B">
        <w:rPr>
          <w:lang w:val="en-US"/>
        </w:rPr>
        <w:t xml:space="preserve"> </w:t>
      </w:r>
      <w:r>
        <w:rPr>
          <w:lang w:val="en-US"/>
        </w:rPr>
        <w:fldChar w:fldCharType="begin"/>
      </w:r>
      <w:r w:rsidR="0007707D">
        <w:rPr>
          <w:lang w:val="en-US"/>
        </w:rPr>
        <w:instrText xml:space="preserve"> ADDIN ZOTERO_ITEM CSL_CITATION {"citationID":"Z5O5KMGH","properties":{"formattedCitation":"[20]","plainCitation":"[20]","noteIndex":0},"citationItems":[{"id":40,"uris":["http://zotero.org/users/10550292/items/FL9XHUTW"],"itemData":{"id":40,"type":"article-newspaper","container-title":"IBM Developer","title":"5 steps of test-driven development","URL":"https://developer.ibm.com/articles/5-steps-of-test-driven-development/","author":[{"family":"Steinfeld","given":"Grant"}],"accessed":{"date-parts":[["2023",1,30]]},"issued":{"date-parts":[["2020",2,6]]}}}],"schema":"https://github.com/citation-style-language/schema/raw/master/csl-citation.json"} </w:instrText>
      </w:r>
      <w:r>
        <w:rPr>
          <w:lang w:val="en-US"/>
        </w:rPr>
        <w:fldChar w:fldCharType="separate"/>
      </w:r>
      <w:r w:rsidR="00AA2DBA" w:rsidRPr="00AA2DBA">
        <w:t>[20]</w:t>
      </w:r>
      <w:r>
        <w:rPr>
          <w:lang w:val="en-US"/>
        </w:rPr>
        <w:fldChar w:fldCharType="end"/>
      </w:r>
      <w:r>
        <w:rPr>
          <w:lang w:val="en-US"/>
        </w:rPr>
        <w:t>.</w:t>
      </w:r>
    </w:p>
    <w:p w14:paraId="2F1D1688" w14:textId="09F62F0F" w:rsidR="007643DB" w:rsidRDefault="007643DB" w:rsidP="00ED4D30">
      <w:pPr>
        <w:ind w:firstLine="0"/>
        <w:rPr>
          <w:lang w:val="en-US"/>
        </w:rPr>
      </w:pPr>
    </w:p>
    <w:p w14:paraId="44780926" w14:textId="6F2E5C5F" w:rsidR="007643DB" w:rsidRPr="00911942" w:rsidRDefault="007643DB" w:rsidP="00ED4D30">
      <w:pPr>
        <w:ind w:firstLine="0"/>
        <w:rPr>
          <w:lang w:val="en-US"/>
        </w:rPr>
      </w:pPr>
      <w:r>
        <w:rPr>
          <w:lang w:val="en-US"/>
        </w:rPr>
        <w:t>Penel</w:t>
      </w:r>
      <w:r w:rsidR="00E76C5B">
        <w:rPr>
          <w:lang w:val="en-US"/>
        </w:rPr>
        <w:t xml:space="preserve">itian tugas akhir ini akan menggunakan siklus hidup pembangunan perangkat lunak (SDLC) </w:t>
      </w:r>
      <w:r w:rsidR="00E76C5B">
        <w:rPr>
          <w:i/>
          <w:iCs/>
          <w:lang w:val="en-US"/>
        </w:rPr>
        <w:t>Test-Driven Development</w:t>
      </w:r>
      <w:r w:rsidR="00E76C5B">
        <w:rPr>
          <w:lang w:val="en-US"/>
        </w:rPr>
        <w:t xml:space="preserve"> (TDD) karena kebutuhan yang dapat bervariasi dari aplikasi yang akan dikembangkan baik dari fitur maupun kebutuhan utama. Dengan menggunakan TDD, aplikasi yang dikembangkan dapat diminimalisir adanya </w:t>
      </w:r>
      <w:r w:rsidR="00E76C5B">
        <w:rPr>
          <w:i/>
          <w:iCs/>
          <w:lang w:val="en-US"/>
        </w:rPr>
        <w:t>error</w:t>
      </w:r>
      <w:r w:rsidR="00E76C5B">
        <w:rPr>
          <w:lang w:val="en-US"/>
        </w:rPr>
        <w:t xml:space="preserve"> atau </w:t>
      </w:r>
      <w:r w:rsidR="00E76C5B">
        <w:rPr>
          <w:i/>
          <w:iCs/>
          <w:lang w:val="en-US"/>
        </w:rPr>
        <w:t>bug</w:t>
      </w:r>
      <w:r w:rsidR="00E76C5B">
        <w:rPr>
          <w:lang w:val="en-US"/>
        </w:rPr>
        <w:t xml:space="preserve"> dengan melakukan unit pengujian untuk setiap langkah pembangunannya</w:t>
      </w:r>
      <w:r w:rsidR="00346770">
        <w:rPr>
          <w:lang w:val="en-US"/>
        </w:rPr>
        <w:fldChar w:fldCharType="begin"/>
      </w:r>
      <w:r w:rsidR="00E31C5D">
        <w:rPr>
          <w:lang w:val="en-US"/>
        </w:rPr>
        <w:instrText xml:space="preserve"> ADDIN ZOTERO_ITEM CSL_CITATION {"citationID":"TVU9BqU0","properties":{"formattedCitation":"[8]","plainCitation":"[8]","noteIndex":0},"citationItems":[{"id":102,"uris":["http://zotero.org/users/10550292/items/CDYV246N"],"itemData":{"id":102,"type":"article-journal","abstract":"Test Driven Development (TDD) is a software development practice in which unit test cases are incrementally written prior to code implementation. We ran a set of structured experiments with 24 professional pair programmers. One group developed a small Java program using TDD while the other (control group), used a waterfall-like approach. Experimental results, subject to external validity concerns, tend to indicate that TDD programmers produce higher quality code because they passed 18% more functional black-box test cases. However, the TDD programmers took 16% more time. Statistical analysis of the results showed that a moderate statistical correlation existed between time spent and the resulting quality. Lastly, the programmers in the control group often did not write the required automated test cases after completing their code. Hence it could be perceived that waterfall-like approaches do not encourage adequate testing. This intuitive observation supports the perception that TDD has the potential for increasing the level of unit testing in the software industry.","container-title":"Information and Software Technology","DOI":"10.1016/j.infsof.2003.09.011","ISSN":"09505849","issue":"5","journalAbbreviation":"Information and Software Technology","language":"en","page":"337-342","source":"DOI.org (Crossref)","title":"A structured experiment of test-driven development","volume":"46","author":[{"family":"George","given":"Boby"},{"family":"Williams","given":"Laurie"}],"issued":{"date-parts":[["2004",4]]}}}],"schema":"https://github.com/citation-style-language/schema/raw/master/csl-citation.json"} </w:instrText>
      </w:r>
      <w:r w:rsidR="00346770">
        <w:rPr>
          <w:lang w:val="en-US"/>
        </w:rPr>
        <w:fldChar w:fldCharType="separate"/>
      </w:r>
      <w:r w:rsidR="00E31C5D" w:rsidRPr="00E31C5D">
        <w:t>[8]</w:t>
      </w:r>
      <w:r w:rsidR="00346770">
        <w:rPr>
          <w:lang w:val="en-US"/>
        </w:rPr>
        <w:fldChar w:fldCharType="end"/>
      </w:r>
      <w:r w:rsidR="00E76C5B">
        <w:rPr>
          <w:lang w:val="en-US"/>
        </w:rPr>
        <w:t xml:space="preserve">. </w:t>
      </w:r>
      <w:r w:rsidR="00911942">
        <w:rPr>
          <w:lang w:val="en-US"/>
        </w:rPr>
        <w:t xml:space="preserve">Pengembangan aplikasi penilaian </w:t>
      </w:r>
      <w:r w:rsidR="001D1CE4">
        <w:rPr>
          <w:lang w:val="en-US"/>
        </w:rPr>
        <w:t>esai</w:t>
      </w:r>
      <w:r w:rsidR="00911942">
        <w:rPr>
          <w:lang w:val="en-US"/>
        </w:rPr>
        <w:t xml:space="preserve"> singkat otomatis ini juga tidak menggunakan </w:t>
      </w:r>
      <w:r w:rsidR="00911942">
        <w:rPr>
          <w:i/>
          <w:iCs/>
          <w:lang w:val="en-US"/>
        </w:rPr>
        <w:t>legacy code</w:t>
      </w:r>
      <w:r w:rsidR="00911942">
        <w:rPr>
          <w:lang w:val="en-US"/>
        </w:rPr>
        <w:t xml:space="preserve"> pada sisi yang dikerjakan oleh penulis, sehingga tidak perlu khawatir dengan kekurangan pada penerapan TDD yang telah disebutkan sebelumnya tentang kesulitan penerapan TDD pada </w:t>
      </w:r>
      <w:r w:rsidR="00911942">
        <w:rPr>
          <w:i/>
          <w:iCs/>
          <w:lang w:val="en-US"/>
        </w:rPr>
        <w:t>legacy code</w:t>
      </w:r>
      <w:r w:rsidR="00B6653B">
        <w:rPr>
          <w:i/>
          <w:iCs/>
          <w:lang w:val="en-US"/>
        </w:rPr>
        <w:t xml:space="preserve"> </w:t>
      </w:r>
      <w:r w:rsidR="00911942">
        <w:rPr>
          <w:i/>
          <w:iCs/>
          <w:lang w:val="en-US"/>
        </w:rPr>
        <w:fldChar w:fldCharType="begin"/>
      </w:r>
      <w:r w:rsidR="00E31C5D">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E31C5D" w:rsidRPr="00E31C5D">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9693190"/>
      <w:bookmarkEnd w:id="43"/>
      <w:r>
        <w:rPr>
          <w:lang w:val="en-US"/>
        </w:rPr>
        <w:t>Use Case Diagram</w:t>
      </w:r>
      <w:bookmarkEnd w:id="44"/>
    </w:p>
    <w:p w14:paraId="2BF8ABA2" w14:textId="77F7EF5B" w:rsidR="005B49D7" w:rsidRDefault="005B49D7" w:rsidP="005B49D7">
      <w:pPr>
        <w:ind w:firstLine="0"/>
        <w:rPr>
          <w:lang w:val="en-US"/>
        </w:rPr>
      </w:pPr>
      <w:r>
        <w:rPr>
          <w:i/>
          <w:iCs/>
          <w:lang w:val="en-US"/>
        </w:rPr>
        <w:t>Use Case Diagram</w:t>
      </w:r>
      <w:r>
        <w:rPr>
          <w:lang w:val="en-US"/>
        </w:rPr>
        <w:t xml:space="preserve"> adalah salah satu diagram dalam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merupakan diagram </w:t>
      </w:r>
      <w:r w:rsidRPr="005B49D7">
        <w:rPr>
          <w:lang w:val="en-US"/>
        </w:rPr>
        <w:t>perilaku</w:t>
      </w:r>
      <w:r>
        <w:rPr>
          <w:lang w:val="en-US"/>
        </w:rPr>
        <w:t xml:space="preserve"> yang mendeskripsikan kebutuhan fungsional pada sebuah perangkat lunak. Diagram ini juga digunakan untuk memahami bagaimana sebuah sistem seharusnya bekerja</w:t>
      </w:r>
      <w:r w:rsidR="00B6653B">
        <w:rPr>
          <w:lang w:val="en-US"/>
        </w:rPr>
        <w:t xml:space="preserve"> </w:t>
      </w:r>
      <w:r>
        <w:rPr>
          <w:lang w:val="en-US"/>
        </w:rPr>
        <w:fldChar w:fldCharType="begin"/>
      </w:r>
      <w:r w:rsidR="00AA2DBA">
        <w:rPr>
          <w:lang w:val="en-US"/>
        </w:rPr>
        <w:instrText xml:space="preserve"> ADDIN ZOTERO_ITEM CSL_CITATION {"citationID":"GQHZkziv","properties":{"formattedCitation":"[21]","plainCitation":"[21]","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AA2DBA" w:rsidRPr="00AA2DBA">
        <w:t>[21]</w:t>
      </w:r>
      <w:r>
        <w:rPr>
          <w:lang w:val="en-US"/>
        </w:rPr>
        <w:fldChar w:fldCharType="end"/>
      </w:r>
      <w:r>
        <w:rPr>
          <w:lang w:val="en-US"/>
        </w:rPr>
        <w:t xml:space="preserve">. Berikut ini merupakan manfaat dari digunakannya </w:t>
      </w:r>
      <w:r>
        <w:rPr>
          <w:i/>
          <w:iCs/>
          <w:lang w:val="en-US"/>
        </w:rPr>
        <w:t>Use Case Diagram</w:t>
      </w:r>
      <w:r>
        <w:rPr>
          <w:lang w:val="en-US"/>
        </w:rPr>
        <w:t>, yaitu:</w:t>
      </w:r>
    </w:p>
    <w:p w14:paraId="7DDD27A3" w14:textId="77777777" w:rsidR="005B49D7" w:rsidRDefault="005B49D7" w:rsidP="005B49D7">
      <w:pPr>
        <w:pStyle w:val="ListParagraph"/>
        <w:numPr>
          <w:ilvl w:val="0"/>
          <w:numId w:val="22"/>
        </w:numPr>
        <w:rPr>
          <w:lang w:val="en-US"/>
        </w:rPr>
      </w:pPr>
      <w:r>
        <w:rPr>
          <w:lang w:val="en-US"/>
        </w:rPr>
        <w:t>Mendapatkan tampilan luar dari suatu sistem.</w:t>
      </w:r>
    </w:p>
    <w:p w14:paraId="2846847D" w14:textId="77777777" w:rsidR="005B49D7" w:rsidRDefault="005B49D7" w:rsidP="005B49D7">
      <w:pPr>
        <w:pStyle w:val="ListParagraph"/>
        <w:numPr>
          <w:ilvl w:val="0"/>
          <w:numId w:val="22"/>
        </w:numPr>
        <w:rPr>
          <w:lang w:val="en-US"/>
        </w:rPr>
      </w:pPr>
      <w:r>
        <w:rPr>
          <w:lang w:val="en-US"/>
        </w:rPr>
        <w:t>Mendapatkan seluruh kebutuhan sistem.</w:t>
      </w:r>
    </w:p>
    <w:p w14:paraId="34557505" w14:textId="77777777" w:rsidR="005B49D7" w:rsidRDefault="005B49D7" w:rsidP="005B49D7">
      <w:pPr>
        <w:pStyle w:val="ListParagraph"/>
        <w:numPr>
          <w:ilvl w:val="0"/>
          <w:numId w:val="22"/>
        </w:numPr>
        <w:rPr>
          <w:lang w:val="en-US"/>
        </w:rPr>
      </w:pPr>
      <w:r>
        <w:rPr>
          <w:lang w:val="en-US"/>
        </w:rPr>
        <w:t>Mengenali faktor-faktor yang dapat mempengaruhi sistem secara eksternal maupun internal.</w:t>
      </w:r>
    </w:p>
    <w:p w14:paraId="4D7710D7" w14:textId="77777777" w:rsidR="005B49D7" w:rsidRPr="00216DE0" w:rsidRDefault="005B49D7" w:rsidP="005B49D7">
      <w:pPr>
        <w:pStyle w:val="ListParagraph"/>
        <w:numPr>
          <w:ilvl w:val="0"/>
          <w:numId w:val="22"/>
        </w:numPr>
        <w:rPr>
          <w:lang w:val="en-US"/>
        </w:rPr>
      </w:pPr>
      <w:r>
        <w:rPr>
          <w:lang w:val="en-US"/>
        </w:rPr>
        <w:t>Mendemonstrasikan interaksi antara sistem dan aktor.</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Tabel 2.2 dibawah ini, dapat diperhatikan nama dan deskripsi dari simbol yang akan digunakan dalam sebuah </w:t>
      </w:r>
      <w:r>
        <w:rPr>
          <w:i/>
          <w:iCs/>
          <w:lang w:val="en-US"/>
        </w:rPr>
        <w:t>Use Case Diagram</w:t>
      </w:r>
      <w:r>
        <w:rPr>
          <w:lang w:val="en-US"/>
        </w:rPr>
        <w:t>.</w:t>
      </w:r>
    </w:p>
    <w:p w14:paraId="0EBEF679" w14:textId="77777777" w:rsidR="005B49D7" w:rsidRDefault="005B49D7" w:rsidP="005B49D7">
      <w:pPr>
        <w:ind w:firstLine="0"/>
        <w:rPr>
          <w:lang w:val="en-US"/>
        </w:rPr>
      </w:pPr>
    </w:p>
    <w:p w14:paraId="1BA5638B" w14:textId="77777777" w:rsidR="00CD3A15" w:rsidRDefault="00CD3A15" w:rsidP="005B49D7">
      <w:pPr>
        <w:pStyle w:val="Tabel"/>
      </w:pPr>
    </w:p>
    <w:p w14:paraId="4F023442" w14:textId="64C95A98" w:rsidR="005B49D7" w:rsidRPr="00163617" w:rsidRDefault="005B49D7" w:rsidP="005B49D7">
      <w:pPr>
        <w:pStyle w:val="Tabel"/>
      </w:pPr>
      <w:bookmarkStart w:id="45" w:name="_Toc129693316"/>
      <w:r>
        <w:lastRenderedPageBreak/>
        <w:t xml:space="preserve">Tabel 2.2 Simbol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r>
              <w:rPr>
                <w:b/>
                <w:bCs/>
                <w:lang w:val="en-US"/>
              </w:rPr>
              <w:t>Simbol</w:t>
            </w:r>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r>
              <w:rPr>
                <w:b/>
                <w:bCs/>
                <w:lang w:val="en-US"/>
              </w:rPr>
              <w:t>Deskripsi</w:t>
            </w:r>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r>
              <w:rPr>
                <w:lang w:val="en-US"/>
              </w:rPr>
              <w:t>Aktor</w:t>
            </w:r>
          </w:p>
        </w:tc>
        <w:tc>
          <w:tcPr>
            <w:tcW w:w="4101" w:type="dxa"/>
          </w:tcPr>
          <w:p w14:paraId="3B2A14AB" w14:textId="77777777" w:rsidR="005B49D7" w:rsidRDefault="005B49D7" w:rsidP="00D5126D">
            <w:pPr>
              <w:ind w:firstLine="0"/>
              <w:jc w:val="left"/>
              <w:rPr>
                <w:lang w:val="en-US"/>
              </w:rPr>
            </w:pPr>
            <w:r>
              <w:rPr>
                <w:lang w:val="en-US"/>
              </w:rPr>
              <w:t>Peranan eksternal yang berinteraksi dengan sistem.</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r>
              <w:rPr>
                <w:lang w:val="en-US"/>
              </w:rPr>
              <w:t>Fungsionalitas atau kebutuhan yang akan diimplementasikan pada sebuah sistem.</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r>
              <w:rPr>
                <w:lang w:val="en-US"/>
              </w:rPr>
              <w:t>G</w:t>
            </w:r>
            <w:r w:rsidRPr="00F85042">
              <w:rPr>
                <w:lang w:val="en-US"/>
              </w:rPr>
              <w:t>eneralisasi</w:t>
            </w:r>
          </w:p>
        </w:tc>
        <w:tc>
          <w:tcPr>
            <w:tcW w:w="4101" w:type="dxa"/>
          </w:tcPr>
          <w:p w14:paraId="4D407749" w14:textId="77777777" w:rsidR="005B49D7" w:rsidRDefault="005B49D7" w:rsidP="00D5126D">
            <w:pPr>
              <w:ind w:firstLine="0"/>
              <w:jc w:val="left"/>
              <w:rPr>
                <w:lang w:val="en-US"/>
              </w:rPr>
            </w:pPr>
            <w:r>
              <w:rPr>
                <w:lang w:val="en-US"/>
              </w:rPr>
              <w:t xml:space="preserve">Merepresentasiskan hubungan antara aktor dengan aktor, maupun </w:t>
            </w:r>
            <w:r>
              <w:rPr>
                <w:i/>
                <w:iCs/>
                <w:lang w:val="en-US"/>
              </w:rPr>
              <w:t>use case</w:t>
            </w:r>
            <w:r>
              <w:rPr>
                <w:lang w:val="en-US"/>
              </w:rPr>
              <w:t xml:space="preserve"> dengan </w:t>
            </w:r>
            <w:r>
              <w:rPr>
                <w:i/>
                <w:iCs/>
                <w:lang w:val="en-US"/>
              </w:rPr>
              <w:t>use case</w:t>
            </w:r>
            <w:r>
              <w:rPr>
                <w:lang w:val="en-US"/>
              </w:rPr>
              <w:t xml:space="preserve"> lainnya.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r>
              <w:rPr>
                <w:lang w:val="en-US"/>
              </w:rPr>
              <w:t>Asosiasi</w:t>
            </w:r>
          </w:p>
        </w:tc>
        <w:tc>
          <w:tcPr>
            <w:tcW w:w="4101" w:type="dxa"/>
          </w:tcPr>
          <w:p w14:paraId="10AD9056" w14:textId="77777777" w:rsidR="005B49D7" w:rsidRPr="00AD57D6" w:rsidRDefault="005B49D7" w:rsidP="00D5126D">
            <w:pPr>
              <w:ind w:firstLine="0"/>
              <w:jc w:val="left"/>
              <w:rPr>
                <w:lang w:val="en-US"/>
              </w:rPr>
            </w:pPr>
            <w:r>
              <w:rPr>
                <w:lang w:val="en-US"/>
              </w:rPr>
              <w:t xml:space="preserve">Merepresentasikan komunikasi dua arah antara aktor dengan </w:t>
            </w:r>
            <w:r>
              <w:rPr>
                <w:i/>
                <w:iCs/>
                <w:lang w:val="en-US"/>
              </w:rPr>
              <w:t>use case</w:t>
            </w:r>
            <w:r>
              <w:rPr>
                <w:lang w:val="en-US"/>
              </w:rPr>
              <w:t xml:space="preserve">, setiap kasus dimulai dengan aktor utama yang harus mendapatkan respon dari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 xml:space="preserve">use case </w:t>
            </w:r>
            <w:r>
              <w:rPr>
                <w:lang w:val="en-US"/>
              </w:rPr>
              <w:t xml:space="preserve">A membutuhkan </w:t>
            </w:r>
            <w:r>
              <w:rPr>
                <w:i/>
                <w:iCs/>
                <w:lang w:val="en-US"/>
              </w:rPr>
              <w:t xml:space="preserve">use case </w:t>
            </w:r>
            <w:r>
              <w:rPr>
                <w:lang w:val="en-US"/>
              </w:rPr>
              <w:t xml:space="preserve">B untuk menyelesaikan tugasnya, walau </w:t>
            </w:r>
            <w:r>
              <w:rPr>
                <w:i/>
                <w:iCs/>
                <w:lang w:val="en-US"/>
              </w:rPr>
              <w:t xml:space="preserve">use case </w:t>
            </w:r>
            <w:r>
              <w:rPr>
                <w:lang w:val="en-US"/>
              </w:rPr>
              <w:t>B dapat menyelesaikan tugasnya sendiri.</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r>
              <w:rPr>
                <w:lang w:val="en-US"/>
              </w:rPr>
              <w:t xml:space="preserve">Merepresentasikan hubungan antara dua </w:t>
            </w:r>
            <w:r>
              <w:rPr>
                <w:i/>
                <w:iCs/>
                <w:lang w:val="en-US"/>
              </w:rPr>
              <w:t>use case</w:t>
            </w:r>
            <w:r>
              <w:rPr>
                <w:lang w:val="en-US"/>
              </w:rPr>
              <w:t xml:space="preserve">. Saat </w:t>
            </w:r>
            <w:r>
              <w:rPr>
                <w:i/>
                <w:iCs/>
                <w:lang w:val="en-US"/>
              </w:rPr>
              <w:t>use case</w:t>
            </w:r>
            <w:r>
              <w:rPr>
                <w:lang w:val="en-US"/>
              </w:rPr>
              <w:t xml:space="preserve"> A mungkin memerlukan </w:t>
            </w:r>
            <w:r>
              <w:rPr>
                <w:i/>
                <w:iCs/>
                <w:lang w:val="en-US"/>
              </w:rPr>
              <w:t xml:space="preserve">use case </w:t>
            </w:r>
            <w:r>
              <w:rPr>
                <w:lang w:val="en-US"/>
              </w:rPr>
              <w:t xml:space="preserve">B untuk menyelesaikan tugasnya, namun </w:t>
            </w:r>
            <w:r>
              <w:rPr>
                <w:i/>
                <w:iCs/>
                <w:lang w:val="en-US"/>
              </w:rPr>
              <w:t xml:space="preserve">use case </w:t>
            </w:r>
            <w:r>
              <w:rPr>
                <w:lang w:val="en-US"/>
              </w:rPr>
              <w:t>B tidak bisa ada sendiri.</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r>
        <w:rPr>
          <w:lang w:val="en-US"/>
        </w:rPr>
        <w:t xml:space="preserve">Penelitian ini akan menggunakan </w:t>
      </w:r>
      <w:r>
        <w:rPr>
          <w:i/>
          <w:iCs/>
          <w:lang w:val="en-US"/>
        </w:rPr>
        <w:t>Use Case Diagram</w:t>
      </w:r>
      <w:r>
        <w:rPr>
          <w:lang w:val="en-US"/>
        </w:rPr>
        <w:t xml:space="preserve"> untuk memperjelas skenario dan kebutuhan dari perilaku sistem yang akan dikembangkan. Hal ini dilakukan untuk memastikan bahwa sistem yang akan dikembangkan memenuhi skenario dan perilaku sistem yang telah diajukan.</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9693191"/>
      <w:r>
        <w:rPr>
          <w:lang w:val="en-US"/>
        </w:rPr>
        <w:t>Activity Diagram</w:t>
      </w:r>
      <w:bookmarkEnd w:id="46"/>
    </w:p>
    <w:p w14:paraId="2236FFC2" w14:textId="32E89BAC" w:rsidR="000930E0" w:rsidRDefault="005B49D7" w:rsidP="005B49D7">
      <w:pPr>
        <w:ind w:firstLine="0"/>
        <w:rPr>
          <w:lang w:val="en-US"/>
        </w:rPr>
      </w:pPr>
      <w:r>
        <w:rPr>
          <w:lang w:val="en-US"/>
        </w:rPr>
        <w:t xml:space="preserve">Sama seperti </w:t>
      </w:r>
      <w:r>
        <w:rPr>
          <w:i/>
          <w:iCs/>
          <w:lang w:val="en-US"/>
        </w:rPr>
        <w:t>Use Case Diagram</w:t>
      </w:r>
      <w:r>
        <w:rPr>
          <w:lang w:val="en-US"/>
        </w:rPr>
        <w:t xml:space="preserve">, </w:t>
      </w:r>
      <w:r>
        <w:rPr>
          <w:i/>
          <w:iCs/>
          <w:lang w:val="en-US"/>
        </w:rPr>
        <w:t>Activity Diagram</w:t>
      </w:r>
      <w:r>
        <w:rPr>
          <w:lang w:val="en-US"/>
        </w:rPr>
        <w:t xml:space="preserve"> merupakan salah satu </w:t>
      </w:r>
      <w:r w:rsidR="00F0493E">
        <w:rPr>
          <w:lang w:val="en-US"/>
        </w:rPr>
        <w:t xml:space="preserve">diagram dalam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dapat menampilkan </w:t>
      </w:r>
      <w:r w:rsidR="00CC7D90">
        <w:rPr>
          <w:lang w:val="en-US"/>
        </w:rPr>
        <w:t xml:space="preserve">alur </w:t>
      </w:r>
      <w:r w:rsidR="00CC7D90">
        <w:rPr>
          <w:lang w:val="en-US"/>
        </w:rPr>
        <w:lastRenderedPageBreak/>
        <w:t>kegiatan dari sebuah sistem perangkat lunak</w:t>
      </w:r>
      <w:r w:rsidR="00B6653B">
        <w:rPr>
          <w:lang w:val="en-US"/>
        </w:rPr>
        <w:t xml:space="preserve"> </w:t>
      </w:r>
      <w:r w:rsidR="00CC7D90">
        <w:rPr>
          <w:lang w:val="en-US"/>
        </w:rPr>
        <w:fldChar w:fldCharType="begin"/>
      </w:r>
      <w:r w:rsidR="00AA2DBA">
        <w:rPr>
          <w:lang w:val="en-US"/>
        </w:rPr>
        <w:instrText xml:space="preserve"> ADDIN ZOTERO_ITEM CSL_CITATION {"citationID":"Q4EqsnsX","properties":{"formattedCitation":"[22]","plainCitation":"[22]","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AA2DBA" w:rsidRPr="00AA2DBA">
        <w:t>[22]</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biasanya berisi aktifitas, transaksi, keputusan, swimlane, dan aktifitas paralel</w:t>
      </w:r>
      <w:r w:rsidR="00B6653B">
        <w:rPr>
          <w:lang w:val="en-US"/>
        </w:rPr>
        <w:t xml:space="preserve"> </w:t>
      </w:r>
      <w:r w:rsidR="00BF5CC7">
        <w:rPr>
          <w:lang w:val="en-US"/>
        </w:rPr>
        <w:fldChar w:fldCharType="begin"/>
      </w:r>
      <w:r w:rsidR="00AA2DBA">
        <w:rPr>
          <w:lang w:val="en-US"/>
        </w:rPr>
        <w:instrText xml:space="preserve"> ADDIN ZOTERO_ITEM CSL_CITATION {"citationID":"NiZ9OrJz","properties":{"formattedCitation":"[23]","plainCitation":"[23]","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AA2DBA" w:rsidRPr="00AA2DBA">
        <w:t>[23]</w:t>
      </w:r>
      <w:r w:rsidR="00BF5CC7">
        <w:rPr>
          <w:lang w:val="en-US"/>
        </w:rPr>
        <w:fldChar w:fldCharType="end"/>
      </w:r>
      <w:r w:rsidR="00BF5CC7">
        <w:rPr>
          <w:lang w:val="en-US"/>
        </w:rPr>
        <w:t xml:space="preserve">. </w:t>
      </w:r>
      <w:r w:rsidR="00DC5B6A">
        <w:rPr>
          <w:lang w:val="en-US"/>
        </w:rPr>
        <w:t>Berdasarkan</w:t>
      </w:r>
      <w:r w:rsidR="00D94643">
        <w:rPr>
          <w:lang w:val="en-US"/>
        </w:rPr>
        <w:t xml:space="preserve"> itu, simbol, nama, dan deskripsi dari </w:t>
      </w:r>
      <w:r w:rsidR="00D94643">
        <w:rPr>
          <w:i/>
          <w:iCs/>
          <w:lang w:val="en-US"/>
        </w:rPr>
        <w:t>Activity Diagram</w:t>
      </w:r>
      <w:r w:rsidR="00D94643">
        <w:rPr>
          <w:lang w:val="en-US"/>
        </w:rPr>
        <w:t xml:space="preserve"> dapat dilihat pada Tabel 2.3 berikut ini.</w:t>
      </w: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9693317"/>
      <w:r>
        <w:t xml:space="preserve">Tabel 2.3 Simbol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r>
              <w:rPr>
                <w:b/>
                <w:bCs/>
                <w:lang w:val="en-US"/>
              </w:rPr>
              <w:t>Simbol</w:t>
            </w:r>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r>
              <w:rPr>
                <w:b/>
                <w:bCs/>
                <w:lang w:val="en-US"/>
              </w:rPr>
              <w:t>Deskripsi</w:t>
            </w:r>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r>
              <w:rPr>
                <w:lang w:val="en-US"/>
              </w:rPr>
              <w:t>Menunjukkan kondisi awal / dimulainya sebuah aktifitas</w:t>
            </w:r>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r>
              <w:rPr>
                <w:lang w:val="en-US"/>
              </w:rPr>
              <w:t>Menunjukkan berakhirnya semua kondisi dari sebuah aktifitas</w:t>
            </w:r>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r>
              <w:rPr>
                <w:lang w:val="en-US"/>
              </w:rPr>
              <w:t>Aktifitas</w:t>
            </w:r>
          </w:p>
        </w:tc>
        <w:tc>
          <w:tcPr>
            <w:tcW w:w="3741" w:type="dxa"/>
          </w:tcPr>
          <w:p w14:paraId="22816E40" w14:textId="31F8BC29" w:rsidR="00D94643" w:rsidRDefault="00803697" w:rsidP="00D94643">
            <w:pPr>
              <w:ind w:firstLine="0"/>
              <w:jc w:val="left"/>
              <w:rPr>
                <w:lang w:val="en-US"/>
              </w:rPr>
            </w:pPr>
            <w:r>
              <w:rPr>
                <w:lang w:val="en-US"/>
              </w:rPr>
              <w:t>Menunjukkan aktifitas dari sebuah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r>
              <w:rPr>
                <w:lang w:val="en-US"/>
              </w:rPr>
              <w:t>Menunjukkan kondisi percabangan dari 1 masukkan dengan banyak keluaran</w:t>
            </w:r>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r>
              <w:rPr>
                <w:lang w:val="en-US"/>
              </w:rPr>
              <w:t>Mengorganisir aktifitas berdasarkan peran dari setiap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r>
              <w:rPr>
                <w:lang w:val="en-US"/>
              </w:rPr>
              <w:t>Aktifitas Paralel</w:t>
            </w:r>
          </w:p>
        </w:tc>
        <w:tc>
          <w:tcPr>
            <w:tcW w:w="3741" w:type="dxa"/>
          </w:tcPr>
          <w:p w14:paraId="57995D1B" w14:textId="5CC7CCC4" w:rsidR="00D94643" w:rsidRDefault="000930E0" w:rsidP="00D94643">
            <w:pPr>
              <w:ind w:firstLine="0"/>
              <w:jc w:val="left"/>
              <w:rPr>
                <w:lang w:val="en-US"/>
              </w:rPr>
            </w:pPr>
            <w:r>
              <w:rPr>
                <w:lang w:val="en-US"/>
              </w:rPr>
              <w:t>Menunjukkan proses yang berjalan secara paralel, biasanya terdiri dari dua aktifitas yang dijalankan bersamaan</w:t>
            </w:r>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r>
        <w:rPr>
          <w:lang w:val="en-US"/>
        </w:rPr>
        <w:t xml:space="preserve">Penelitian ini akan menggunakan </w:t>
      </w:r>
      <w:r>
        <w:rPr>
          <w:i/>
          <w:iCs/>
          <w:lang w:val="en-US"/>
        </w:rPr>
        <w:t>Activity Diagram</w:t>
      </w:r>
      <w:r>
        <w:rPr>
          <w:lang w:val="en-US"/>
        </w:rPr>
        <w:t xml:space="preserve"> untuk menggambarkan alur aktifitas dari sistem perangkat lunak yang akan dikembangkan.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9693192"/>
      <w:r>
        <w:rPr>
          <w:lang w:val="en-US"/>
        </w:rPr>
        <w:t>Website</w:t>
      </w:r>
      <w:bookmarkEnd w:id="48"/>
    </w:p>
    <w:p w14:paraId="45756760" w14:textId="4CF6C96E" w:rsidR="00251AC9" w:rsidRDefault="000D7E90" w:rsidP="000D7E90">
      <w:pPr>
        <w:ind w:firstLine="0"/>
        <w:rPr>
          <w:lang w:val="en-US"/>
        </w:rPr>
      </w:pPr>
      <w:r w:rsidRPr="00BB0B09">
        <w:rPr>
          <w:i/>
          <w:iCs/>
          <w:lang w:val="en-US"/>
        </w:rPr>
        <w:t>Website</w:t>
      </w:r>
      <w:r w:rsidRPr="000D7E90">
        <w:rPr>
          <w:lang w:val="en-US"/>
        </w:rPr>
        <w:t xml:space="preserve"> adalah keseluruhan halaman-halaman web yang terdapat dari</w:t>
      </w:r>
      <w:r>
        <w:rPr>
          <w:lang w:val="en-US"/>
        </w:rPr>
        <w:t xml:space="preserve"> </w:t>
      </w:r>
      <w:r w:rsidRPr="000D7E90">
        <w:rPr>
          <w:lang w:val="en-US"/>
        </w:rPr>
        <w:t>sebuah domain yang mengandung informasi</w:t>
      </w:r>
      <w:r w:rsidR="00B6653B">
        <w:rPr>
          <w:lang w:val="en-US"/>
        </w:rPr>
        <w:t xml:space="preserve"> </w:t>
      </w:r>
      <w:r>
        <w:rPr>
          <w:lang w:val="en-US"/>
        </w:rPr>
        <w:fldChar w:fldCharType="begin"/>
      </w:r>
      <w:r w:rsidR="00AA2DBA">
        <w:rPr>
          <w:lang w:val="en-US"/>
        </w:rPr>
        <w:instrText xml:space="preserve"> ADDIN ZOTERO_ITEM CSL_CITATION {"citationID":"5QLAXTql","properties":{"formattedCitation":"[24]","plainCitation":"[24]","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00AA2DBA" w:rsidRPr="00AA2DBA">
        <w:t>[24]</w:t>
      </w:r>
      <w:r>
        <w:rPr>
          <w:lang w:val="en-US"/>
        </w:rPr>
        <w:fldChar w:fldCharType="end"/>
      </w:r>
      <w:r w:rsidRPr="000D7E90">
        <w:rPr>
          <w:lang w:val="en-US"/>
        </w:rPr>
        <w:t xml:space="preserve">. Layanan yang terdapat pada </w:t>
      </w:r>
      <w:r w:rsidRPr="00BB0B09">
        <w:rPr>
          <w:i/>
          <w:iCs/>
          <w:lang w:val="en-US"/>
        </w:rPr>
        <w:t>website</w:t>
      </w:r>
      <w:r w:rsidRPr="000D7E90">
        <w:rPr>
          <w:lang w:val="en-US"/>
        </w:rPr>
        <w:t xml:space="preserve"> dapat diakses melalui jaringan internet, dengan permintaan layanan dieksekusi melalui sistem jarak jauh</w:t>
      </w:r>
      <w:r>
        <w:rPr>
          <w:lang w:val="en-US"/>
        </w:rPr>
        <w:fldChar w:fldCharType="begin"/>
      </w:r>
      <w:r w:rsidR="00AA2DBA">
        <w:rPr>
          <w:lang w:val="en-US"/>
        </w:rPr>
        <w:instrText xml:space="preserve"> ADDIN ZOTERO_ITEM CSL_CITATION {"citationID":"JyEMfrT4","properties":{"formattedCitation":"[25]","plainCitation":"[25]","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00AA2DBA" w:rsidRPr="00AA2DBA">
        <w:t>[25]</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bookmarkStart w:id="49" w:name="_Toc129693193"/>
      <w:r>
        <w:rPr>
          <w:lang w:val="en-US"/>
        </w:rPr>
        <w:lastRenderedPageBreak/>
        <w:t>JavaScript</w:t>
      </w:r>
      <w:bookmarkEnd w:id="49"/>
    </w:p>
    <w:p w14:paraId="5A801B5B" w14:textId="5866ABF1" w:rsidR="00DF49B3" w:rsidRDefault="00DF49B3" w:rsidP="00DF49B3">
      <w:pPr>
        <w:ind w:firstLine="0"/>
        <w:rPr>
          <w:lang w:val="en-US"/>
        </w:rPr>
      </w:pPr>
      <w:r w:rsidRPr="00BB0B09">
        <w:rPr>
          <w:i/>
          <w:iCs/>
          <w:lang w:val="en-US"/>
        </w:rPr>
        <w:t>JavaScript</w:t>
      </w:r>
      <w:r>
        <w:rPr>
          <w:lang w:val="en-US"/>
        </w:rPr>
        <w:t xml:space="preserve"> adalah bahasa pemrograman yang populer, digunakan bukan hanya untuk web sisi klien, tapi juga sisi </w:t>
      </w:r>
      <w:r w:rsidRPr="00BB0B09">
        <w:rPr>
          <w:i/>
          <w:iCs/>
          <w:lang w:val="en-US"/>
        </w:rPr>
        <w:t>server</w:t>
      </w:r>
      <w:r w:rsidR="00B6653B">
        <w:rPr>
          <w:lang w:val="en-US"/>
        </w:rPr>
        <w:t xml:space="preserve"> </w:t>
      </w:r>
      <w:r w:rsidR="006C4FCF">
        <w:rPr>
          <w:lang w:val="en-US"/>
        </w:rPr>
        <w:fldChar w:fldCharType="begin"/>
      </w:r>
      <w:r w:rsidR="00AA2DBA">
        <w:rPr>
          <w:lang w:val="en-US"/>
        </w:rPr>
        <w:instrText xml:space="preserve"> ADDIN ZOTERO_ITEM CSL_CITATION {"citationID":"apNfTwvM","properties":{"formattedCitation":"[26]","plainCitation":"[26]","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AA2DBA" w:rsidRPr="00AA2DBA">
        <w:t>[26]</w:t>
      </w:r>
      <w:r w:rsidR="006C4FCF">
        <w:rPr>
          <w:lang w:val="en-US"/>
        </w:rPr>
        <w:fldChar w:fldCharType="end"/>
      </w:r>
      <w:r w:rsidR="006C4FCF">
        <w:rPr>
          <w:lang w:val="en-US"/>
        </w:rPr>
        <w:t xml:space="preserve">. </w:t>
      </w:r>
      <w:r w:rsidR="006C4FCF" w:rsidRPr="00BB0B09">
        <w:rPr>
          <w:i/>
          <w:iCs/>
          <w:lang w:val="en-US"/>
        </w:rPr>
        <w:t>JavaScript</w:t>
      </w:r>
      <w:r w:rsidR="006C4FCF">
        <w:rPr>
          <w:lang w:val="en-US"/>
        </w:rPr>
        <w:t xml:space="preserve"> juga memiliki tipe dinamis, yang artinya pembangun tidak perlu menspesifikasikan tipe dalam kodenya. Hal ini yang membuat IDE </w:t>
      </w:r>
      <w:r w:rsidR="006C4FCF" w:rsidRPr="00BB0B09">
        <w:rPr>
          <w:i/>
          <w:iCs/>
          <w:lang w:val="en-US"/>
        </w:rPr>
        <w:t>JavaScript</w:t>
      </w:r>
      <w:r w:rsidR="006C4FCF">
        <w:rPr>
          <w:lang w:val="en-US"/>
        </w:rPr>
        <w:t xml:space="preserve"> sering gagal mensugestikan tipe yang akurat karena tipe dari elemen kode tidak diketahui hingga memiliki isi. Namun kekurangan ini bisa diatasi dengan membuat kode yang bagus dan tidak ambigu.</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penelitian tugas akhir ini, </w:t>
      </w:r>
      <w:r w:rsidRPr="00EE2F22">
        <w:rPr>
          <w:i/>
          <w:iCs/>
          <w:lang w:val="en-US"/>
        </w:rPr>
        <w:t>JavaScript</w:t>
      </w:r>
      <w:r>
        <w:rPr>
          <w:lang w:val="en-US"/>
        </w:rPr>
        <w:t xml:space="preserve"> akan digunakan untuk membangun aplikasi berbasis website penilaian </w:t>
      </w:r>
      <w:r w:rsidR="001D1CE4">
        <w:rPr>
          <w:lang w:val="en-US"/>
        </w:rPr>
        <w:t>esai</w:t>
      </w:r>
      <w:r>
        <w:rPr>
          <w:lang w:val="en-US"/>
        </w:rPr>
        <w:t xml:space="preserve"> singkat pada sisi klien dan juga sisi </w:t>
      </w:r>
      <w:r w:rsidRPr="00EE2F22">
        <w:rPr>
          <w:i/>
          <w:iCs/>
          <w:lang w:val="en-US"/>
        </w:rPr>
        <w:t>server</w:t>
      </w:r>
      <w:r>
        <w:rPr>
          <w:lang w:val="en-US"/>
        </w:rPr>
        <w:t xml:space="preserve"> dengan </w:t>
      </w:r>
      <w:r w:rsidRPr="00EE2F22">
        <w:rPr>
          <w:i/>
          <w:iCs/>
          <w:lang w:val="en-US"/>
        </w:rPr>
        <w:t>Node.js</w:t>
      </w:r>
      <w:r>
        <w:rPr>
          <w:lang w:val="en-US"/>
        </w:rPr>
        <w:t xml:space="preserve">.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50" w:name="_Toc129693194"/>
      <w:r>
        <w:rPr>
          <w:lang w:val="en-US"/>
        </w:rPr>
        <w:t>Node</w:t>
      </w:r>
      <w:r w:rsidR="00DE5F56">
        <w:rPr>
          <w:lang w:val="en-US"/>
        </w:rPr>
        <w:t>.js</w:t>
      </w:r>
      <w:bookmarkEnd w:id="50"/>
    </w:p>
    <w:p w14:paraId="220DD61F" w14:textId="0B054900" w:rsidR="00173FD4" w:rsidRDefault="00173FD4" w:rsidP="00173FD4">
      <w:pPr>
        <w:ind w:firstLine="0"/>
        <w:rPr>
          <w:lang w:val="en-US"/>
        </w:rPr>
      </w:pPr>
      <w:r w:rsidRPr="00EE2F22">
        <w:rPr>
          <w:i/>
          <w:iCs/>
          <w:lang w:val="en-US"/>
        </w:rPr>
        <w:t>Node.js</w:t>
      </w:r>
      <w:r>
        <w:t xml:space="preserve"> adalah </w:t>
      </w:r>
      <w:r w:rsidRPr="00EE2F22">
        <w:rPr>
          <w:i/>
          <w:iCs/>
        </w:rPr>
        <w:t>run timer</w:t>
      </w:r>
      <w:r w:rsidR="005833D7">
        <w:rPr>
          <w:lang w:val="en-US"/>
        </w:rPr>
        <w:t xml:space="preserve"> sisi server</w:t>
      </w:r>
      <w:r>
        <w:t xml:space="preserve"> </w:t>
      </w:r>
      <w:r w:rsidRPr="00EE2F22">
        <w:rPr>
          <w:i/>
          <w:iCs/>
        </w:rPr>
        <w:t>JavaScript</w:t>
      </w:r>
      <w:r>
        <w:t xml:space="preserve"> yang digunakan pada </w:t>
      </w:r>
      <w:r w:rsidRPr="00EE2F22">
        <w:rPr>
          <w:i/>
          <w:iCs/>
        </w:rPr>
        <w:t>browser</w:t>
      </w:r>
      <w:r>
        <w:t xml:space="preserve"> untuk memproses HTTP. </w:t>
      </w:r>
      <w:r w:rsidRPr="00EE2F22">
        <w:rPr>
          <w:i/>
          <w:iCs/>
          <w:lang w:val="en-US"/>
        </w:rPr>
        <w:t>Node</w:t>
      </w:r>
      <w:r>
        <w:rPr>
          <w:lang w:val="en-US"/>
        </w:rPr>
        <w:t>.</w:t>
      </w:r>
      <w:r w:rsidRPr="00EE2F22">
        <w:rPr>
          <w:i/>
          <w:iCs/>
          <w:lang w:val="en-US"/>
        </w:rPr>
        <w:t>js</w:t>
      </w:r>
      <w:r>
        <w:t xml:space="preserve"> memungkinkan penulis untuk membuat </w:t>
      </w:r>
      <w:r w:rsidRPr="00173FD4">
        <w:rPr>
          <w:i/>
          <w:iCs/>
        </w:rPr>
        <w:t>backend</w:t>
      </w:r>
      <w:r>
        <w:t xml:space="preserve"> dari sebuah </w:t>
      </w:r>
      <w:r w:rsidRPr="00EE2F22">
        <w:rPr>
          <w:i/>
          <w:iCs/>
        </w:rPr>
        <w:t>website</w:t>
      </w:r>
      <w:r>
        <w:t xml:space="preserve"> yang dapat menerima </w:t>
      </w:r>
      <w:r w:rsidRPr="00173FD4">
        <w:rPr>
          <w:i/>
          <w:iCs/>
        </w:rPr>
        <w:t>request GET</w:t>
      </w:r>
      <w:r>
        <w:t xml:space="preserve"> dan </w:t>
      </w:r>
      <w:r w:rsidRPr="00173FD4">
        <w:rPr>
          <w:i/>
          <w:iCs/>
        </w:rPr>
        <w:t>POST</w:t>
      </w:r>
      <w:r>
        <w:t xml:space="preserve"> menggunakan bahasa pemrograman </w:t>
      </w:r>
      <w:r w:rsidRPr="00EE2F22">
        <w:rPr>
          <w:i/>
          <w:iCs/>
        </w:rPr>
        <w:t>JavaScript</w:t>
      </w:r>
      <w:r w:rsidR="00B6653B">
        <w:rPr>
          <w:lang w:val="en-US"/>
        </w:rPr>
        <w:t xml:space="preserve"> </w:t>
      </w:r>
      <w:r w:rsidR="005833D7">
        <w:fldChar w:fldCharType="begin"/>
      </w:r>
      <w:r w:rsidR="00AA2DBA">
        <w:instrText xml:space="preserve"> ADDIN ZOTERO_ITEM CSL_CITATION {"citationID":"XJDdF5eD","properties":{"formattedCitation":"[27]","plainCitation":"[27]","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AA2DBA" w:rsidRPr="00AA2DBA">
        <w:t>[27]</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sidRPr="00EE2F22">
        <w:rPr>
          <w:i/>
          <w:iCs/>
          <w:lang w:val="en-US"/>
        </w:rPr>
        <w:t>Node.js</w:t>
      </w:r>
      <w:r>
        <w:rPr>
          <w:lang w:val="en-US"/>
        </w:rPr>
        <w:t xml:space="preserve"> memiliki </w:t>
      </w:r>
      <w:r>
        <w:rPr>
          <w:i/>
          <w:iCs/>
          <w:lang w:val="en-US"/>
        </w:rPr>
        <w:t>package manager</w:t>
      </w:r>
      <w:r>
        <w:rPr>
          <w:lang w:val="en-US"/>
        </w:rPr>
        <w:t xml:space="preserve"> yaitu NPM, gudang perangkat lunak terbesar di dunia dengan jutaan paket yang dapat digunakan pada perangkat lunak siapapun menjadi bantuan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6132470" w:rsidR="005833D7" w:rsidRDefault="005833D7" w:rsidP="00173FD4">
      <w:pPr>
        <w:ind w:firstLine="0"/>
        <w:rPr>
          <w:lang w:val="en-US"/>
        </w:rPr>
      </w:pPr>
      <w:r>
        <w:rPr>
          <w:lang w:val="en-US"/>
        </w:rPr>
        <w:t xml:space="preserve">Penelitian ini menggunakan </w:t>
      </w:r>
      <w:r w:rsidRPr="00EE2F22">
        <w:rPr>
          <w:i/>
          <w:iCs/>
          <w:lang w:val="en-US"/>
        </w:rPr>
        <w:t>Node.js</w:t>
      </w:r>
      <w:r>
        <w:rPr>
          <w:lang w:val="en-US"/>
        </w:rPr>
        <w:t xml:space="preserve"> sebagai </w:t>
      </w:r>
      <w:r w:rsidRPr="00EE2F22">
        <w:rPr>
          <w:i/>
          <w:iCs/>
          <w:lang w:val="en-US"/>
        </w:rPr>
        <w:t>run timer</w:t>
      </w:r>
      <w:r>
        <w:rPr>
          <w:lang w:val="en-US"/>
        </w:rPr>
        <w:t xml:space="preserve"> sisi </w:t>
      </w:r>
      <w:r w:rsidRPr="00EE2F22">
        <w:rPr>
          <w:i/>
          <w:iCs/>
          <w:lang w:val="en-US"/>
        </w:rPr>
        <w:t>server</w:t>
      </w:r>
      <w:r>
        <w:rPr>
          <w:lang w:val="en-US"/>
        </w:rPr>
        <w:t xml:space="preserve"> untuk aplikasi berbasis </w:t>
      </w:r>
      <w:r w:rsidRPr="00EE2F22">
        <w:rPr>
          <w:i/>
          <w:iCs/>
          <w:lang w:val="en-US"/>
        </w:rPr>
        <w:t>website</w:t>
      </w:r>
      <w:r>
        <w:rPr>
          <w:lang w:val="en-US"/>
        </w:rPr>
        <w:t xml:space="preserve"> yang akan dibangun karena dapat menangani lebih banyak permintaan dalam satuan waktu dibanding PHP</w:t>
      </w:r>
      <w:r w:rsidR="00B6653B">
        <w:rPr>
          <w:lang w:val="en-US"/>
        </w:rPr>
        <w:t xml:space="preserve"> </w:t>
      </w:r>
      <w:r>
        <w:rPr>
          <w:lang w:val="en-US"/>
        </w:rPr>
        <w:fldChar w:fldCharType="begin"/>
      </w:r>
      <w:r w:rsidR="00AA2DBA">
        <w:rPr>
          <w:lang w:val="en-US"/>
        </w:rPr>
        <w:instrText xml:space="preserve"> ADDIN ZOTERO_ITEM CSL_CITATION {"citationID":"xVMK9inj","properties":{"formattedCitation":"[28]","plainCitation":"[28]","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AA2DBA" w:rsidRPr="00AA2DBA">
        <w:t>[28]</w:t>
      </w:r>
      <w:r>
        <w:rPr>
          <w:lang w:val="en-US"/>
        </w:rPr>
        <w:fldChar w:fldCharType="end"/>
      </w:r>
      <w:r>
        <w:rPr>
          <w:lang w:val="en-US"/>
        </w:rPr>
        <w:t xml:space="preserve">. Hal ini membuat </w:t>
      </w:r>
      <w:r w:rsidRPr="00EE2F22">
        <w:rPr>
          <w:i/>
          <w:iCs/>
          <w:lang w:val="en-US"/>
        </w:rPr>
        <w:t>Node.js</w:t>
      </w:r>
      <w:r>
        <w:rPr>
          <w:lang w:val="en-US"/>
        </w:rPr>
        <w:t xml:space="preserve"> lebih ideal untuk membangun </w:t>
      </w:r>
      <w:r w:rsidRPr="00EE2F22">
        <w:rPr>
          <w:i/>
          <w:iCs/>
          <w:lang w:val="en-US"/>
        </w:rPr>
        <w:t>website</w:t>
      </w:r>
      <w:r>
        <w:rPr>
          <w:lang w:val="en-US"/>
        </w:rPr>
        <w:t xml:space="preserve"> dengan masukkan dan keluaran yang intens. Selain itu, </w:t>
      </w:r>
      <w:r w:rsidRPr="00EE2F22">
        <w:rPr>
          <w:i/>
          <w:iCs/>
          <w:lang w:val="en-US"/>
        </w:rPr>
        <w:t>Node.js</w:t>
      </w:r>
      <w:r>
        <w:rPr>
          <w:lang w:val="en-US"/>
        </w:rPr>
        <w:t xml:space="preserve"> juga </w:t>
      </w:r>
      <w:r>
        <w:rPr>
          <w:i/>
          <w:iCs/>
          <w:lang w:val="en-US"/>
        </w:rPr>
        <w:t>developer friendly</w:t>
      </w:r>
      <w:r>
        <w:rPr>
          <w:lang w:val="en-US"/>
        </w:rPr>
        <w:t xml:space="preserve">, yang mana mudah dipahami </w:t>
      </w:r>
      <w:r w:rsidR="005850A7">
        <w:rPr>
          <w:lang w:val="en-US"/>
        </w:rPr>
        <w:t>karena cara penggunaannya yang konsisten.</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1" w:name="_Toc129693195"/>
      <w:r>
        <w:rPr>
          <w:lang w:val="en-US"/>
        </w:rPr>
        <w:t>Express.js</w:t>
      </w:r>
      <w:bookmarkEnd w:id="51"/>
    </w:p>
    <w:p w14:paraId="0E7EA4F4" w14:textId="4F858217" w:rsidR="00927CE6" w:rsidRDefault="00927CE6" w:rsidP="00927CE6">
      <w:pPr>
        <w:ind w:firstLine="0"/>
        <w:rPr>
          <w:lang w:val="en-US"/>
        </w:rPr>
      </w:pPr>
      <w:r>
        <w:rPr>
          <w:lang w:val="en-US"/>
        </w:rPr>
        <w:t xml:space="preserve">Pada teori sebelumnya, dapat diketahui bahwa </w:t>
      </w:r>
      <w:r w:rsidRPr="00EE2F22">
        <w:rPr>
          <w:i/>
          <w:iCs/>
          <w:lang w:val="en-US"/>
        </w:rPr>
        <w:t>Node.js</w:t>
      </w:r>
      <w:r>
        <w:rPr>
          <w:lang w:val="en-US"/>
        </w:rPr>
        <w:t xml:space="preserve"> merupakan </w:t>
      </w:r>
      <w:r w:rsidRPr="00EE2F22">
        <w:rPr>
          <w:i/>
          <w:iCs/>
          <w:lang w:val="en-US"/>
        </w:rPr>
        <w:t>run</w:t>
      </w:r>
      <w:r>
        <w:rPr>
          <w:lang w:val="en-US"/>
        </w:rPr>
        <w:t xml:space="preserve"> </w:t>
      </w:r>
      <w:r w:rsidRPr="00EE2F22">
        <w:rPr>
          <w:i/>
          <w:iCs/>
          <w:lang w:val="en-US"/>
        </w:rPr>
        <w:t>timer</w:t>
      </w:r>
      <w:r>
        <w:rPr>
          <w:lang w:val="en-US"/>
        </w:rPr>
        <w:t xml:space="preserve"> </w:t>
      </w:r>
      <w:r w:rsidRPr="00EE2F22">
        <w:rPr>
          <w:i/>
          <w:iCs/>
          <w:lang w:val="en-US"/>
        </w:rPr>
        <w:t>JavaScript</w:t>
      </w:r>
      <w:r>
        <w:rPr>
          <w:lang w:val="en-US"/>
        </w:rPr>
        <w:t xml:space="preserve"> dan dapat menerima permintaan HTTP </w:t>
      </w:r>
      <w:r>
        <w:rPr>
          <w:i/>
          <w:iCs/>
          <w:lang w:val="en-US"/>
        </w:rPr>
        <w:t xml:space="preserve">GET </w:t>
      </w:r>
      <w:r>
        <w:rPr>
          <w:lang w:val="en-US"/>
        </w:rPr>
        <w:t xml:space="preserve">dan </w:t>
      </w:r>
      <w:r>
        <w:rPr>
          <w:i/>
          <w:iCs/>
          <w:lang w:val="en-US"/>
        </w:rPr>
        <w:t>POST</w:t>
      </w:r>
      <w:r>
        <w:rPr>
          <w:lang w:val="en-US"/>
        </w:rPr>
        <w:t xml:space="preserve">. </w:t>
      </w:r>
      <w:r w:rsidRPr="00EE2F22">
        <w:rPr>
          <w:i/>
          <w:iCs/>
          <w:lang w:val="en-US"/>
        </w:rPr>
        <w:t>Express.js</w:t>
      </w:r>
      <w:r>
        <w:rPr>
          <w:lang w:val="en-US"/>
        </w:rPr>
        <w:t xml:space="preserve"> </w:t>
      </w:r>
      <w:r>
        <w:rPr>
          <w:lang w:val="en-US"/>
        </w:rPr>
        <w:lastRenderedPageBreak/>
        <w:t xml:space="preserve">merupakan paket NPM berupa </w:t>
      </w:r>
      <w:r>
        <w:rPr>
          <w:i/>
          <w:iCs/>
          <w:lang w:val="en-US"/>
        </w:rPr>
        <w:t>framework</w:t>
      </w:r>
      <w:r>
        <w:rPr>
          <w:lang w:val="en-US"/>
        </w:rPr>
        <w:t xml:space="preserve"> untuk mempermudah penggunaan modul HTTP pada </w:t>
      </w:r>
      <w:r w:rsidRPr="00EE2F22">
        <w:rPr>
          <w:i/>
          <w:iCs/>
          <w:lang w:val="en-US"/>
        </w:rPr>
        <w:t>Node.js</w:t>
      </w:r>
      <w:r w:rsidR="00B6653B">
        <w:rPr>
          <w:lang w:val="en-US"/>
        </w:rPr>
        <w:t xml:space="preserve"> </w:t>
      </w:r>
      <w:r w:rsidR="005C3A6E">
        <w:rPr>
          <w:lang w:val="en-US"/>
        </w:rPr>
        <w:fldChar w:fldCharType="begin"/>
      </w:r>
      <w:r w:rsidR="00AA2DBA">
        <w:rPr>
          <w:lang w:val="en-US"/>
        </w:rPr>
        <w:instrText xml:space="preserve"> ADDIN ZOTERO_ITEM CSL_CITATION {"citationID":"h5hqhlFu","properties":{"formattedCitation":"[29]","plainCitation":"[29]","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AA2DBA" w:rsidRPr="00AA2DBA">
        <w:t>[29]</w:t>
      </w:r>
      <w:r w:rsidR="005C3A6E">
        <w:rPr>
          <w:lang w:val="en-US"/>
        </w:rPr>
        <w:fldChar w:fldCharType="end"/>
      </w:r>
      <w:r>
        <w:rPr>
          <w:lang w:val="en-US"/>
        </w:rPr>
        <w:t xml:space="preserve"> sehingga penulisan kode untuk melakukan permintaan HTTP dapat dilakukan lebih cepat.</w:t>
      </w:r>
    </w:p>
    <w:p w14:paraId="55B58E13" w14:textId="3118619E" w:rsidR="00927CE6" w:rsidRDefault="00927CE6" w:rsidP="00927CE6">
      <w:pPr>
        <w:ind w:firstLine="0"/>
        <w:rPr>
          <w:lang w:val="en-US"/>
        </w:rPr>
      </w:pPr>
    </w:p>
    <w:p w14:paraId="0F65C7C3" w14:textId="4CE7CBDA" w:rsidR="00927CE6" w:rsidRDefault="00927CE6" w:rsidP="00927CE6">
      <w:pPr>
        <w:ind w:firstLine="0"/>
        <w:rPr>
          <w:lang w:val="en-US"/>
        </w:rPr>
      </w:pPr>
      <w:r>
        <w:rPr>
          <w:lang w:val="en-US"/>
        </w:rPr>
        <w:t xml:space="preserve">Sebagai </w:t>
      </w:r>
      <w:r>
        <w:rPr>
          <w:i/>
          <w:iCs/>
          <w:lang w:val="en-US"/>
        </w:rPr>
        <w:t>framework</w:t>
      </w:r>
      <w:r>
        <w:rPr>
          <w:lang w:val="en-US"/>
        </w:rPr>
        <w:t xml:space="preserve"> untuk menangani permintaan HTTP, performa </w:t>
      </w:r>
      <w:r w:rsidRPr="00EE2F22">
        <w:rPr>
          <w:i/>
          <w:iCs/>
          <w:lang w:val="en-US"/>
        </w:rPr>
        <w:t>Express.js</w:t>
      </w:r>
      <w:r>
        <w:rPr>
          <w:lang w:val="en-US"/>
        </w:rPr>
        <w:t xml:space="preserve"> terbilang cepat yaitu </w:t>
      </w:r>
      <w:r w:rsidR="005C3A6E">
        <w:rPr>
          <w:lang w:val="en-US"/>
        </w:rPr>
        <w:t xml:space="preserve">hanya memerlukan waktu </w:t>
      </w:r>
      <w:r>
        <w:rPr>
          <w:lang w:val="en-US"/>
        </w:rPr>
        <w:t xml:space="preserve">3 ms untuk memproses permintaan </w:t>
      </w:r>
      <w:r>
        <w:rPr>
          <w:i/>
          <w:iCs/>
          <w:lang w:val="en-US"/>
        </w:rPr>
        <w:t>Object Relational Model</w:t>
      </w:r>
      <w:r w:rsidR="00B6653B">
        <w:rPr>
          <w:i/>
          <w:iCs/>
          <w:lang w:val="en-US"/>
        </w:rPr>
        <w:t xml:space="preserve"> </w:t>
      </w:r>
      <w:r>
        <w:rPr>
          <w:i/>
          <w:iCs/>
          <w:lang w:val="en-US"/>
        </w:rPr>
        <w:fldChar w:fldCharType="begin"/>
      </w:r>
      <w:r w:rsidR="00AA2DBA">
        <w:rPr>
          <w:i/>
          <w:iCs/>
          <w:lang w:val="en-US"/>
        </w:rPr>
        <w:instrText xml:space="preserve"> ADDIN ZOTERO_ITEM CSL_CITATION {"citationID":"TN5uyH5p","properties":{"formattedCitation":"[16]","plainCitation":"[16]","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AA2DBA" w:rsidRPr="00AA2DBA">
        <w:t>[16]</w:t>
      </w:r>
      <w:r>
        <w:rPr>
          <w:i/>
          <w:iCs/>
          <w:lang w:val="en-US"/>
        </w:rPr>
        <w:fldChar w:fldCharType="end"/>
      </w:r>
      <w:r w:rsidR="005C3A6E">
        <w:rPr>
          <w:lang w:val="en-US"/>
        </w:rPr>
        <w:t xml:space="preserve">, dan memerlukan waktu rata-rata 17 </w:t>
      </w:r>
      <w:r w:rsidR="005C3A6E" w:rsidRPr="00EE2F22">
        <w:rPr>
          <w:i/>
          <w:iCs/>
          <w:lang w:val="en-US"/>
        </w:rPr>
        <w:t>ms</w:t>
      </w:r>
      <w:r w:rsidR="005C3A6E">
        <w:rPr>
          <w:lang w:val="en-US"/>
        </w:rPr>
        <w:t xml:space="preserve"> untuk memproses halaman dinamis dari permintaan sebanyak 200 pengguna.</w:t>
      </w:r>
    </w:p>
    <w:p w14:paraId="4E0FA7A3" w14:textId="499F0709" w:rsidR="005C3A6E" w:rsidRDefault="005C3A6E" w:rsidP="00927CE6">
      <w:pPr>
        <w:ind w:firstLine="0"/>
        <w:rPr>
          <w:lang w:val="en-US"/>
        </w:rPr>
      </w:pPr>
    </w:p>
    <w:p w14:paraId="74DDB08B" w14:textId="2EF6688C" w:rsidR="005C3A6E" w:rsidRDefault="005C3A6E" w:rsidP="00927CE6">
      <w:pPr>
        <w:ind w:firstLine="0"/>
        <w:rPr>
          <w:lang w:val="en-US"/>
        </w:rPr>
      </w:pPr>
      <w:r>
        <w:rPr>
          <w:lang w:val="en-US"/>
        </w:rPr>
        <w:t xml:space="preserve">Atas alasan tersebut, perangkat lunak yang akan dikembangkan dalam penelitian ini akan menggunakan </w:t>
      </w:r>
      <w:r w:rsidRPr="00EE2F22">
        <w:rPr>
          <w:i/>
          <w:iCs/>
          <w:lang w:val="en-US"/>
        </w:rPr>
        <w:t>Express.js</w:t>
      </w:r>
      <w:r>
        <w:rPr>
          <w:lang w:val="en-US"/>
        </w:rPr>
        <w:t xml:space="preserve"> untuk menangani permintaan HTTP sebagai </w:t>
      </w:r>
      <w:r>
        <w:rPr>
          <w:i/>
          <w:iCs/>
          <w:lang w:val="en-US"/>
        </w:rPr>
        <w:t>framework</w:t>
      </w:r>
      <w:r>
        <w:rPr>
          <w:lang w:val="en-US"/>
        </w:rPr>
        <w:t xml:space="preserve"> dari </w:t>
      </w:r>
      <w:r w:rsidRPr="00EE2F22">
        <w:rPr>
          <w:i/>
          <w:iCs/>
          <w:lang w:val="en-US"/>
        </w:rPr>
        <w:t>Node.js</w:t>
      </w:r>
      <w:r>
        <w:rPr>
          <w:lang w:val="en-US"/>
        </w:rPr>
        <w:t xml:space="preserve"> karena </w:t>
      </w:r>
      <w:r w:rsidR="00EE2F22">
        <w:rPr>
          <w:lang w:val="en-US"/>
        </w:rPr>
        <w:t>kemampuan</w:t>
      </w:r>
      <w:r>
        <w:rPr>
          <w:lang w:val="en-US"/>
        </w:rPr>
        <w:t xml:space="preserve"> paket NPM ini diperlukan untuk memproses nilai dan jawaban pada aplikasi website penilaian </w:t>
      </w:r>
      <w:r w:rsidR="001D1CE4">
        <w:rPr>
          <w:lang w:val="en-US"/>
        </w:rPr>
        <w:t>esai</w:t>
      </w:r>
      <w:r>
        <w:rPr>
          <w:lang w:val="en-US"/>
        </w:rPr>
        <w:t xml:space="preserve"> singka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2" w:name="_Toc129693196"/>
      <w:r>
        <w:rPr>
          <w:lang w:val="en-US"/>
        </w:rPr>
        <w:t>JavaScript Object Notation</w:t>
      </w:r>
      <w:bookmarkEnd w:id="52"/>
    </w:p>
    <w:p w14:paraId="409CA69F" w14:textId="288F1A5B" w:rsidR="00364BD8" w:rsidRDefault="00364BD8" w:rsidP="00364BD8">
      <w:pPr>
        <w:ind w:firstLine="0"/>
        <w:rPr>
          <w:lang w:val="en-US"/>
        </w:rPr>
      </w:pPr>
      <w:r w:rsidRPr="00364BD8">
        <w:rPr>
          <w:i/>
          <w:iCs/>
          <w:lang w:val="en-US"/>
        </w:rPr>
        <w:t>JavaScript Object Notation</w:t>
      </w:r>
      <w:r>
        <w:rPr>
          <w:lang w:val="en-US"/>
        </w:rPr>
        <w:t xml:space="preserve"> (JSON) adalah format data dengan penulisan seperti tipe data objek pada bahasa pemrograman </w:t>
      </w:r>
      <w:r w:rsidRPr="00EE2F22">
        <w:rPr>
          <w:i/>
          <w:iCs/>
          <w:lang w:val="en-US"/>
        </w:rPr>
        <w:t>JavaScript</w:t>
      </w:r>
      <w:r>
        <w:rPr>
          <w:lang w:val="en-US"/>
        </w:rPr>
        <w:t xml:space="preserve">. JSON merupakan format data berisi objek atau kumpulan objek-objek dalam suatu objek yang ringan, mudah dibaca dan ditulis oleh manusia, serta dibuat dan diterjemahkan dengan komputer. Format data ini merupakan bagian dari bahasa pemrograman </w:t>
      </w:r>
      <w:r w:rsidRPr="00EE2F22">
        <w:rPr>
          <w:i/>
          <w:iCs/>
          <w:lang w:val="en-US"/>
        </w:rPr>
        <w:t>JavaScript</w:t>
      </w:r>
      <w:r w:rsidR="00B6653B">
        <w:rPr>
          <w:lang w:val="en-US"/>
        </w:rPr>
        <w:t xml:space="preserve"> </w:t>
      </w:r>
      <w:r w:rsidR="00AC7610">
        <w:rPr>
          <w:lang w:val="en-US"/>
        </w:rPr>
        <w:fldChar w:fldCharType="begin"/>
      </w:r>
      <w:r w:rsidR="00AA2DBA">
        <w:rPr>
          <w:lang w:val="en-US"/>
        </w:rPr>
        <w:instrText xml:space="preserve"> ADDIN ZOTERO_ITEM CSL_CITATION {"citationID":"ycL4HeIc","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AA2DBA" w:rsidRPr="00AA2DBA">
        <w:t>[30]</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58E9567E" w:rsidR="00472C02" w:rsidRDefault="00472C02" w:rsidP="00364BD8">
      <w:pPr>
        <w:ind w:firstLine="0"/>
        <w:rPr>
          <w:lang w:val="en-US"/>
        </w:rPr>
      </w:pPr>
      <w:r>
        <w:rPr>
          <w:lang w:val="en-US"/>
        </w:rPr>
        <w:t>JSON umumnya berisikan sebuah objek yang dapat berisi banyak objek lain.</w:t>
      </w:r>
      <w:r w:rsidR="00D45F0C">
        <w:rPr>
          <w:lang w:val="en-US"/>
        </w:rPr>
        <w:t xml:space="preserve"> Dalam format dokumen ini, objek harus dimulai dan diakhiri oleh kurung keriting ({}), kemudian setiap objek dalam JSON dipisah dengan simbol koma (,) setelah kurung keriting tutup (})</w:t>
      </w:r>
      <w:r w:rsidR="00B6653B">
        <w:rPr>
          <w:lang w:val="en-US"/>
        </w:rPr>
        <w:t xml:space="preserve"> </w:t>
      </w:r>
      <w:r w:rsidR="00A8486F">
        <w:rPr>
          <w:lang w:val="en-US"/>
        </w:rPr>
        <w:fldChar w:fldCharType="begin"/>
      </w:r>
      <w:r w:rsidR="00AA2DBA">
        <w:rPr>
          <w:lang w:val="en-US"/>
        </w:rPr>
        <w:instrText xml:space="preserve"> ADDIN ZOTERO_ITEM CSL_CITATION {"citationID":"Tyy1Ntwm","properties":{"formattedCitation":"[30]","plainCitation":"[30]","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AA2DBA" w:rsidRPr="00AA2DBA">
        <w:t>[30]</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r>
        <w:rPr>
          <w:lang w:val="en-US"/>
        </w:rPr>
        <w:t>Untuk menggunakan dokumen JSON pada aplikasi website khususnya yang menggunakan JavaScript, objek dapat diakses dengan menggunakan dokumen JSON dan menggunakan simbol titik (.) untuk mengakses setiap sub-objeknya.</w:t>
      </w:r>
    </w:p>
    <w:p w14:paraId="44E7DD56" w14:textId="0E2317C5" w:rsidR="00A8486F" w:rsidRDefault="00A8486F" w:rsidP="00364BD8">
      <w:pPr>
        <w:ind w:firstLine="0"/>
        <w:rPr>
          <w:lang w:val="en-US"/>
        </w:rPr>
      </w:pPr>
    </w:p>
    <w:p w14:paraId="55E8BD10" w14:textId="20A8D699" w:rsidR="00A8486F" w:rsidRPr="00A8486F" w:rsidRDefault="00A8486F" w:rsidP="00364BD8">
      <w:pPr>
        <w:ind w:firstLine="0"/>
        <w:rPr>
          <w:lang w:val="en-US"/>
        </w:rPr>
      </w:pPr>
      <w:r>
        <w:rPr>
          <w:lang w:val="en-US"/>
        </w:rPr>
        <w:t xml:space="preserve">Pada aplikasi web yang akan dikembangkan pada penelitian ini, akan ada fitur untuk mengunggah seluruh jawaban pelajar berupa dokumen </w:t>
      </w:r>
      <w:r w:rsidRPr="00A8486F">
        <w:rPr>
          <w:i/>
          <w:iCs/>
          <w:lang w:val="en-US"/>
        </w:rPr>
        <w:t>excel</w:t>
      </w:r>
      <w:r>
        <w:rPr>
          <w:lang w:val="en-US"/>
        </w:rPr>
        <w:t xml:space="preserve"> </w:t>
      </w:r>
      <w:r w:rsidRPr="00A8486F">
        <w:rPr>
          <w:lang w:val="en-US"/>
        </w:rPr>
        <w:t>ke</w:t>
      </w:r>
      <w:r>
        <w:rPr>
          <w:lang w:val="en-US"/>
        </w:rPr>
        <w:t xml:space="preserve"> aplikasi website </w:t>
      </w:r>
      <w:r>
        <w:rPr>
          <w:lang w:val="en-US"/>
        </w:rPr>
        <w:lastRenderedPageBreak/>
        <w:t xml:space="preserve">penilaian </w:t>
      </w:r>
      <w:r w:rsidR="001D1CE4">
        <w:rPr>
          <w:lang w:val="en-US"/>
        </w:rPr>
        <w:t>esai</w:t>
      </w:r>
      <w:r>
        <w:rPr>
          <w:lang w:val="en-US"/>
        </w:rPr>
        <w:t xml:space="preserve">. Dokumen </w:t>
      </w:r>
      <w:r>
        <w:rPr>
          <w:i/>
          <w:iCs/>
          <w:lang w:val="en-US"/>
        </w:rPr>
        <w:t>excel</w:t>
      </w:r>
      <w:r>
        <w:rPr>
          <w:lang w:val="en-US"/>
        </w:rPr>
        <w:t xml:space="preserve"> kemudian akan diubah menjadi bentuk JSON untuk selanjutnya diproses kedalam penilaian.</w:t>
      </w: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3" w:name="_Toc129693197"/>
      <w:r>
        <w:rPr>
          <w:lang w:val="en-US"/>
        </w:rPr>
        <w:t>Esai Singkat</w:t>
      </w:r>
      <w:bookmarkEnd w:id="53"/>
    </w:p>
    <w:p w14:paraId="6CC4DEA2" w14:textId="14919D32" w:rsidR="003C7F47" w:rsidRDefault="002266A7" w:rsidP="003C7F47">
      <w:pPr>
        <w:ind w:firstLine="0"/>
        <w:rPr>
          <w:lang w:val="en-US"/>
        </w:rPr>
      </w:pPr>
      <w:r w:rsidRPr="002266A7">
        <w:rPr>
          <w:lang w:val="en-US"/>
        </w:rPr>
        <w:t>Esai merupakan karangan yang membahas suatu masalaah berdasarkan sudut pandang penulis, pada kasus ini yaitu jawaban dari pertanyaan yang diberikan oleh pengajar menurut pelajar.</w:t>
      </w:r>
      <w:r w:rsidR="005C0B06">
        <w:rPr>
          <w:lang w:val="en-US"/>
        </w:rPr>
        <w:t xml:space="preserve"> </w:t>
      </w:r>
      <w:r w:rsidRPr="002266A7">
        <w:rPr>
          <w:lang w:val="en-US"/>
        </w:rPr>
        <w:t>Esai merupakan salah satu metode penilaian untuk mengukur tingkat pemahaman pelajar pada suatu topik</w:t>
      </w:r>
      <w:r w:rsidR="005C0B06">
        <w:rPr>
          <w:lang w:val="en-US"/>
        </w:rPr>
        <w:t xml:space="preserve"> yang kerap diberikan pada saat ujian</w:t>
      </w:r>
      <w:r w:rsidR="00B6653B">
        <w:rPr>
          <w:lang w:val="en-US"/>
        </w:rPr>
        <w:t xml:space="preserve"> </w:t>
      </w:r>
      <w:r>
        <w:rPr>
          <w:lang w:val="en-US"/>
        </w:rPr>
        <w:fldChar w:fldCharType="begin"/>
      </w:r>
      <w:r w:rsidR="00AA2DBA">
        <w:rPr>
          <w:lang w:val="en-US"/>
        </w:rPr>
        <w:instrText xml:space="preserve"> ADDIN ZOTERO_ITEM CSL_CITATION {"citationID":"Ec3kS7py","properties":{"formattedCitation":"[31]","plainCitation":"[31]","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00AA2DBA" w:rsidRPr="00AA2DBA">
        <w:t>[31]</w:t>
      </w:r>
      <w:r>
        <w:rPr>
          <w:lang w:val="en-US"/>
        </w:rPr>
        <w:fldChar w:fldCharType="end"/>
      </w:r>
      <w:r w:rsidRPr="002266A7">
        <w:rPr>
          <w:lang w:val="en-US"/>
        </w:rPr>
        <w:t>.</w:t>
      </w:r>
    </w:p>
    <w:p w14:paraId="1A0FAB79" w14:textId="6631FDDF" w:rsidR="006B48DB" w:rsidRDefault="006B48DB" w:rsidP="003C7F47">
      <w:pPr>
        <w:ind w:firstLine="0"/>
        <w:rPr>
          <w:lang w:val="en-US"/>
        </w:rPr>
      </w:pPr>
    </w:p>
    <w:p w14:paraId="26E547B4" w14:textId="45E3492F" w:rsidR="006B48DB" w:rsidRDefault="006B48DB" w:rsidP="003C7F47">
      <w:pPr>
        <w:ind w:firstLine="0"/>
        <w:rPr>
          <w:lang w:val="en-US"/>
        </w:rPr>
      </w:pPr>
      <w:r w:rsidRPr="006B48DB">
        <w:rPr>
          <w:lang w:val="en-US"/>
        </w:rPr>
        <w:t>Esai singkat menurut Steven Burrows pada tahun 2014 merupakan sebuah teks deskriptif tentang suatu topik khusus yang terdiri dari sebuah frasa atau paling banyak 100 kata</w:t>
      </w:r>
      <w:r w:rsidR="00B6653B">
        <w:rPr>
          <w:lang w:val="en-US"/>
        </w:rPr>
        <w:t xml:space="preserve"> </w:t>
      </w:r>
      <w:r>
        <w:rPr>
          <w:lang w:val="en-US"/>
        </w:rPr>
        <w:fldChar w:fldCharType="begin"/>
      </w:r>
      <w:r w:rsidR="00AA2DBA">
        <w:rPr>
          <w:lang w:val="en-US"/>
        </w:rPr>
        <w:instrText xml:space="preserve"> ADDIN ZOTERO_ITEM CSL_CITATION {"citationID":"cVgyTdLq","properties":{"formattedCitation":"[32]","plainCitation":"[32]","noteIndex":0},"citationItems":[{"id":106,"uris":["http://zotero.org/users/10550292/items/VK57NN76"],"itemData":{"id":106,"type":"article-journal","abstract":"Automatic short answer grading (ASAG) is the task of assessing short natural language responses to objective questions using computational methods. The active research in this field has increased enormously of late with over 80 papers fitting a definition of ASAG. However, the past efforts have generally been ad-hoc and non-comparable until recently, hence the need for a unified view of the whole field. The goal of this paper is to address this aim with a comprehensive review of ASAG research and systems according to history and components. Our historical analysis identifies 35 ASAG systems within 5 temporal themes that mark advancement in methodology or evaluation. In contrast, our component analysis reviews 6 common dimensions from preprocessing to effectiveness. A key conclusion is that an era of evaluation is the newest trend in ASAG research, which is paving the way for the consolidation of the field.","container-title":"International Journal of Artificial Intelligence in Education","DOI":"10.1007/s40593-014-0026-8","ISSN":"1560-4292, 1560-4306","issue":"1","journalAbbreviation":"Int J Artif Intell Educ","language":"en","page":"60-117","source":"DOI.org (Crossref)","title":"The Eras and Trends of Automatic Short Answer Grading","volume":"25","author":[{"family":"Burrows","given":"Steven"},{"family":"Gurevych","given":"Iryna"},{"family":"Stein","given":"Benno"}],"issued":{"date-parts":[["2015",3]]}}}],"schema":"https://github.com/citation-style-language/schema/raw/master/csl-citation.json"} </w:instrText>
      </w:r>
      <w:r>
        <w:rPr>
          <w:lang w:val="en-US"/>
        </w:rPr>
        <w:fldChar w:fldCharType="separate"/>
      </w:r>
      <w:r w:rsidR="00AA2DBA" w:rsidRPr="00AA2DBA">
        <w:t>[32]</w:t>
      </w:r>
      <w:r>
        <w:rPr>
          <w:lang w:val="en-US"/>
        </w:rPr>
        <w:fldChar w:fldCharType="end"/>
      </w:r>
      <w:r w:rsidRPr="006B48DB">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bookmarkStart w:id="54" w:name="_Toc129693198"/>
      <w:r>
        <w:rPr>
          <w:lang w:val="en-US"/>
        </w:rPr>
        <w:t>Python</w:t>
      </w:r>
      <w:bookmarkEnd w:id="54"/>
    </w:p>
    <w:p w14:paraId="1E375BD9" w14:textId="0CD8411A" w:rsidR="009E5ECE" w:rsidRDefault="009E5ECE" w:rsidP="009E5ECE">
      <w:pPr>
        <w:ind w:firstLine="0"/>
        <w:rPr>
          <w:lang w:val="en-US"/>
        </w:rPr>
      </w:pPr>
      <w:r w:rsidRPr="00EE2F22">
        <w:rPr>
          <w:i/>
          <w:iCs/>
          <w:lang w:val="en-US"/>
        </w:rPr>
        <w:t>Python</w:t>
      </w:r>
      <w:r>
        <w:rPr>
          <w:lang w:val="en-US"/>
        </w:rPr>
        <w:t xml:space="preserve">, seperti </w:t>
      </w:r>
      <w:r w:rsidRPr="00EE2F22">
        <w:rPr>
          <w:i/>
          <w:iCs/>
          <w:lang w:val="en-US"/>
        </w:rPr>
        <w:t>JavaScript</w:t>
      </w:r>
      <w:r>
        <w:rPr>
          <w:lang w:val="en-US"/>
        </w:rPr>
        <w:t xml:space="preserve">, merupakan salah satu bahasa pemrograman yang banyak digunakan oleh pembangun perangkat lunak di bidang teknologi. Bedanya, </w:t>
      </w:r>
      <w:r w:rsidRPr="00EE2F22">
        <w:rPr>
          <w:i/>
          <w:iCs/>
          <w:lang w:val="en-US"/>
        </w:rPr>
        <w:t>Python</w:t>
      </w:r>
      <w:r>
        <w:rPr>
          <w:lang w:val="en-US"/>
        </w:rPr>
        <w:t xml:space="preserve"> lebih banyak digunakan untuk sains data dengan kapabilitasnya untuk </w:t>
      </w:r>
      <w:r w:rsidR="00834496">
        <w:rPr>
          <w:lang w:val="en-US"/>
        </w:rPr>
        <w:t>pembelajaran mesin</w:t>
      </w:r>
      <w:r w:rsidR="00B6653B">
        <w:rPr>
          <w:lang w:val="en-US"/>
        </w:rPr>
        <w:t xml:space="preserve"> </w:t>
      </w:r>
      <w:r w:rsidR="00834496">
        <w:rPr>
          <w:lang w:val="en-US"/>
        </w:rPr>
        <w:fldChar w:fldCharType="begin"/>
      </w:r>
      <w:r w:rsidR="00AA2DBA">
        <w:rPr>
          <w:lang w:val="en-US"/>
        </w:rPr>
        <w:instrText xml:space="preserve"> ADDIN ZOTERO_ITEM CSL_CITATION {"citationID":"sBkTAn7C","properties":{"formattedCitation":"[33]","plainCitation":"[33]","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AA2DBA" w:rsidRPr="00AA2DBA">
        <w:t>[33]</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2A5E581" w:rsidR="00FD3A23" w:rsidRDefault="00FD3A23" w:rsidP="009E5ECE">
      <w:pPr>
        <w:ind w:firstLine="0"/>
        <w:rPr>
          <w:lang w:val="en-US"/>
        </w:rPr>
      </w:pPr>
      <w:r w:rsidRPr="00EE2F22">
        <w:rPr>
          <w:i/>
          <w:iCs/>
          <w:lang w:val="en-US"/>
        </w:rPr>
        <w:t>Python</w:t>
      </w:r>
      <w:r>
        <w:rPr>
          <w:lang w:val="en-US"/>
        </w:rPr>
        <w:t xml:space="preserve"> merupakan bahasa pemrograman yang banyak dipilih bagi praktisi pemrosesan bahasa alami</w:t>
      </w:r>
      <w:r w:rsidR="002236AA">
        <w:rPr>
          <w:lang w:val="en-US"/>
        </w:rPr>
        <w:t xml:space="preserve">, yang merupakan cabang dari kecerdasan buatan. </w:t>
      </w:r>
      <w:r w:rsidR="002236AA" w:rsidRPr="00EE2F22">
        <w:rPr>
          <w:i/>
          <w:iCs/>
          <w:lang w:val="en-US"/>
        </w:rPr>
        <w:t>Python</w:t>
      </w:r>
      <w:r w:rsidR="002236AA">
        <w:rPr>
          <w:lang w:val="en-US"/>
        </w:rPr>
        <w:t xml:space="preserve"> memiliki </w:t>
      </w:r>
      <w:r w:rsidR="002236AA">
        <w:rPr>
          <w:i/>
          <w:iCs/>
          <w:lang w:val="en-US"/>
        </w:rPr>
        <w:t>library</w:t>
      </w:r>
      <w:r w:rsidR="002236AA">
        <w:rPr>
          <w:lang w:val="en-US"/>
        </w:rPr>
        <w:t xml:space="preserve"> yang dapat mendukung pemrosesan bahasa alami yang mencakup banyak bahasa manusia seperti </w:t>
      </w:r>
      <w:r w:rsidR="002236AA">
        <w:rPr>
          <w:i/>
          <w:iCs/>
          <w:lang w:val="en-US"/>
        </w:rPr>
        <w:t>Stanza</w:t>
      </w:r>
      <w:r w:rsidR="00B6653B">
        <w:rPr>
          <w:i/>
          <w:iCs/>
          <w:lang w:val="en-US"/>
        </w:rPr>
        <w:t xml:space="preserve"> </w:t>
      </w:r>
      <w:r w:rsidR="0085587B">
        <w:rPr>
          <w:i/>
          <w:iCs/>
          <w:lang w:val="en-US"/>
        </w:rPr>
        <w:fldChar w:fldCharType="begin"/>
      </w:r>
      <w:r w:rsidR="00AA2DBA">
        <w:rPr>
          <w:i/>
          <w:iCs/>
          <w:lang w:val="en-US"/>
        </w:rPr>
        <w:instrText xml:space="preserve"> ADDIN ZOTERO_ITEM CSL_CITATION {"citationID":"fqOCbQup","properties":{"formattedCitation":"[34]","plainCitation":"[34]","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AA2DBA" w:rsidRPr="00AA2DBA">
        <w:t>[34]</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r>
        <w:rPr>
          <w:lang w:val="en-US"/>
        </w:rPr>
        <w:t xml:space="preserve">Aplikasi penilaian </w:t>
      </w:r>
      <w:r w:rsidR="001D1CE4">
        <w:rPr>
          <w:lang w:val="en-US"/>
        </w:rPr>
        <w:t>esai</w:t>
      </w:r>
      <w:r>
        <w:rPr>
          <w:lang w:val="en-US"/>
        </w:rPr>
        <w:t xml:space="preserve"> singkat yang akan dikembangkan penulis akan menggunakan model terlatih berbasis </w:t>
      </w:r>
      <w:r w:rsidRPr="00EE2F22">
        <w:rPr>
          <w:i/>
          <w:iCs/>
          <w:lang w:val="en-US"/>
        </w:rPr>
        <w:t>Python</w:t>
      </w:r>
      <w:r>
        <w:rPr>
          <w:lang w:val="en-US"/>
        </w:rPr>
        <w:t xml:space="preserve"> untuk melakukan proses penilaian dan perbandingan jawaban.</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5" w:name="_Toc129693199"/>
      <w:r>
        <w:rPr>
          <w:lang w:val="en-US"/>
        </w:rPr>
        <w:t>System Usability Scale</w:t>
      </w:r>
      <w:bookmarkEnd w:id="55"/>
    </w:p>
    <w:p w14:paraId="2E17A6C7" w14:textId="3E158014" w:rsidR="00422641" w:rsidRDefault="0064298E" w:rsidP="004A7C98">
      <w:pPr>
        <w:ind w:firstLine="0"/>
        <w:rPr>
          <w:lang w:val="en-US"/>
        </w:rPr>
      </w:pPr>
      <w:r>
        <w:rPr>
          <w:lang w:val="en-US"/>
        </w:rPr>
        <w:t xml:space="preserve">Dalam membangun sebuah sistem perangkat lunak, diperlukan adanya skala standar yang dapat digunakan untuk memastikan bahwa sistem yang dikembangkan dapat </w:t>
      </w:r>
      <w:r>
        <w:rPr>
          <w:lang w:val="en-US"/>
        </w:rPr>
        <w:lastRenderedPageBreak/>
        <w:t xml:space="preserve">digunakan oleh pengguna sebaik-baiknya. </w:t>
      </w:r>
      <w:r w:rsidR="00A836A9">
        <w:rPr>
          <w:i/>
          <w:iCs/>
          <w:lang w:val="en-US"/>
        </w:rPr>
        <w:t xml:space="preserve">System Usability Scale </w:t>
      </w:r>
      <w:r w:rsidR="00A836A9">
        <w:rPr>
          <w:lang w:val="en-US"/>
        </w:rPr>
        <w:t>(SUS) adalah kuesioner yang digunakan untuk mengukur tingkat kemudahan perangkat lunak saat digunakan</w:t>
      </w:r>
      <w:r w:rsidR="00EE2F22">
        <w:rPr>
          <w:lang w:val="en-US"/>
        </w:rPr>
        <w:t xml:space="preserve"> </w:t>
      </w:r>
      <w:r>
        <w:rPr>
          <w:lang w:val="en-US"/>
        </w:rPr>
        <w:fldChar w:fldCharType="begin"/>
      </w:r>
      <w:r w:rsidR="00E31C5D">
        <w:rPr>
          <w:lang w:val="en-US"/>
        </w:rPr>
        <w:instrText xml:space="preserve"> ADDIN ZOTERO_ITEM CSL_CITATION {"citationID":"hh6dAywf","properties":{"formattedCitation":"[10]","plainCitation":"[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E31C5D" w:rsidRPr="00E31C5D">
        <w:t>[10]</w:t>
      </w:r>
      <w:r>
        <w:rPr>
          <w:lang w:val="en-US"/>
        </w:rPr>
        <w:fldChar w:fldCharType="end"/>
      </w:r>
      <w:r w:rsidR="00A836A9">
        <w:rPr>
          <w:lang w:val="en-US"/>
        </w:rPr>
        <w:t xml:space="preserve">. </w:t>
      </w:r>
      <w:r>
        <w:rPr>
          <w:lang w:val="en-US"/>
        </w:rPr>
        <w:t>SUS adalah alat psikometrik gratis yang digunakan diseluruh dunia dengan keabsahan dan keandalan tinggi</w:t>
      </w:r>
      <w:r w:rsidR="00B6653B">
        <w:rPr>
          <w:lang w:val="en-US"/>
        </w:rPr>
        <w:t xml:space="preserve"> </w:t>
      </w:r>
      <w:r>
        <w:rPr>
          <w:lang w:val="en-US"/>
        </w:rPr>
        <w:fldChar w:fldCharType="begin"/>
      </w:r>
      <w:r w:rsidR="00E31C5D">
        <w:rPr>
          <w:lang w:val="en-US"/>
        </w:rPr>
        <w:instrText xml:space="preserve"> ADDIN ZOTERO_ITEM CSL_CITATION {"citationID":"FgrnBMfL","properties":{"formattedCitation":"[11]","plainCitation":"[11]","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E31C5D" w:rsidRPr="00E31C5D">
        <w:t>[11]</w:t>
      </w:r>
      <w:r>
        <w:rPr>
          <w:lang w:val="en-US"/>
        </w:rPr>
        <w:fldChar w:fldCharType="end"/>
      </w:r>
      <w:r>
        <w:rPr>
          <w:lang w:val="en-US"/>
        </w:rPr>
        <w:t>.</w:t>
      </w:r>
      <w:r w:rsidR="00D929E0">
        <w:rPr>
          <w:lang w:val="en-US"/>
        </w:rPr>
        <w:t xml:space="preserve"> </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penelitian ini, penulis menggunakan SUS untuk mengukur tingkat kemudahan pengguna dalam </w:t>
      </w:r>
      <w:r w:rsidR="003F04B7">
        <w:rPr>
          <w:lang w:val="en-US"/>
        </w:rPr>
        <w:t xml:space="preserve">menggunakan aplikasi penilaian </w:t>
      </w:r>
      <w:r w:rsidR="001D1CE4">
        <w:rPr>
          <w:lang w:val="en-US"/>
        </w:rPr>
        <w:t>esai</w:t>
      </w:r>
      <w:r w:rsidR="003F04B7">
        <w:rPr>
          <w:lang w:val="en-US"/>
        </w:rPr>
        <w:t xml:space="preserve"> singkat otomatis berbasis web melalui antarmuka yang akan disediakan untuk mengoperasikan aplikasi yang akan dibangun. </w:t>
      </w:r>
    </w:p>
    <w:p w14:paraId="0D2A2C2F" w14:textId="25EDB65B" w:rsidR="009C5E14" w:rsidRDefault="009C5E14" w:rsidP="004A7C98">
      <w:pPr>
        <w:ind w:firstLine="0"/>
        <w:rPr>
          <w:lang w:val="en-US"/>
        </w:rPr>
      </w:pPr>
    </w:p>
    <w:p w14:paraId="2B798C23" w14:textId="3ABEBC40" w:rsidR="009C5E14" w:rsidRDefault="009C5E14" w:rsidP="004A7C98">
      <w:pPr>
        <w:ind w:firstLine="0"/>
        <w:rPr>
          <w:lang w:val="en-US"/>
        </w:rPr>
      </w:pPr>
      <w:r>
        <w:rPr>
          <w:lang w:val="en-US"/>
        </w:rPr>
        <w:t xml:space="preserve">Kuesioner SUS akan diajukan kepada sejumlah pengguna relawan yang tertarik untuk menggunakan aplikasi penilaian </w:t>
      </w:r>
      <w:r w:rsidR="001D1CE4">
        <w:rPr>
          <w:lang w:val="en-US"/>
        </w:rPr>
        <w:t>esai</w:t>
      </w:r>
      <w:r>
        <w:rPr>
          <w:lang w:val="en-US"/>
        </w:rPr>
        <w:t xml:space="preserve"> otomatis berbasis web yang akan dikembangkan pada penelitian tugas akhir ini. Kemudian hasil dari kuesioner SUS ini akan berupa rata-rata skor dari semua responden dengan rentang nilai dari 0 s/d 100.</w:t>
      </w:r>
      <w:r w:rsidR="00D929E0">
        <w:rPr>
          <w:lang w:val="en-US"/>
        </w:rPr>
        <w:t xml:space="preserve"> </w:t>
      </w:r>
      <w:r w:rsidR="00D929E0" w:rsidRPr="00D929E0">
        <w:rPr>
          <w:lang w:val="en-US"/>
        </w:rPr>
        <w:t>Nilai prinsip SUS adalah untuk menyediakan skor referensi dari pandangan peserta terhadap kegunaan sebuah produk / sistem</w:t>
      </w:r>
      <w:r w:rsidR="00B6653B">
        <w:rPr>
          <w:lang w:val="en-US"/>
        </w:rPr>
        <w:t xml:space="preserve"> </w:t>
      </w:r>
      <w:r w:rsidR="00D929E0">
        <w:rPr>
          <w:lang w:val="en-US"/>
        </w:rPr>
        <w:fldChar w:fldCharType="begin"/>
      </w:r>
      <w:r w:rsidR="00AA2DBA">
        <w:rPr>
          <w:lang w:val="en-US"/>
        </w:rPr>
        <w:instrText xml:space="preserve"> ADDIN ZOTERO_ITEM CSL_CITATION {"citationID":"X2qCKSBU","properties":{"formattedCitation":"[35]","plainCitation":"[35]","noteIndex":0},"citationItems":[{"id":104,"uris":["http://zotero.org/users/10550292/items/29I8MVTE"],"itemData":{"id":104,"type":"article-journal","container-title":"International Journal of Human-Computer Interaction","DOI":"10.1080/10447310802205776","ISSN":"1044-7318, 1532-7590","issue":"6","journalAbbreviation":"International Journal of Human-Computer Interaction","language":"en","page":"574-594","source":"DOI.org (Crossref)","title":"An Empirical Evaluation of the System Usability Scale","volume":"24","author":[{"family":"Bangor","given":"Aaron"},{"family":"Kortum","given":"Philip T."},{"family":"Miller","given":"James T."}],"issued":{"date-parts":[["2008",7,29]]}}}],"schema":"https://github.com/citation-style-language/schema/raw/master/csl-citation.json"} </w:instrText>
      </w:r>
      <w:r w:rsidR="00D929E0">
        <w:rPr>
          <w:lang w:val="en-US"/>
        </w:rPr>
        <w:fldChar w:fldCharType="separate"/>
      </w:r>
      <w:r w:rsidR="00AA2DBA" w:rsidRPr="00AA2DBA">
        <w:t>[35]</w:t>
      </w:r>
      <w:r w:rsidR="00D929E0">
        <w:rPr>
          <w:lang w:val="en-US"/>
        </w:rPr>
        <w:fldChar w:fldCharType="end"/>
      </w:r>
      <w:r w:rsidR="00D929E0" w:rsidRPr="00D929E0">
        <w:rPr>
          <w:lang w:val="en-US"/>
        </w:rPr>
        <w:t>.</w:t>
      </w:r>
    </w:p>
    <w:p w14:paraId="0CDDF6E4" w14:textId="3A553C3B" w:rsidR="009C5E14" w:rsidRDefault="009C5E14" w:rsidP="004A7C98">
      <w:pPr>
        <w:ind w:firstLine="0"/>
        <w:rPr>
          <w:lang w:val="en-US"/>
        </w:rPr>
      </w:pPr>
    </w:p>
    <w:p w14:paraId="72F46E22" w14:textId="20C6C373" w:rsidR="009C5E14" w:rsidRDefault="009C5E14" w:rsidP="004A7C98">
      <w:pPr>
        <w:ind w:firstLine="0"/>
        <w:rPr>
          <w:lang w:val="en-US"/>
        </w:rPr>
      </w:pPr>
      <w:r>
        <w:rPr>
          <w:lang w:val="en-US"/>
        </w:rPr>
        <w:t>Nilai akan diperoleh dengan cara memisahkan skor pertanyaan dengan nomor ganjil dari nomor genap dengan kalkulasi</w:t>
      </w:r>
      <w:r w:rsidR="00015B80">
        <w:rPr>
          <w:lang w:val="en-US"/>
        </w:rPr>
        <w:t xml:space="preserve"> pada rumus (1) berikut ini</w:t>
      </w:r>
      <w:r>
        <w:rPr>
          <w:lang w:val="en-US"/>
        </w:rPr>
        <w:t>:</w:t>
      </w:r>
    </w:p>
    <w:p w14:paraId="58A31364" w14:textId="032BB681" w:rsidR="00F446B1" w:rsidRDefault="00F446B1" w:rsidP="004A7C98">
      <w:pPr>
        <w:ind w:firstLine="0"/>
        <w:rPr>
          <w:lang w:val="en-US"/>
        </w:rPr>
      </w:pPr>
    </w:p>
    <w:bookmarkStart w:id="56" w:name="_Hlk128137828"/>
    <w:p w14:paraId="4EAE5BA5" w14:textId="31871388" w:rsidR="006301D9" w:rsidRPr="00EE2F22" w:rsidRDefault="00000000" w:rsidP="00EE2F22">
      <w:pPr>
        <w:ind w:firstLine="0"/>
        <w:jc w:val="right"/>
        <w:rPr>
          <w:sz w:val="36"/>
          <w:szCs w:val="36"/>
          <w:lang w:val="en-US"/>
        </w:rPr>
      </w:pPr>
      <m:oMath>
        <m:acc>
          <m:accPr>
            <m:chr m:val="̅"/>
            <m:ctrlPr>
              <w:rPr>
                <w:rFonts w:ascii="Cambria Math" w:hAnsi="Cambria Math"/>
                <w:i/>
                <w:sz w:val="36"/>
                <w:szCs w:val="36"/>
                <w:bdr w:val="single" w:sz="4" w:space="0" w:color="auto"/>
                <w:lang w:val="en-US"/>
              </w:rPr>
            </m:ctrlPr>
          </m:accPr>
          <m:e>
            <m:r>
              <w:rPr>
                <w:rFonts w:ascii="Cambria Math" w:hAnsi="Cambria Math"/>
                <w:sz w:val="36"/>
                <w:szCs w:val="36"/>
                <w:bdr w:val="single" w:sz="4" w:space="0" w:color="auto"/>
                <w:lang w:val="en-US"/>
              </w:rPr>
              <m:t>x</m:t>
            </m:r>
          </m:e>
        </m:acc>
        <w:bookmarkEnd w:id="56"/>
        <m:r>
          <w:rPr>
            <w:rFonts w:ascii="Cambria Math" w:hAnsi="Cambria Math"/>
            <w:sz w:val="36"/>
            <w:szCs w:val="36"/>
            <w:bdr w:val="single" w:sz="4" w:space="0" w:color="auto"/>
            <w:lang w:val="en-US"/>
          </w:rPr>
          <m:t xml:space="preserve">= </m:t>
        </m:r>
        <m:f>
          <m:fPr>
            <m:ctrlPr>
              <w:rPr>
                <w:rFonts w:ascii="Cambria Math" w:hAnsi="Cambria Math"/>
                <w:i/>
                <w:sz w:val="36"/>
                <w:szCs w:val="36"/>
                <w:bdr w:val="single" w:sz="4" w:space="0" w:color="auto"/>
                <w:lang w:val="en-US"/>
              </w:rPr>
            </m:ctrlPr>
          </m:fPr>
          <m:num>
            <m:nary>
              <m:naryPr>
                <m:chr m:val="∑"/>
                <m:limLoc m:val="undOvr"/>
                <m:subHide m:val="1"/>
                <m:supHide m:val="1"/>
                <m:ctrlPr>
                  <w:rPr>
                    <w:rFonts w:ascii="Cambria Math" w:hAnsi="Cambria Math"/>
                    <w:i/>
                    <w:sz w:val="36"/>
                    <w:szCs w:val="36"/>
                    <w:bdr w:val="single" w:sz="4" w:space="0" w:color="auto"/>
                    <w:lang w:val="en-US"/>
                  </w:rPr>
                </m:ctrlPr>
              </m:naryPr>
              <m:sub/>
              <m:sup/>
              <m:e>
                <m:r>
                  <w:rPr>
                    <w:rFonts w:ascii="Cambria Math" w:hAnsi="Cambria Math"/>
                    <w:sz w:val="36"/>
                    <w:szCs w:val="36"/>
                    <w:bdr w:val="single" w:sz="4" w:space="0" w:color="auto"/>
                    <w:lang w:val="en-US"/>
                  </w:rPr>
                  <m:t>x</m:t>
                </m:r>
              </m:e>
            </m:nary>
          </m:num>
          <m:den>
            <m:r>
              <w:rPr>
                <w:rFonts w:ascii="Cambria Math" w:hAnsi="Cambria Math"/>
                <w:sz w:val="36"/>
                <w:szCs w:val="36"/>
                <w:bdr w:val="single" w:sz="4" w:space="0" w:color="auto"/>
                <w:lang w:val="en-US"/>
              </w:rPr>
              <m:t>n</m:t>
            </m:r>
          </m:den>
        </m:f>
      </m:oMath>
      <w:bookmarkStart w:id="57" w:name="_Toc129693480"/>
      <w:r w:rsidR="00EE2F22">
        <w:rPr>
          <w:sz w:val="36"/>
          <w:szCs w:val="36"/>
          <w:bdr w:val="single" w:sz="4" w:space="0" w:color="auto"/>
          <w:lang w:val="en-US"/>
        </w:rPr>
        <w:t xml:space="preserve"> </w:t>
      </w:r>
      <w:r w:rsidR="00EE2F22">
        <w:rPr>
          <w:lang w:val="en-US"/>
        </w:rPr>
        <w:t xml:space="preserve"> </w:t>
      </w:r>
      <w:r w:rsidR="00EE2F22">
        <w:rPr>
          <w:lang w:val="en-US"/>
        </w:rPr>
        <w:tab/>
      </w:r>
      <w:r w:rsidR="00EE2F22">
        <w:rPr>
          <w:lang w:val="en-US"/>
        </w:rPr>
        <w:tab/>
      </w:r>
      <w:r w:rsidR="00EE2F22" w:rsidRPr="00EE2F22">
        <w:rPr>
          <w:rStyle w:val="RumusChar"/>
        </w:rPr>
        <w:t>R</w:t>
      </w:r>
      <w:r w:rsidR="00357099" w:rsidRPr="00EE2F22">
        <w:rPr>
          <w:rStyle w:val="RumusChar"/>
        </w:rPr>
        <w:t xml:space="preserve">umus perhitungan SUS </w:t>
      </w:r>
      <w:r w:rsidR="006301D9" w:rsidRPr="00EE2F22">
        <w:rPr>
          <w:rStyle w:val="RumusChar"/>
        </w:rPr>
        <w:t>(</w:t>
      </w:r>
      <w:r w:rsidR="00357099" w:rsidRPr="00EE2F22">
        <w:rPr>
          <w:rStyle w:val="RumusChar"/>
        </w:rPr>
        <w:t>1)</w:t>
      </w:r>
      <w:bookmarkEnd w:id="57"/>
    </w:p>
    <w:p w14:paraId="12C592E5" w14:textId="37D8CDD5" w:rsidR="00357099" w:rsidRPr="00357099" w:rsidRDefault="00357099" w:rsidP="004A7C98">
      <w:pPr>
        <w:ind w:firstLine="0"/>
        <w:rPr>
          <w:lang w:val="en-US"/>
        </w:rPr>
      </w:pPr>
      <w:r>
        <w:rPr>
          <w:lang w:val="en-US"/>
        </w:rPr>
        <w:t>Keterangan:</w:t>
      </w:r>
    </w:p>
    <w:p w14:paraId="671BED3A" w14:textId="75A9E926" w:rsidR="009C5E14" w:rsidRDefault="00000000" w:rsidP="004A7C98">
      <w:pPr>
        <w:ind w:firstLine="0"/>
        <w:rPr>
          <w:lang w:val="en-US"/>
        </w:rPr>
      </w:pPr>
      <m:oMath>
        <m:acc>
          <m:accPr>
            <m:chr m:val="̅"/>
            <m:ctrlPr>
              <w:rPr>
                <w:rFonts w:ascii="Cambria Math" w:hAnsi="Cambria Math"/>
                <w:i/>
                <w:lang w:val="en-US"/>
              </w:rPr>
            </m:ctrlPr>
          </m:accPr>
          <m:e>
            <m:r>
              <w:rPr>
                <w:rFonts w:ascii="Cambria Math" w:hAnsi="Cambria Math"/>
                <w:lang w:val="en-US"/>
              </w:rPr>
              <m:t>x</m:t>
            </m:r>
          </m:e>
        </m:acc>
      </m:oMath>
      <w:r w:rsidR="006F58B4">
        <w:rPr>
          <w:lang w:val="en-US"/>
        </w:rPr>
        <w:t xml:space="preserve"> </w:t>
      </w:r>
      <w:r w:rsidR="00DB1859">
        <w:rPr>
          <w:lang w:val="en-US"/>
        </w:rPr>
        <w:tab/>
      </w:r>
      <w:r w:rsidR="0079796E">
        <w:rPr>
          <w:lang w:val="en-US"/>
        </w:rPr>
        <w:t>:</w:t>
      </w:r>
      <w:r w:rsidR="006F58B4">
        <w:rPr>
          <w:lang w:val="en-US"/>
        </w:rPr>
        <w:t xml:space="preserve"> skor rata-rata</w:t>
      </w:r>
    </w:p>
    <w:p w14:paraId="42E95E87" w14:textId="22BC68BA" w:rsidR="006F58B4" w:rsidRDefault="00000000" w:rsidP="004A7C98">
      <w:pPr>
        <w:ind w:firstLine="0"/>
        <w:rPr>
          <w:lang w:val="en-US"/>
        </w:rPr>
      </w:pPr>
      <m:oMath>
        <m:nary>
          <m:naryPr>
            <m:chr m:val="∑"/>
            <m:limLoc m:val="undOvr"/>
            <m:subHide m:val="1"/>
            <m:supHide m:val="1"/>
            <m:ctrlPr>
              <w:rPr>
                <w:rFonts w:ascii="Cambria Math" w:hAnsi="Cambria Math"/>
                <w:i/>
                <w:sz w:val="36"/>
                <w:szCs w:val="36"/>
                <w:lang w:val="en-US"/>
              </w:rPr>
            </m:ctrlPr>
          </m:naryPr>
          <m:sub/>
          <m:sup/>
          <m:e>
            <m:r>
              <w:rPr>
                <w:rFonts w:ascii="Cambria Math" w:hAnsi="Cambria Math"/>
                <w:sz w:val="36"/>
                <w:szCs w:val="36"/>
                <w:lang w:val="en-US"/>
              </w:rPr>
              <m:t>x</m:t>
            </m:r>
          </m:e>
        </m:nary>
      </m:oMath>
      <w:r w:rsidR="006F58B4">
        <w:rPr>
          <w:sz w:val="36"/>
          <w:szCs w:val="36"/>
          <w:lang w:val="en-US"/>
        </w:rPr>
        <w:t xml:space="preserve"> </w:t>
      </w:r>
      <w:r w:rsidR="00DB1859">
        <w:rPr>
          <w:sz w:val="36"/>
          <w:szCs w:val="36"/>
          <w:lang w:val="en-US"/>
        </w:rPr>
        <w:tab/>
      </w:r>
      <w:r w:rsidR="0079796E">
        <w:rPr>
          <w:lang w:val="en-US"/>
        </w:rPr>
        <w:t>:</w:t>
      </w:r>
      <w:r w:rsidR="006F58B4">
        <w:rPr>
          <w:lang w:val="en-US"/>
        </w:rPr>
        <w:t xml:space="preserve"> jumlah skor SUS</w:t>
      </w:r>
    </w:p>
    <w:p w14:paraId="059976CD" w14:textId="2960AAD2" w:rsidR="006F58B4" w:rsidRPr="006F58B4" w:rsidRDefault="006F58B4" w:rsidP="004A7C98">
      <w:pPr>
        <w:ind w:firstLine="0"/>
        <w:rPr>
          <w:lang w:val="en-US"/>
        </w:rPr>
      </w:pPr>
      <m:oMath>
        <m:r>
          <w:rPr>
            <w:rFonts w:ascii="Cambria Math" w:hAnsi="Cambria Math"/>
            <w:lang w:val="en-US"/>
          </w:rPr>
          <m:t>n</m:t>
        </m:r>
      </m:oMath>
      <w:r>
        <w:rPr>
          <w:lang w:val="en-US"/>
        </w:rPr>
        <w:t xml:space="preserve"> </w:t>
      </w:r>
      <w:r w:rsidR="00DB1859">
        <w:rPr>
          <w:lang w:val="en-US"/>
        </w:rPr>
        <w:tab/>
      </w:r>
      <w:r w:rsidR="0079796E">
        <w:rPr>
          <w:lang w:val="en-US"/>
        </w:rPr>
        <w:t>:</w:t>
      </w:r>
      <w:r>
        <w:rPr>
          <w:lang w:val="en-US"/>
        </w:rPr>
        <w:t xml:space="preserve"> jumlah responden</w:t>
      </w:r>
    </w:p>
    <w:p w14:paraId="47871BF1" w14:textId="2547C14C" w:rsidR="009C5E14" w:rsidRDefault="009C5E14" w:rsidP="004A7C98">
      <w:pPr>
        <w:ind w:firstLine="0"/>
      </w:pPr>
    </w:p>
    <w:p w14:paraId="352DAFA2" w14:textId="0239B25D" w:rsidR="00503404" w:rsidRDefault="009C5E14" w:rsidP="004A7C98">
      <w:pPr>
        <w:ind w:firstLine="0"/>
        <w:rPr>
          <w:lang w:val="en-US"/>
        </w:rPr>
      </w:pPr>
      <w:r>
        <w:rPr>
          <w:lang w:val="en-US"/>
        </w:rPr>
        <w:t>Kemudian pada Tabel 2.</w:t>
      </w:r>
      <w:r w:rsidR="00A1786D">
        <w:rPr>
          <w:lang w:val="en-US"/>
        </w:rPr>
        <w:t>4</w:t>
      </w:r>
      <w:r>
        <w:rPr>
          <w:lang w:val="en-US"/>
        </w:rPr>
        <w:t xml:space="preserve"> berikut ini, dapat dilihat interpretasi dari setiap nilai yang diperoleh kalkulasi pengujian SUS.</w:t>
      </w:r>
    </w:p>
    <w:p w14:paraId="7A7C4B16" w14:textId="77777777" w:rsidR="00C01F94" w:rsidRDefault="00C01F94" w:rsidP="004A7C98">
      <w:pPr>
        <w:ind w:firstLine="0"/>
        <w:rPr>
          <w:lang w:val="en-US"/>
        </w:rPr>
      </w:pPr>
    </w:p>
    <w:p w14:paraId="5D517B1E" w14:textId="1D1D3B4E" w:rsidR="009C5E14" w:rsidRPr="00B6653B" w:rsidRDefault="00B6653B" w:rsidP="00503404">
      <w:pPr>
        <w:pStyle w:val="Tabel"/>
        <w:ind w:firstLine="0"/>
      </w:pPr>
      <w:bookmarkStart w:id="58" w:name="_Toc129693318"/>
      <w:r>
        <w:t xml:space="preserve">Tabel 2.4 </w:t>
      </w:r>
      <w:r w:rsidR="00AC06D8">
        <w:t>Standar hasil SUS</w:t>
      </w:r>
      <w:bookmarkEnd w:id="58"/>
    </w:p>
    <w:tbl>
      <w:tblPr>
        <w:tblStyle w:val="TableGrid"/>
        <w:tblW w:w="0" w:type="auto"/>
        <w:tblInd w:w="108" w:type="dxa"/>
        <w:tblLook w:val="04A0" w:firstRow="1" w:lastRow="0" w:firstColumn="1" w:lastColumn="0" w:noHBand="0" w:noVBand="1"/>
      </w:tblPr>
      <w:tblGrid>
        <w:gridCol w:w="2705"/>
        <w:gridCol w:w="2813"/>
        <w:gridCol w:w="2672"/>
      </w:tblGrid>
      <w:tr w:rsidR="009C5E14" w14:paraId="1C506FFE" w14:textId="77777777" w:rsidTr="00E17535">
        <w:trPr>
          <w:tblHeader/>
        </w:trPr>
        <w:tc>
          <w:tcPr>
            <w:tcW w:w="2705"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672"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E17535">
        <w:tc>
          <w:tcPr>
            <w:tcW w:w="2705" w:type="dxa"/>
          </w:tcPr>
          <w:p w14:paraId="54E52788" w14:textId="11DD4444" w:rsidR="009C5E14" w:rsidRDefault="009C5E14" w:rsidP="009C5E14">
            <w:pPr>
              <w:ind w:firstLine="0"/>
              <w:jc w:val="center"/>
              <w:rPr>
                <w:lang w:val="en-US"/>
              </w:rPr>
            </w:pPr>
            <w:r>
              <w:rPr>
                <w:lang w:val="en-US"/>
              </w:rPr>
              <w:lastRenderedPageBreak/>
              <w:t>&gt;80.3</w:t>
            </w:r>
          </w:p>
        </w:tc>
        <w:tc>
          <w:tcPr>
            <w:tcW w:w="2813" w:type="dxa"/>
          </w:tcPr>
          <w:p w14:paraId="762A7873" w14:textId="35169C1F" w:rsidR="009C5E14" w:rsidRDefault="0070063B" w:rsidP="009C5E14">
            <w:pPr>
              <w:ind w:firstLine="0"/>
              <w:jc w:val="center"/>
              <w:rPr>
                <w:lang w:val="en-US"/>
              </w:rPr>
            </w:pPr>
            <w:r>
              <w:rPr>
                <w:lang w:val="en-US"/>
              </w:rPr>
              <w:t>A</w:t>
            </w:r>
          </w:p>
        </w:tc>
        <w:tc>
          <w:tcPr>
            <w:tcW w:w="2672" w:type="dxa"/>
          </w:tcPr>
          <w:p w14:paraId="565BD122" w14:textId="34F69FAA" w:rsidR="009C5E14" w:rsidRDefault="0070063B" w:rsidP="009C5E14">
            <w:pPr>
              <w:ind w:firstLine="0"/>
              <w:jc w:val="center"/>
              <w:rPr>
                <w:lang w:val="en-US"/>
              </w:rPr>
            </w:pPr>
            <w:r>
              <w:rPr>
                <w:lang w:val="en-US"/>
              </w:rPr>
              <w:t>Sangat Baik</w:t>
            </w:r>
          </w:p>
        </w:tc>
      </w:tr>
      <w:tr w:rsidR="009C5E14" w14:paraId="5718714D" w14:textId="77777777" w:rsidTr="00E17535">
        <w:tc>
          <w:tcPr>
            <w:tcW w:w="2705"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672" w:type="dxa"/>
          </w:tcPr>
          <w:p w14:paraId="1FE2B3CD" w14:textId="3AE8A47B" w:rsidR="009C5E14" w:rsidRDefault="0070063B" w:rsidP="009C5E14">
            <w:pPr>
              <w:ind w:firstLine="0"/>
              <w:jc w:val="center"/>
              <w:rPr>
                <w:lang w:val="en-US"/>
              </w:rPr>
            </w:pPr>
            <w:r>
              <w:rPr>
                <w:lang w:val="en-US"/>
              </w:rPr>
              <w:t>Baik</w:t>
            </w:r>
          </w:p>
        </w:tc>
      </w:tr>
      <w:tr w:rsidR="009C5E14" w14:paraId="1F9769F8" w14:textId="77777777" w:rsidTr="00E17535">
        <w:tc>
          <w:tcPr>
            <w:tcW w:w="2705"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672" w:type="dxa"/>
          </w:tcPr>
          <w:p w14:paraId="7D2F6DE2" w14:textId="6B3BA27B" w:rsidR="009C5E14" w:rsidRDefault="0070063B" w:rsidP="009C5E14">
            <w:pPr>
              <w:ind w:firstLine="0"/>
              <w:jc w:val="center"/>
              <w:rPr>
                <w:lang w:val="en-US"/>
              </w:rPr>
            </w:pPr>
            <w:r>
              <w:rPr>
                <w:lang w:val="en-US"/>
              </w:rPr>
              <w:t>Oke</w:t>
            </w:r>
          </w:p>
        </w:tc>
      </w:tr>
      <w:tr w:rsidR="009C5E14" w14:paraId="2433A7E7" w14:textId="77777777" w:rsidTr="00E17535">
        <w:tc>
          <w:tcPr>
            <w:tcW w:w="2705"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672" w:type="dxa"/>
          </w:tcPr>
          <w:p w14:paraId="69D825EB" w14:textId="729D21F9" w:rsidR="009C5E14" w:rsidRDefault="0070063B" w:rsidP="009C5E14">
            <w:pPr>
              <w:ind w:firstLine="0"/>
              <w:jc w:val="center"/>
              <w:rPr>
                <w:lang w:val="en-US"/>
              </w:rPr>
            </w:pPr>
            <w:r>
              <w:rPr>
                <w:lang w:val="en-US"/>
              </w:rPr>
              <w:t>Buruk</w:t>
            </w:r>
          </w:p>
        </w:tc>
      </w:tr>
      <w:tr w:rsidR="009C5E14" w14:paraId="5F8C8163" w14:textId="77777777" w:rsidTr="00E17535">
        <w:tc>
          <w:tcPr>
            <w:tcW w:w="2705"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672" w:type="dxa"/>
          </w:tcPr>
          <w:p w14:paraId="1E5C8CA6" w14:textId="2C5955A5" w:rsidR="009C5E14" w:rsidRDefault="0070063B" w:rsidP="009C5E14">
            <w:pPr>
              <w:ind w:firstLine="0"/>
              <w:jc w:val="center"/>
              <w:rPr>
                <w:lang w:val="en-US"/>
              </w:rPr>
            </w:pPr>
            <w:r>
              <w:rPr>
                <w:lang w:val="en-US"/>
              </w:rPr>
              <w:t>Sangat Buruk</w:t>
            </w:r>
          </w:p>
        </w:tc>
      </w:tr>
    </w:tbl>
    <w:p w14:paraId="35E4289C" w14:textId="7A37729B" w:rsidR="009C5E14" w:rsidRDefault="009C5E14" w:rsidP="004A7C98">
      <w:pPr>
        <w:ind w:firstLine="0"/>
        <w:rPr>
          <w:lang w:val="en-US"/>
        </w:rPr>
      </w:pPr>
    </w:p>
    <w:p w14:paraId="3C349214" w14:textId="15C940B2" w:rsidR="0070063B" w:rsidRDefault="0070063B" w:rsidP="004A7C98">
      <w:pPr>
        <w:ind w:firstLine="0"/>
        <w:rPr>
          <w:lang w:val="en-US"/>
        </w:rPr>
      </w:pPr>
      <w:r>
        <w:rPr>
          <w:lang w:val="en-US"/>
        </w:rPr>
        <w:t>Melalui standar hasil SUS</w:t>
      </w:r>
      <w:r w:rsidR="00E17535">
        <w:rPr>
          <w:lang w:val="en-US"/>
        </w:rPr>
        <w:t xml:space="preserve"> pada Tabel 2.4</w:t>
      </w:r>
      <w:r>
        <w:rPr>
          <w:lang w:val="en-US"/>
        </w:rPr>
        <w:t xml:space="preserve">, aplikasi penilaian </w:t>
      </w:r>
      <w:r w:rsidR="001D1CE4">
        <w:rPr>
          <w:lang w:val="en-US"/>
        </w:rPr>
        <w:t>esai</w:t>
      </w:r>
      <w:r>
        <w:rPr>
          <w:lang w:val="en-US"/>
        </w:rPr>
        <w:t xml:space="preserve"> otomatis berbasis web yang dikembangkan sebaiknya meraih nilai minimal 68</w:t>
      </w:r>
      <w:r w:rsidR="00C153F2">
        <w:rPr>
          <w:lang w:val="en-US"/>
        </w:rPr>
        <w:t xml:space="preserve"> dengan nilai C</w:t>
      </w:r>
      <w:r>
        <w:rPr>
          <w:lang w:val="en-US"/>
        </w:rPr>
        <w:t xml:space="preserve"> untuk dapat dinyatakan berhasil dan dapat digunakan oleh banyak pengguna</w:t>
      </w:r>
      <w:r w:rsidR="00C153F2">
        <w:rPr>
          <w:lang w:val="en-US"/>
        </w:rPr>
        <w:t xml:space="preserve"> </w:t>
      </w:r>
      <w:r w:rsidR="00C153F2">
        <w:rPr>
          <w:lang w:val="en-US"/>
        </w:rPr>
        <w:fldChar w:fldCharType="begin"/>
      </w:r>
      <w:r w:rsidR="00C153F2">
        <w:rPr>
          <w:lang w:val="en-US"/>
        </w:rPr>
        <w:instrText xml:space="preserve"> ADDIN ZOTERO_ITEM CSL_CITATION {"citationID":"VUFwjsIz","properties":{"formattedCitation":"[13]","plainCitation":"[13]","noteIndex":0},"citationItems":[{"id":117,"uris":["http://zotero.org/users/10550292/items/NC8GCYG4"],"itemData":{"id":117,"type":"article-journal","abstract":"Usability merupakan salah satu bidang ilmu untuk menganalisa atau menguji tingkat kemudahan penggunaan perangkat lunak.  Usability atau yang sering dikenal dengan kebergunaan adalah teknik pengujian atau pengukuran aplikasi perangkat lunak yang dilihat dari lima aspek yaitu  learnability, efficiency, memorability, errors dan satisfaction. Untuk melakukan analisa atau pengujian usability dapat dilakukan dengan pendekatan heuristic evaluation (HE) dan system usability scale (SUS). Heuristic evaluation (HE) merupakan pengujian dengan cara melibatkan ahli dalam proses pengerjaannya dan system usability scale (SUS) merupakan pengujian dengan cara melibatkan pengguna akhir (end user) dalam proses pengerjaannya. Untuk itu dalam penelitian dilakukan pengkajian antara heuristic evaluation (HE) dan system usability scale (SUS). Dari hasil kajian didapat bahwa heuristic evaluation (HE) dapat dilakukan bersamaan dengan teknik pengujian lain namun membutuhkan biaya yang besar serta proses pengujian yang lebih mudah. Sedangkan system usability scale (SUS) proses pengujian dan perhitungan lebih rumit namun dapat dilakukan dengan jumlah sampel yang sedikit.","container-title":"Simetris: Jurnal Teknik Mesin, Elektro dan Ilmu Komputer","DOI":"10.24176/simet.v10i1.2725","ISSN":"2549-3108, 2252-4983","issue":"1","journalAbbreviation":"Simet","language":"id","page":"65-74","source":"DOI.org (Crossref)","title":"SYSTEM USABILITY SCALE VS HEURISTIC EVALUATION: A REVIEW","title-short":"SYSTEM USABILITY SCALE VS HEURISTIC EVALUATION","volume":"10","author":[{"family":"Ependi","given":"Usman"},{"family":"Kurniawan","given":"Tri Basuki"},{"family":"Panjaitan","given":"Febriyanti"}],"issued":{"date-parts":[["2019",4,1]]}}}],"schema":"https://github.com/citation-style-language/schema/raw/master/csl-citation.json"} </w:instrText>
      </w:r>
      <w:r w:rsidR="00C153F2">
        <w:rPr>
          <w:lang w:val="en-US"/>
        </w:rPr>
        <w:fldChar w:fldCharType="separate"/>
      </w:r>
      <w:r w:rsidR="00C153F2" w:rsidRPr="00C153F2">
        <w:t>[13]</w:t>
      </w:r>
      <w:r w:rsidR="00C153F2">
        <w:rPr>
          <w:lang w:val="en-US"/>
        </w:rPr>
        <w:fldChar w:fldCharType="end"/>
      </w:r>
      <w:r>
        <w:rPr>
          <w:lang w:val="en-US"/>
        </w:rPr>
        <w:t>.</w:t>
      </w:r>
    </w:p>
    <w:p w14:paraId="7CFC6BC5" w14:textId="77777777" w:rsidR="0070063B" w:rsidRPr="009C5E14" w:rsidRDefault="0070063B" w:rsidP="004A7C98">
      <w:pPr>
        <w:ind w:firstLine="0"/>
        <w:rPr>
          <w:lang w:val="en-US"/>
        </w:rPr>
      </w:pPr>
    </w:p>
    <w:p w14:paraId="223B992C" w14:textId="325EFE35" w:rsidR="005D1B5B" w:rsidRDefault="005D1B5B" w:rsidP="00F26572">
      <w:pPr>
        <w:pStyle w:val="Heading3"/>
        <w:numPr>
          <w:ilvl w:val="2"/>
          <w:numId w:val="8"/>
        </w:numPr>
        <w:rPr>
          <w:lang w:val="en-US"/>
        </w:rPr>
      </w:pPr>
      <w:bookmarkStart w:id="59" w:name="_Toc129693200"/>
      <w:r>
        <w:rPr>
          <w:lang w:val="en-US"/>
        </w:rPr>
        <w:t>Black Box Testing</w:t>
      </w:r>
      <w:bookmarkEnd w:id="59"/>
    </w:p>
    <w:p w14:paraId="553C6B2E" w14:textId="50E43AA6" w:rsidR="005D1B5B" w:rsidRDefault="005D1B5B" w:rsidP="005D1B5B">
      <w:pPr>
        <w:ind w:firstLine="0"/>
        <w:rPr>
          <w:lang w:val="en-US"/>
        </w:rPr>
      </w:pPr>
      <w:r>
        <w:rPr>
          <w:lang w:val="en-US"/>
        </w:rPr>
        <w:t xml:space="preserve">Teknik pengujian selanjutnya yaitu teknik pengujian </w:t>
      </w:r>
      <w:r w:rsidRPr="00864113">
        <w:rPr>
          <w:i/>
          <w:iCs/>
          <w:lang w:val="en-US"/>
        </w:rPr>
        <w:t>Black</w:t>
      </w:r>
      <w:r>
        <w:rPr>
          <w:lang w:val="en-US"/>
        </w:rPr>
        <w:t xml:space="preserve"> </w:t>
      </w:r>
      <w:r w:rsidRPr="00864113">
        <w:rPr>
          <w:i/>
          <w:iCs/>
          <w:lang w:val="en-US"/>
        </w:rPr>
        <w:t>Box</w:t>
      </w:r>
      <w:r>
        <w:rPr>
          <w:lang w:val="en-US"/>
        </w:rPr>
        <w:t xml:space="preserve">. Teknik pengujian aplikasi ini membahas aplikasi perangkat lunak dari sisi luar seperti tampilan, fungsionalitas, masukkan, dan luaran </w:t>
      </w:r>
      <w:r>
        <w:rPr>
          <w:lang w:val="en-US"/>
        </w:rPr>
        <w:fldChar w:fldCharType="begin"/>
      </w:r>
      <w:r w:rsidR="00AA2DBA">
        <w:rPr>
          <w:lang w:val="en-US"/>
        </w:rPr>
        <w:instrText xml:space="preserve"> ADDIN ZOTERO_ITEM CSL_CITATION {"citationID":"bYQThGht","properties":{"unsorted":true,"formattedCitation":"[14]","plainCitation":"[14]","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AA2DBA" w:rsidRPr="00AA2DBA">
        <w:t>[14]</w:t>
      </w:r>
      <w:r>
        <w:rPr>
          <w:lang w:val="en-US"/>
        </w:rPr>
        <w:fldChar w:fldCharType="end"/>
      </w:r>
      <w:r>
        <w:rPr>
          <w:lang w:val="en-US"/>
        </w:rPr>
        <w:t>.</w:t>
      </w:r>
    </w:p>
    <w:p w14:paraId="498C5F22" w14:textId="292A7A70" w:rsidR="005D1B5B" w:rsidRDefault="005D1B5B" w:rsidP="005D1B5B">
      <w:pPr>
        <w:ind w:firstLine="0"/>
        <w:rPr>
          <w:lang w:val="en-US"/>
        </w:rPr>
      </w:pPr>
    </w:p>
    <w:p w14:paraId="5DA7E16B" w14:textId="468CA8F5" w:rsidR="005D1B5B" w:rsidRDefault="00514C5E" w:rsidP="005D1B5B">
      <w:pPr>
        <w:ind w:firstLine="0"/>
        <w:rPr>
          <w:lang w:val="en-US"/>
        </w:rPr>
      </w:pPr>
      <w:r>
        <w:rPr>
          <w:lang w:val="en-US"/>
        </w:rPr>
        <w:t xml:space="preserve">Aplikasi yang akan dikembangkan dari penelitian ini akan diuji menggunakan pengujian </w:t>
      </w:r>
      <w:r w:rsidRPr="00864113">
        <w:rPr>
          <w:i/>
          <w:iCs/>
          <w:lang w:val="en-US"/>
        </w:rPr>
        <w:t>Black</w:t>
      </w:r>
      <w:r>
        <w:rPr>
          <w:lang w:val="en-US"/>
        </w:rPr>
        <w:t xml:space="preserve"> </w:t>
      </w:r>
      <w:r w:rsidRPr="00864113">
        <w:rPr>
          <w:i/>
          <w:iCs/>
          <w:lang w:val="en-US"/>
        </w:rPr>
        <w:t>Box</w:t>
      </w:r>
      <w:r>
        <w:rPr>
          <w:lang w:val="en-US"/>
        </w:rPr>
        <w:t>. Aplikasi akan diuji oleh sejumlah relawan untuk menguji masukkan dan keluaran dari aplikasi ini dengan maksud untuk memastikan bahwa aplikasi yang dibangun bekerja semestinya.</w:t>
      </w:r>
    </w:p>
    <w:p w14:paraId="1D3A90AE" w14:textId="77777777" w:rsidR="00514C5E" w:rsidRPr="005D1B5B" w:rsidRDefault="00514C5E" w:rsidP="005D1B5B">
      <w:pPr>
        <w:ind w:firstLine="0"/>
        <w:rPr>
          <w:lang w:val="en-US"/>
        </w:rPr>
      </w:pPr>
    </w:p>
    <w:p w14:paraId="1505C8B3" w14:textId="53B73EEF" w:rsidR="002F3F60" w:rsidRDefault="002F3F60" w:rsidP="00514C5E">
      <w:pPr>
        <w:pStyle w:val="Heading3"/>
        <w:numPr>
          <w:ilvl w:val="2"/>
          <w:numId w:val="8"/>
        </w:numPr>
        <w:rPr>
          <w:lang w:val="en-US"/>
        </w:rPr>
      </w:pPr>
      <w:bookmarkStart w:id="60" w:name="_Toc129693201"/>
      <w:r>
        <w:rPr>
          <w:lang w:val="en-US"/>
        </w:rPr>
        <w:t>Peramban Web</w:t>
      </w:r>
      <w:bookmarkEnd w:id="60"/>
    </w:p>
    <w:p w14:paraId="37F638C2" w14:textId="3D8C6366" w:rsidR="002F3F60" w:rsidRDefault="002F3F60" w:rsidP="002F3F60">
      <w:pPr>
        <w:ind w:firstLine="0"/>
        <w:rPr>
          <w:lang w:val="en-US"/>
        </w:rPr>
      </w:pPr>
      <w:r w:rsidRPr="002F3F60">
        <w:rPr>
          <w:lang w:val="en-US"/>
        </w:rPr>
        <w:t>Dengan semakin bertambahnya kemampuan teknis internet, bertambah juga kebutuhan untuk sebuah aplikasi web yang mempengaruhi berubahnya cara sebuah halaman web untuk menampilkan sebuah data dan informasi</w:t>
      </w:r>
      <w:r>
        <w:rPr>
          <w:lang w:val="en-US"/>
        </w:rPr>
        <w:t xml:space="preserve"> </w:t>
      </w:r>
      <w:r>
        <w:rPr>
          <w:lang w:val="en-US"/>
        </w:rPr>
        <w:fldChar w:fldCharType="begin"/>
      </w:r>
      <w:r w:rsidR="00AA2DBA">
        <w:rPr>
          <w:lang w:val="en-US"/>
        </w:rPr>
        <w:instrText xml:space="preserve"> ADDIN ZOTERO_ITEM CSL_CITATION {"citationID":"3PpL5MLN","properties":{"formattedCitation":"[36]","plainCitation":"[36]","noteIndex":0},"citationItems":[{"id":113,"uris":["http://zotero.org/users/10550292/items/KMT7WEDN"],"itemData":{"id":113,"type":"paper-conference","container-title":"2018 IEEE 9th International Conference on Dependable Systems, Services and Technologies (DESSERT)","DOI":"10.1109/DESSERT.2018.8409111","event-place":"Kyiv, Ukraine","event-title":"2018 IEEE 9th International Conference on Dependable Systems, Services and Technologies (DESSERT)","ISBN":"978-1-5386-5903-8","language":"en","page":"117-122","publisher":"IEEE","publisher-place":"Kyiv, Ukraine","source":"DOI.org (Crossref)","title":"Development of the system to provide cross-browser compatibility of web application","URL":"https://ieeexplore.ieee.org/document/8409111/","author":[{"family":"Popov","given":"Andrew"},{"family":"Bilokin","given":"Julia"},{"family":"Solianyk","given":"Tatiana"},{"family":"Vasylchenko","given":"Kateryna"}],"accessed":{"date-parts":[["2023",2,23]]},"issued":{"date-parts":[["2018",5]]}}}],"schema":"https://github.com/citation-style-language/schema/raw/master/csl-citation.json"} </w:instrText>
      </w:r>
      <w:r>
        <w:rPr>
          <w:lang w:val="en-US"/>
        </w:rPr>
        <w:fldChar w:fldCharType="separate"/>
      </w:r>
      <w:r w:rsidR="00AA2DBA" w:rsidRPr="00AA2DBA">
        <w:t>[36]</w:t>
      </w:r>
      <w:r>
        <w:rPr>
          <w:lang w:val="en-US"/>
        </w:rPr>
        <w:fldChar w:fldCharType="end"/>
      </w:r>
      <w:r w:rsidRPr="002F3F60">
        <w:rPr>
          <w:lang w:val="en-US"/>
        </w:rPr>
        <w:t>.</w:t>
      </w:r>
      <w:r>
        <w:rPr>
          <w:lang w:val="en-US"/>
        </w:rPr>
        <w:t xml:space="preserve"> </w:t>
      </w:r>
    </w:p>
    <w:p w14:paraId="4DCE0703" w14:textId="77777777" w:rsidR="001172DD" w:rsidRDefault="001172DD" w:rsidP="002F3F60">
      <w:pPr>
        <w:ind w:firstLine="0"/>
        <w:rPr>
          <w:lang w:val="en-US"/>
        </w:rPr>
      </w:pPr>
    </w:p>
    <w:p w14:paraId="1A4BE1B3" w14:textId="10B28B5E" w:rsidR="001172DD" w:rsidRDefault="001172DD" w:rsidP="002F3F60">
      <w:pPr>
        <w:ind w:firstLine="0"/>
        <w:rPr>
          <w:lang w:val="en-US"/>
        </w:rPr>
      </w:pPr>
      <w:r w:rsidRPr="00864113">
        <w:rPr>
          <w:i/>
          <w:iCs/>
          <w:lang w:val="en-US"/>
        </w:rPr>
        <w:t>JavaScript</w:t>
      </w:r>
      <w:r w:rsidRPr="001172DD">
        <w:rPr>
          <w:lang w:val="en-US"/>
        </w:rPr>
        <w:t xml:space="preserve"> telah mencapai platform web secara luas dan menjadi bahasa pemrograman multifungsi dengan adanya ES6 yang diimplementasikan pada mesin peramban web sejak tahun 2017</w:t>
      </w:r>
      <w:r>
        <w:rPr>
          <w:lang w:val="en-US"/>
        </w:rPr>
        <w:t xml:space="preserve"> </w:t>
      </w:r>
      <w:r>
        <w:rPr>
          <w:lang w:val="en-US"/>
        </w:rPr>
        <w:fldChar w:fldCharType="begin"/>
      </w:r>
      <w:r>
        <w:rPr>
          <w:lang w:val="en-US"/>
        </w:rPr>
        <w:instrText xml:space="preserve"> ADDIN ZOTERO_ITEM CSL_CITATION {"citationID":"26TJ7JOV","properties":{"formattedCitation":"[37]","plainCitation":"[37]","noteIndex":0},"citationItems":[{"id":119,"uris":["http://zotero.org/users/10550292/items/2EA28YPZ"],"itemData":{"id":119,"type":"article-journal","abstract":"The JavaScript language did not specify, until ECMAScript 6 (ES6), native features for streamlining encapsulation and modularity. Developer community filled the gap with a proliferation of design patterns and module formats, with impact on code reusability, portability and complexity of build configurations. This work studies the automated refactoring of legacy ES5 code to ES6 modules with fine-grained reuse of module contents through the named import/export language constructs. The focus is on reducing the coupling of refactored modules through destructuring exported module objects to fine-grained module features and enhancing module dependencies by leveraging the ES6 syntax. We employ static analysis to construct a model of a JavaScript project, the Module Dependence Graph (MDG), that represents modules and their dependencies. On the basis of MDG we specify the refactoring procedure for module migration to ES6. A prototype implementation has been empirically evaluated on 19 open source projects. Results highlight the relevance of the refactoring with a developer intent for fine-grained reuse. The analysis of refactored code shows an increase in the number of reusable elements per project and reduction in the coupling of refactored modules. The soundness of the refactoring is empirically validated through code inspection and execution of projects’ test suites.","container-title":"Journal of Systems and Software","DOI":"10.1016/j.jss.2021.111049","ISSN":"01641212","journalAbbreviation":"Journal of Systems and Software","language":"en","page":"111049","source":"DOI.org (Crossref)","title":"Automated refactoring of legacy JavaScript code to ES6 modules","volume":"181","author":[{"family":"Paltoglou","given":"Katerina"},{"family":"Zafeiris","given":"Vassilis E."},{"family":"Diamantidis","given":"N.A."},{"family":"Giakoumakis","given":"E.A."}],"issued":{"date-parts":[["2021",11]]}}}],"schema":"https://github.com/citation-style-language/schema/raw/master/csl-citation.json"} </w:instrText>
      </w:r>
      <w:r>
        <w:rPr>
          <w:lang w:val="en-US"/>
        </w:rPr>
        <w:fldChar w:fldCharType="separate"/>
      </w:r>
      <w:r w:rsidRPr="001172DD">
        <w:t>[37]</w:t>
      </w:r>
      <w:r>
        <w:rPr>
          <w:lang w:val="en-US"/>
        </w:rPr>
        <w:fldChar w:fldCharType="end"/>
      </w:r>
      <w:r w:rsidRPr="001172DD">
        <w:rPr>
          <w:lang w:val="en-US"/>
        </w:rPr>
        <w:t>.</w:t>
      </w:r>
    </w:p>
    <w:p w14:paraId="2E98F08B" w14:textId="77777777" w:rsidR="002F3F60" w:rsidRPr="002F3F60" w:rsidRDefault="002F3F60" w:rsidP="002F3F60">
      <w:pPr>
        <w:ind w:firstLine="0"/>
        <w:rPr>
          <w:lang w:val="en-US"/>
        </w:rPr>
      </w:pPr>
    </w:p>
    <w:p w14:paraId="26DDAF34" w14:textId="14CCEF52" w:rsidR="00216DE0" w:rsidRDefault="00514C5E" w:rsidP="00514C5E">
      <w:pPr>
        <w:pStyle w:val="Heading3"/>
        <w:numPr>
          <w:ilvl w:val="2"/>
          <w:numId w:val="8"/>
        </w:numPr>
        <w:rPr>
          <w:lang w:val="en-US"/>
        </w:rPr>
      </w:pPr>
      <w:bookmarkStart w:id="61" w:name="_Toc129693202"/>
      <w:r>
        <w:rPr>
          <w:lang w:val="en-US"/>
        </w:rPr>
        <w:t>Peluncuran Perangkat Lunak</w:t>
      </w:r>
      <w:bookmarkEnd w:id="61"/>
    </w:p>
    <w:p w14:paraId="5160D127" w14:textId="72C5A1D5" w:rsidR="00514C5E" w:rsidRPr="00514C5E" w:rsidRDefault="00B94C50" w:rsidP="00514C5E">
      <w:pPr>
        <w:ind w:firstLine="0"/>
        <w:rPr>
          <w:lang w:val="en-US"/>
        </w:rPr>
      </w:pPr>
      <w:r w:rsidRPr="00B94C50">
        <w:rPr>
          <w:lang w:val="en-US"/>
        </w:rPr>
        <w:t>Peluncuran (</w:t>
      </w:r>
      <w:r w:rsidRPr="00864113">
        <w:rPr>
          <w:i/>
          <w:iCs/>
          <w:lang w:val="en-US"/>
        </w:rPr>
        <w:t>deployment</w:t>
      </w:r>
      <w:r w:rsidRPr="00B94C50">
        <w:rPr>
          <w:lang w:val="en-US"/>
        </w:rPr>
        <w:t>) perangkat lunak merupakan proses eksekusi dari sebuah perangkat lunak. Peluncuran adalah aktifitas dari sebuah perangkat lunak setelah proses pembangunan perangkat lunak</w:t>
      </w:r>
      <w:r w:rsidR="00BA57AE">
        <w:rPr>
          <w:lang w:val="en-US"/>
        </w:rPr>
        <w:t xml:space="preserve"> </w:t>
      </w:r>
      <w:r w:rsidR="00BA57AE">
        <w:rPr>
          <w:lang w:val="en-US"/>
        </w:rPr>
        <w:fldChar w:fldCharType="begin"/>
      </w:r>
      <w:r w:rsidR="001172DD">
        <w:rPr>
          <w:lang w:val="en-US"/>
        </w:rPr>
        <w:instrText xml:space="preserve"> ADDIN ZOTERO_ITEM CSL_CITATION {"citationID":"msHnVdcL","properties":{"formattedCitation":"[38]","plainCitation":"[38]","noteIndex":0},"citationItems":[{"id":108,"uris":["http://zotero.org/users/10550292/items/QW7L9ZJJ"],"itemData":{"id":108,"type":"paper-conference","abstract":"This paper examines the dimensions influencing the past and present and speculates on the future of software deployment. Software deployment is a postproduction activity that is performed for or by the customer of a piece of software. Today’s software often consists of a large number of components each offering and requiring services of other components. Such components are often deployed into distributed, heterogeneous environments adding to the complexity of software deployment. This paper sets out a standard terminology for the various deployment activities and the entities over which they operate. Six case studies of current deployment technologies are made to illustrate various approaches to the deployment problems. The paper then examines specific deployment issues in more detail before examining some of the future directions in which the field of deployment might take.","container-title":"Future of Software Engineering (FOSE '07)","DOI":"10.1109/FOSE.2007.20","event-place":"Minneapolis, MN","event-title":"Future of Software Engineering (FOSE '07)","ISBN":"978-0-7695-2829-8","language":"en","page":"269-284","publisher":"IEEE","publisher-place":"Minneapolis, MN","source":"DOI.org (Crossref)","title":"Software Deployment, Past, Present and Future","URL":"https://ieeexplore.ieee.org/document/4221626/","author":[{"family":"Dearle","given":"Alan"}],"accessed":{"date-parts":[["2023",2,22]]},"issued":{"date-parts":[["2007",5]]}}}],"schema":"https://github.com/citation-style-language/schema/raw/master/csl-citation.json"} </w:instrText>
      </w:r>
      <w:r w:rsidR="00BA57AE">
        <w:rPr>
          <w:lang w:val="en-US"/>
        </w:rPr>
        <w:fldChar w:fldCharType="separate"/>
      </w:r>
      <w:r w:rsidR="001172DD" w:rsidRPr="001172DD">
        <w:t>[38]</w:t>
      </w:r>
      <w:r w:rsidR="00BA57AE">
        <w:rPr>
          <w:lang w:val="en-US"/>
        </w:rPr>
        <w:fldChar w:fldCharType="end"/>
      </w:r>
      <w:r w:rsidRPr="00B94C50">
        <w:rPr>
          <w:lang w:val="en-US"/>
        </w:rPr>
        <w:t xml:space="preserve">. Peluncuran dilakukan untuk </w:t>
      </w:r>
      <w:r w:rsidRPr="00B94C50">
        <w:rPr>
          <w:lang w:val="en-US"/>
        </w:rPr>
        <w:lastRenderedPageBreak/>
        <w:t>mendapatkan timbal balik berupa perbaruan, konfigurasi ulang, adaptasi, penonaktifan, dan peluncuran ulang pada sebuah perangkat lunak</w:t>
      </w:r>
      <w:r w:rsidR="00BA57AE">
        <w:rPr>
          <w:lang w:val="en-US"/>
        </w:rPr>
        <w:t xml:space="preserve"> </w:t>
      </w:r>
      <w:r w:rsidR="00BA57AE">
        <w:rPr>
          <w:lang w:val="en-US"/>
        </w:rPr>
        <w:fldChar w:fldCharType="begin"/>
      </w:r>
      <w:r w:rsidR="001172DD">
        <w:rPr>
          <w:lang w:val="en-US"/>
        </w:rPr>
        <w:instrText xml:space="preserve"> ADDIN ZOTERO_ITEM CSL_CITATION {"citationID":"XyfGk61u","properties":{"formattedCitation":"[39]","plainCitation":"[39]","noteIndex":0},"citationItems":[{"id":111,"uris":["http://zotero.org/users/10550292/items/P23CZKLM"],"itemData":{"id":111,"type":"article-journal","abstract":"Software deployment is an evolving collection of interrelated processes such as release, install, adapt, reconfigure, update, activate, deactivate, remove, and retire. The connectivity of large networks, such as the Internet, is affecting how software deployment is performed. It is necessary to introduce new software deployment technologies that leverage this connectivity. The Software Dock framework creates a distributed, agent-based deployment framework to support the ongoing cooperation and negotiation among software producers themselves and among software producers and software consumers. This deployment framework is enabled by the use of a standardized deployment schema for describing software systems, called the Deployable Software Description (DSD) format. The Software Dock also employs agents to traverse between software producers and consumers in order to perform software deployment activities by interpreting the descriptions of software systems. The Software Dock infrastructure allows software producers to offer their customers high-level deployment services that were previously not possible.","language":"en","source":"Zotero","title":"A Cooperative Approach to Support Software Deployment Using the Software Dock","author":[{"family":"Hall","given":"Richard S"},{"family":"Heimbigner","given":"Dennis"},{"family":"Wolf","given":"Alexander L"}]}}],"schema":"https://github.com/citation-style-language/schema/raw/master/csl-citation.json"} </w:instrText>
      </w:r>
      <w:r w:rsidR="00BA57AE">
        <w:rPr>
          <w:lang w:val="en-US"/>
        </w:rPr>
        <w:fldChar w:fldCharType="separate"/>
      </w:r>
      <w:r w:rsidR="001172DD" w:rsidRPr="001172DD">
        <w:t>[39]</w:t>
      </w:r>
      <w:r w:rsidR="00BA57AE">
        <w:rPr>
          <w:lang w:val="en-US"/>
        </w:rPr>
        <w:fldChar w:fldCharType="end"/>
      </w:r>
      <w:r w:rsidRPr="00B94C50">
        <w:rPr>
          <w:lang w:val="en-US"/>
        </w:rPr>
        <w:t>.</w:t>
      </w:r>
    </w:p>
    <w:p w14:paraId="0BE29193" w14:textId="0E629823" w:rsidR="00F52D40" w:rsidRDefault="006724C1" w:rsidP="00A81652">
      <w:pPr>
        <w:ind w:firstLine="0"/>
        <w:sectPr w:rsidR="00F52D40">
          <w:pgSz w:w="11909" w:h="16834"/>
          <w:pgMar w:top="1701" w:right="1701" w:bottom="1701" w:left="1985" w:header="720" w:footer="720" w:gutter="0"/>
          <w:cols w:space="720"/>
          <w:titlePg/>
        </w:sectPr>
      </w:pPr>
      <w:r>
        <w:tab/>
      </w:r>
      <w:r>
        <w:tab/>
      </w:r>
      <w:r>
        <w:tab/>
      </w:r>
      <w:r>
        <w:tab/>
      </w:r>
      <w:r>
        <w:tab/>
      </w:r>
      <w:r>
        <w:tab/>
      </w:r>
      <w:r>
        <w:tab/>
      </w:r>
      <w:r>
        <w:tab/>
      </w:r>
      <w:r>
        <w:tab/>
      </w:r>
      <w:r>
        <w:tab/>
      </w:r>
      <w:r>
        <w:tab/>
      </w:r>
    </w:p>
    <w:p w14:paraId="0DF767F5" w14:textId="279FAA09" w:rsidR="00F52D40" w:rsidRDefault="006724C1">
      <w:pPr>
        <w:pStyle w:val="Heading1"/>
      </w:pPr>
      <w:bookmarkStart w:id="62" w:name="_3as4poj" w:colFirst="0" w:colLast="0"/>
      <w:bookmarkStart w:id="63" w:name="_Toc129693203"/>
      <w:bookmarkEnd w:id="62"/>
      <w:r>
        <w:lastRenderedPageBreak/>
        <w:t>BAB III</w:t>
      </w:r>
      <w:r>
        <w:br/>
        <w:t>METODE PENELITIAN</w:t>
      </w:r>
      <w:bookmarkEnd w:id="63"/>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64" w:name="_1pxezwc" w:colFirst="0" w:colLast="0"/>
      <w:bookmarkStart w:id="65" w:name="_Toc129693204"/>
      <w:bookmarkEnd w:id="64"/>
      <w:r>
        <w:t>Alur Penelitian</w:t>
      </w:r>
      <w:bookmarkEnd w:id="65"/>
    </w:p>
    <w:p w14:paraId="78E795E9" w14:textId="5172D9F3" w:rsidR="00A21913" w:rsidRDefault="00A21913">
      <w:pPr>
        <w:ind w:firstLine="0"/>
        <w:rPr>
          <w:lang w:val="en-US"/>
        </w:rPr>
      </w:pPr>
      <w:r>
        <w:rPr>
          <w:lang w:val="en-US"/>
        </w:rPr>
        <w:t xml:space="preserve">Penelitian tugas akhir ini akan dilakukan membangun aplikasi penilaian </w:t>
      </w:r>
      <w:r w:rsidR="001D1CE4">
        <w:rPr>
          <w:lang w:val="en-US"/>
        </w:rPr>
        <w:t>esai</w:t>
      </w:r>
      <w:r>
        <w:rPr>
          <w:lang w:val="en-US"/>
        </w:rPr>
        <w:t xml:space="preserve"> singkat otomatis berbasis web dengan metode pengembangan </w:t>
      </w:r>
      <w:r>
        <w:rPr>
          <w:i/>
          <w:iCs/>
          <w:lang w:val="en-US"/>
        </w:rPr>
        <w:t>Test-Driven Development</w:t>
      </w:r>
      <w:r>
        <w:rPr>
          <w:lang w:val="en-US"/>
        </w:rPr>
        <w:t xml:space="preserve"> (TDD) dan diuji dengan metode dua metode pengujian, yakni </w:t>
      </w:r>
      <w:r>
        <w:rPr>
          <w:i/>
          <w:iCs/>
          <w:lang w:val="en-US"/>
        </w:rPr>
        <w:t>System Usability Scale</w:t>
      </w:r>
      <w:r>
        <w:rPr>
          <w:lang w:val="en-US"/>
        </w:rPr>
        <w:t xml:space="preserve"> (SUS) dan </w:t>
      </w:r>
      <w:r w:rsidRPr="00864113">
        <w:rPr>
          <w:i/>
          <w:iCs/>
          <w:lang w:val="en-US"/>
        </w:rPr>
        <w:t>Black</w:t>
      </w:r>
      <w:r>
        <w:rPr>
          <w:lang w:val="en-US"/>
        </w:rPr>
        <w:t xml:space="preserve"> </w:t>
      </w:r>
      <w:r w:rsidRPr="00864113">
        <w:rPr>
          <w:i/>
          <w:iCs/>
          <w:lang w:val="en-US"/>
        </w:rPr>
        <w:t>Box</w:t>
      </w:r>
      <w:r>
        <w:rPr>
          <w:lang w:val="en-US"/>
        </w:rPr>
        <w:t xml:space="preserve">. Alur penelitian dapat dilihat pada </w:t>
      </w:r>
      <w:r>
        <w:rPr>
          <w:i/>
          <w:iCs/>
          <w:lang w:val="en-US"/>
        </w:rPr>
        <w:t>flowchart</w:t>
      </w:r>
      <w:r>
        <w:rPr>
          <w:lang w:val="en-US"/>
        </w:rPr>
        <w:t xml:space="preserve"> pada Gambar 3.1 dibawah ini.</w:t>
      </w:r>
    </w:p>
    <w:p w14:paraId="69347C1D" w14:textId="5835CE8A" w:rsidR="00A21913" w:rsidRDefault="00A21913" w:rsidP="00A21913">
      <w:pPr>
        <w:pStyle w:val="Gambar"/>
        <w:jc w:val="both"/>
      </w:pPr>
    </w:p>
    <w:p w14:paraId="1B23D3A9" w14:textId="7CDC0067" w:rsidR="00A21913" w:rsidRDefault="00982D30" w:rsidP="00A21913">
      <w:pPr>
        <w:ind w:firstLine="0"/>
        <w:jc w:val="center"/>
        <w:rPr>
          <w:lang w:val="en-US"/>
        </w:rPr>
      </w:pPr>
      <w:r>
        <w:rPr>
          <w:noProof/>
          <w:lang w:val="en-US"/>
        </w:rPr>
        <w:drawing>
          <wp:inline distT="0" distB="0" distL="0" distR="0" wp14:anchorId="5223EE38" wp14:editId="60EE015B">
            <wp:extent cx="2622588" cy="32766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627490" cy="3282725"/>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66" w:name="_Toc129693328"/>
      <w:r>
        <w:t xml:space="preserve">Gambar 3.1 </w:t>
      </w:r>
      <w:r>
        <w:rPr>
          <w:i/>
          <w:iCs/>
        </w:rPr>
        <w:t>Flowchart</w:t>
      </w:r>
      <w:r>
        <w:t xml:space="preserve"> Penelitian</w:t>
      </w:r>
      <w:bookmarkEnd w:id="66"/>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7" w:name="_49x2ik5" w:colFirst="0" w:colLast="0"/>
      <w:bookmarkStart w:id="68" w:name="_Toc129693205"/>
      <w:bookmarkEnd w:id="67"/>
      <w:r>
        <w:t>Penjabaran Langkah Penelitian</w:t>
      </w:r>
      <w:bookmarkEnd w:id="68"/>
    </w:p>
    <w:p w14:paraId="4C5CBD5F" w14:textId="22CD955F" w:rsidR="00F52D40" w:rsidRPr="000960A4" w:rsidRDefault="000960A4">
      <w:pPr>
        <w:ind w:firstLine="0"/>
        <w:rPr>
          <w:lang w:val="en-US"/>
        </w:rPr>
      </w:pPr>
      <w:r>
        <w:rPr>
          <w:lang w:val="en-US"/>
        </w:rPr>
        <w:t>Dapat diperhatikan melalui Gambar 3.1 sebelumnya bahwa pada penelitian ini memiliki 4 fase sebagaimana pada gambar tersebut. Penjelasan setiap fase penelitian ini  adalah sebagai beriku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9" w:name="_2p2csry" w:colFirst="0" w:colLast="0"/>
      <w:bookmarkStart w:id="70" w:name="_Toc129693206"/>
      <w:bookmarkEnd w:id="69"/>
      <w:r>
        <w:rPr>
          <w:lang w:val="en-US"/>
        </w:rPr>
        <w:lastRenderedPageBreak/>
        <w:t>Identifikasi Masalah</w:t>
      </w:r>
      <w:bookmarkEnd w:id="70"/>
    </w:p>
    <w:p w14:paraId="03F43A18" w14:textId="6DFE8254" w:rsidR="00F52D40" w:rsidRPr="000960A4" w:rsidRDefault="000960A4">
      <w:pPr>
        <w:ind w:firstLine="0"/>
        <w:rPr>
          <w:lang w:val="en-US"/>
        </w:rPr>
      </w:pPr>
      <w:r>
        <w:rPr>
          <w:lang w:val="en-US"/>
        </w:rPr>
        <w:t>Pada tahap ini, peneliti akan menyediakan alasan dilakukannya penelitian dengan mengumpulkan permasalahan nyata yang memerlukan tindakan dan dapat diselesaikan dengan disiplin teknik informatika.</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71" w:name="_147n2zr" w:colFirst="0" w:colLast="0"/>
      <w:bookmarkStart w:id="72" w:name="_Toc129693207"/>
      <w:bookmarkEnd w:id="71"/>
      <w:r>
        <w:rPr>
          <w:lang w:val="en-US"/>
        </w:rPr>
        <w:t>Studi Literatur</w:t>
      </w:r>
      <w:bookmarkEnd w:id="72"/>
    </w:p>
    <w:p w14:paraId="33163384" w14:textId="6958A4A3" w:rsidR="00774720" w:rsidRDefault="00774720" w:rsidP="00774720">
      <w:pPr>
        <w:ind w:firstLine="0"/>
        <w:rPr>
          <w:lang w:val="en-US"/>
        </w:rPr>
      </w:pPr>
      <w:r>
        <w:rPr>
          <w:lang w:val="en-US"/>
        </w:rPr>
        <w:t>Dalam sebuah penelitian, diperlukan pengetahuan landasan secara teoritis terhadap permasalahan yang dihadapi dan ingin ditindak. Pengetahuan teoritis ini dapat diperoleh melalui jurnal penelitian terdahulu maupun buku yang berisi materi yang dibutuhkan. Jurnal penelitian terdahulu dan buku yang digunakan akan memiliki kesimpulan terkait satu atau lebih teori yang akan diperlukan pada penelitian ini.  Kemudian teori yang sudah dikumpulkan dan dijadikan landasan akan menjadi arahan kemana kemungkinan penelitian yang dilakukan akan berakhir.</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73" w:name="_Toc129693208"/>
      <w:r>
        <w:rPr>
          <w:lang w:val="en-US"/>
        </w:rPr>
        <w:t xml:space="preserve">Penerapan </w:t>
      </w:r>
      <w:r>
        <w:rPr>
          <w:i/>
          <w:iCs/>
          <w:lang w:val="en-US"/>
        </w:rPr>
        <w:t>Test-Driven Development</w:t>
      </w:r>
      <w:bookmarkEnd w:id="73"/>
    </w:p>
    <w:p w14:paraId="4436C46B" w14:textId="4FE2E2CC" w:rsidR="00D62092" w:rsidRDefault="00583BFF" w:rsidP="00D62092">
      <w:pPr>
        <w:ind w:firstLine="0"/>
        <w:rPr>
          <w:lang w:val="en-US"/>
        </w:rPr>
      </w:pPr>
      <w:r>
        <w:rPr>
          <w:lang w:val="en-US"/>
        </w:rPr>
        <w:t xml:space="preserve">Penelitian ini akan dilakukan menggunakan metode siklus hidup perangkat lunak (SDLC) </w:t>
      </w:r>
      <w:r>
        <w:rPr>
          <w:i/>
          <w:iCs/>
          <w:lang w:val="en-US"/>
        </w:rPr>
        <w:t>Test-Driven Development</w:t>
      </w:r>
      <w:r>
        <w:rPr>
          <w:lang w:val="en-US"/>
        </w:rPr>
        <w:t xml:space="preserve"> (TDD) dengan harapan menjadi solusi atas permasalahan yang ingin diselesaikan. Dengan ini, penelitian akan menekankan pengembangan melalui beberapa kebutuhan yang dijadikan pengujian </w:t>
      </w:r>
      <w:r w:rsidR="008F3655">
        <w:rPr>
          <w:lang w:val="en-US"/>
        </w:rPr>
        <w:t>atas dibuatnya fitur maupun fungsi aplikasi yang dikembangkan. Dengan metode ini, aplikasi yang dikembangkan dapat dipastikan kelayakannya dalam memenuhi semua fitur dan fungsi berdasarkan pengujian sebelumnya.</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diketahui sebelumnya bahwa TDD memiliki 3 fase utama yaitu membuat pengujian, membuat kode yang berhasil memenuhi pengujian tersebut, lalu </w:t>
      </w:r>
      <w:r>
        <w:rPr>
          <w:i/>
          <w:iCs/>
          <w:lang w:val="en-US"/>
        </w:rPr>
        <w:t>refactor</w:t>
      </w:r>
      <w:r>
        <w:rPr>
          <w:lang w:val="en-US"/>
        </w:rPr>
        <w:t xml:space="preserve"> kode yang telah berhasil tersebut.</w:t>
      </w:r>
      <w:r w:rsidR="00BF1B66">
        <w:rPr>
          <w:lang w:val="en-US"/>
        </w:rPr>
        <w:t xml:space="preserve"> Tahap lainnya seperti pemahaman terhadap fitur atau </w:t>
      </w:r>
      <w:r w:rsidR="00BF1B66">
        <w:rPr>
          <w:i/>
          <w:iCs/>
          <w:lang w:val="en-US"/>
        </w:rPr>
        <w:t>bug</w:t>
      </w:r>
      <w:r w:rsidR="00BF1B66">
        <w:rPr>
          <w:lang w:val="en-US"/>
        </w:rPr>
        <w:t xml:space="preserve"> yang ingin diuji sebelum masuk ke tiga fase utama, dan tahap iterasi atau tindakan terhadap fitur atau </w:t>
      </w:r>
      <w:r w:rsidR="00BF1B66">
        <w:rPr>
          <w:i/>
          <w:iCs/>
          <w:lang w:val="en-US"/>
        </w:rPr>
        <w:t>bug</w:t>
      </w:r>
      <w:r w:rsidR="00BF1B66">
        <w:rPr>
          <w:lang w:val="en-US"/>
        </w:rPr>
        <w:t xml:space="preserve"> lain yang ingin diuji dan diselesaikan apabila pengujian sebelumnya sudah berhasil tanpa error. Apabila seluruh fitur dan </w:t>
      </w:r>
      <w:r w:rsidR="00BF1B66">
        <w:rPr>
          <w:i/>
          <w:iCs/>
          <w:lang w:val="en-US"/>
        </w:rPr>
        <w:t>bug</w:t>
      </w:r>
      <w:r w:rsidR="00BF1B66">
        <w:rPr>
          <w:lang w:val="en-US"/>
        </w:rPr>
        <w:t xml:space="preserve"> yang ingin ditindak sudah selesai dibangun, maka aplikasi siap memasuki tahap pengujian </w:t>
      </w:r>
    </w:p>
    <w:p w14:paraId="4FFCF767" w14:textId="17015A43" w:rsidR="00774720" w:rsidRDefault="00E72218">
      <w:pPr>
        <w:pStyle w:val="Heading3"/>
        <w:numPr>
          <w:ilvl w:val="2"/>
          <w:numId w:val="10"/>
        </w:numPr>
        <w:ind w:left="567" w:hanging="567"/>
        <w:rPr>
          <w:lang w:val="en-US"/>
        </w:rPr>
      </w:pPr>
      <w:bookmarkStart w:id="74" w:name="_Toc129693209"/>
      <w:r>
        <w:rPr>
          <w:lang w:val="en-US"/>
        </w:rPr>
        <w:lastRenderedPageBreak/>
        <w:t>Pengujian</w:t>
      </w:r>
      <w:bookmarkEnd w:id="74"/>
    </w:p>
    <w:p w14:paraId="386E7A9D" w14:textId="39693048" w:rsidR="00E72218" w:rsidRPr="00E72218" w:rsidRDefault="00E72218" w:rsidP="00E72218">
      <w:pPr>
        <w:ind w:firstLine="0"/>
        <w:rPr>
          <w:lang w:val="en-US"/>
        </w:rPr>
      </w:pPr>
      <w:r>
        <w:rPr>
          <w:lang w:val="en-US"/>
        </w:rPr>
        <w:t xml:space="preserve">Aplikasi yang dikembangkan pada penelitian tugas akhir ini akan diuji untuk memastikan apakah aplikasi penilaian </w:t>
      </w:r>
      <w:r w:rsidR="001D1CE4">
        <w:rPr>
          <w:lang w:val="en-US"/>
        </w:rPr>
        <w:t>esai</w:t>
      </w:r>
      <w:r>
        <w:rPr>
          <w:lang w:val="en-US"/>
        </w:rPr>
        <w:t xml:space="preserve"> otomatis berbasis web yang dikembangkan dapat meningkatkan proses penilaian </w:t>
      </w:r>
      <w:r w:rsidR="001D1CE4">
        <w:rPr>
          <w:lang w:val="en-US"/>
        </w:rPr>
        <w:t>esai</w:t>
      </w:r>
      <w:r>
        <w:rPr>
          <w:lang w:val="en-US"/>
        </w:rPr>
        <w:t xml:space="preserve"> singkat menjadi lebih efisien. </w:t>
      </w:r>
      <w:r w:rsidR="00BA5974">
        <w:rPr>
          <w:lang w:val="en-US"/>
        </w:rPr>
        <w:t xml:space="preserve">Pengujian dilakukan dengan melakukan perbandingan subjektif antara nilai yang diusulkan dari aplikasi dengan nilai yang diperiksa oleh pengajar suatu subjek terhadap jawaban </w:t>
      </w:r>
      <w:r w:rsidR="001D1CE4">
        <w:rPr>
          <w:lang w:val="en-US"/>
        </w:rPr>
        <w:t>esai</w:t>
      </w:r>
      <w:r w:rsidR="00BA5974">
        <w:rPr>
          <w:lang w:val="en-US"/>
        </w:rPr>
        <w:t xml:space="preserve"> dari pertanyaan </w:t>
      </w:r>
      <w:r w:rsidR="001D1CE4">
        <w:rPr>
          <w:lang w:val="en-US"/>
        </w:rPr>
        <w:t>esai</w:t>
      </w:r>
      <w:r w:rsidR="00BA5974">
        <w:rPr>
          <w:lang w:val="en-US"/>
        </w:rPr>
        <w:t xml:space="preserve"> yang diberikan pengajar tersebut. Apabila hasil nilai akhir dari aplikasi dan pribadi pengajar kurang lebih sama, dapat dipastikan bahwa aplikasi dapat bekerja dengan baik.</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75" w:name="_3o7alnk" w:colFirst="0" w:colLast="0"/>
      <w:bookmarkStart w:id="76" w:name="_Toc129693210"/>
      <w:bookmarkEnd w:id="75"/>
      <w:r>
        <w:t>Alat dan Bahan Tugas Akhir</w:t>
      </w:r>
      <w:bookmarkEnd w:id="76"/>
      <w:r>
        <w:t xml:space="preserve"> </w:t>
      </w:r>
    </w:p>
    <w:p w14:paraId="11CEED28" w14:textId="2E6DEEBA" w:rsidR="00F52D40" w:rsidRPr="00674CBB" w:rsidRDefault="00674CBB">
      <w:pPr>
        <w:ind w:firstLine="0"/>
        <w:rPr>
          <w:lang w:val="en-US"/>
        </w:rPr>
      </w:pPr>
      <w:r>
        <w:rPr>
          <w:lang w:val="en-US"/>
        </w:rPr>
        <w:t>Alat dan bahan yang dibutuhkan untuk mendukung jalannya penelitian tugas akhir ini. Alat dan bahan yang dimaksud dapat dilihat sebagai berikut ini:</w:t>
      </w:r>
    </w:p>
    <w:p w14:paraId="4A6CCE27" w14:textId="77777777" w:rsidR="00F52D40" w:rsidRDefault="00F52D40"/>
    <w:p w14:paraId="4B2D97F7" w14:textId="446220EF" w:rsidR="00F52D40" w:rsidRDefault="006724C1">
      <w:pPr>
        <w:pStyle w:val="Heading3"/>
        <w:numPr>
          <w:ilvl w:val="2"/>
          <w:numId w:val="10"/>
        </w:numPr>
      </w:pPr>
      <w:bookmarkStart w:id="77" w:name="_23ckvvd" w:colFirst="0" w:colLast="0"/>
      <w:bookmarkStart w:id="78" w:name="_Toc129693211"/>
      <w:bookmarkEnd w:id="77"/>
      <w:r>
        <w:t>Alat</w:t>
      </w:r>
      <w:bookmarkEnd w:id="78"/>
    </w:p>
    <w:p w14:paraId="2F2BCADA" w14:textId="2311A1C9" w:rsidR="00F52D40" w:rsidRPr="00F16255" w:rsidRDefault="00F16255">
      <w:pPr>
        <w:ind w:firstLine="0"/>
        <w:rPr>
          <w:lang w:val="en-US"/>
        </w:rPr>
      </w:pPr>
      <w:r>
        <w:rPr>
          <w:lang w:val="en-US"/>
        </w:rPr>
        <w:t>Alat yang</w:t>
      </w:r>
      <w:r w:rsidR="00FA61FC">
        <w:rPr>
          <w:lang w:val="en-US"/>
        </w:rPr>
        <w:t xml:space="preserve"> mendukung dan</w:t>
      </w:r>
      <w:r>
        <w:rPr>
          <w:lang w:val="en-US"/>
        </w:rPr>
        <w:t xml:space="preserve"> dibutuhkan dalam pelaksanaan penelitian tugas akhir ini </w:t>
      </w:r>
      <w:r w:rsidR="00FA61FC">
        <w:rPr>
          <w:lang w:val="en-US"/>
        </w:rPr>
        <w:t>adalah berikut ini:</w:t>
      </w:r>
    </w:p>
    <w:p w14:paraId="50772ED4" w14:textId="4664C2F8" w:rsidR="00F52D40" w:rsidRDefault="006724C1">
      <w:pPr>
        <w:numPr>
          <w:ilvl w:val="0"/>
          <w:numId w:val="4"/>
        </w:numPr>
        <w:ind w:left="1080"/>
      </w:pPr>
      <w:r>
        <w:rPr>
          <w:i/>
        </w:rPr>
        <w:t>Notebook</w:t>
      </w:r>
      <w:r>
        <w:t xml:space="preserve"> dengan spesifikasi min</w:t>
      </w:r>
      <w:r w:rsidR="00103CC8">
        <w:rPr>
          <w:lang w:val="en-US"/>
        </w:rPr>
        <w:t>i</w:t>
      </w:r>
      <w:r>
        <w:t>mum</w:t>
      </w:r>
      <w:r w:rsidR="00103CC8">
        <w:rPr>
          <w:lang w:val="en-US"/>
        </w:rPr>
        <w:t>,</w:t>
      </w:r>
      <w:r>
        <w:t xml:space="preserve"> sistem operasi Windows 8, </w:t>
      </w:r>
      <w:r>
        <w:rPr>
          <w:i/>
        </w:rPr>
        <w:t xml:space="preserve">processor </w:t>
      </w:r>
      <w:r>
        <w:t xml:space="preserve">Intel Core i3 2330M CPU @ 2,2 GHz, memori 4GB DDR3, grafis NVIDIA GeForce GT 610 (4GB), </w:t>
      </w:r>
      <w:r>
        <w:rPr>
          <w:i/>
        </w:rPr>
        <w:t>hardisk</w:t>
      </w:r>
      <w:r>
        <w:t xml:space="preserve"> 500GB. Pada tugas akhir ini digunakan </w:t>
      </w:r>
      <w:r w:rsidR="00D748C3">
        <w:rPr>
          <w:lang w:val="en-US"/>
        </w:rPr>
        <w:t>k</w:t>
      </w:r>
      <w:r w:rsidR="00103CC8" w:rsidRPr="00103CC8">
        <w:t>omputer dengan spesifikasi minimum sistem operasi Windows 10, processor AMD Ryzen 5 2500U @ 2 GHz, memori 16GB DDR4, grafis AMD Radeon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r>
        <w:rPr>
          <w:i/>
        </w:rPr>
        <w:t>Smartphone</w:t>
      </w:r>
      <w:r>
        <w:t xml:space="preserve"> dengan spesifikasi tipe minimum</w:t>
      </w:r>
      <w:r>
        <w:rPr>
          <w:i/>
        </w:rPr>
        <w:t xml:space="preserve">, </w:t>
      </w:r>
      <w:r>
        <w:t>OS Android OS v4.1.2 (Jelly Bean)</w:t>
      </w:r>
      <w:r>
        <w:rPr>
          <w:i/>
        </w:rPr>
        <w:t>,</w:t>
      </w:r>
      <w:r>
        <w:t xml:space="preserve"> CPU Dual-core 800 MHz,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CPU Octa-core 2.3GHz, GPU PowerVR GE8320, Internal 128 GB, 4GB RAM.</w:t>
      </w:r>
    </w:p>
    <w:p w14:paraId="16D601EE" w14:textId="65CC1198" w:rsidR="00F52D40" w:rsidRDefault="00AC1A8F">
      <w:pPr>
        <w:numPr>
          <w:ilvl w:val="0"/>
          <w:numId w:val="4"/>
        </w:numPr>
        <w:ind w:left="1080"/>
      </w:pPr>
      <w:r>
        <w:rPr>
          <w:i/>
          <w:lang w:val="en-US"/>
        </w:rPr>
        <w:t>Node.js</w:t>
      </w:r>
      <w:r>
        <w:rPr>
          <w:iCs/>
          <w:lang w:val="en-US"/>
        </w:rPr>
        <w:t xml:space="preserve"> dengan versi minimal 16.16.0. Pada tugas akhir ini menggunakan </w:t>
      </w:r>
      <w:r>
        <w:rPr>
          <w:i/>
          <w:lang w:val="en-US"/>
        </w:rPr>
        <w:t>Node.js</w:t>
      </w:r>
      <w:r>
        <w:rPr>
          <w:iCs/>
          <w:lang w:val="en-US"/>
        </w:rPr>
        <w:t xml:space="preserve"> dengan versi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VSCode) untuk menulis kode program menggunakan versi 1.74.2. Versi dari VSCode dapat berubah seiring adanya pembaruan dari pembangun aplikasi VSCode tersebut sewaktu-waktu.</w:t>
      </w:r>
    </w:p>
    <w:p w14:paraId="58AFD431" w14:textId="77777777" w:rsidR="00F52D40" w:rsidRDefault="00F52D40"/>
    <w:p w14:paraId="6C6C309E" w14:textId="4114A894" w:rsidR="00F52D40" w:rsidRDefault="006724C1">
      <w:pPr>
        <w:pStyle w:val="Heading3"/>
        <w:numPr>
          <w:ilvl w:val="2"/>
          <w:numId w:val="10"/>
        </w:numPr>
      </w:pPr>
      <w:bookmarkStart w:id="79" w:name="_ihv636" w:colFirst="0" w:colLast="0"/>
      <w:bookmarkStart w:id="80" w:name="_Toc129693212"/>
      <w:bookmarkEnd w:id="79"/>
      <w:r>
        <w:t>Bahan</w:t>
      </w:r>
      <w:bookmarkEnd w:id="80"/>
    </w:p>
    <w:p w14:paraId="0D920EEB" w14:textId="7BE4DCA2" w:rsidR="00F52D40" w:rsidRDefault="006724C1">
      <w:pPr>
        <w:ind w:firstLine="0"/>
      </w:pPr>
      <w:r>
        <w:t>Bahan yang digunakan / diperlukan untuk melakukan penelitian</w:t>
      </w:r>
      <w:r w:rsidR="002B4DAF">
        <w:rPr>
          <w:lang w:val="en-US"/>
        </w:rPr>
        <w:t xml:space="preserve"> tugas akhir ini adalah sebagai berikut</w:t>
      </w:r>
      <w:r>
        <w:t>:</w:t>
      </w:r>
    </w:p>
    <w:p w14:paraId="3753080A" w14:textId="143E0919" w:rsidR="00F52D40" w:rsidRPr="000D58BD" w:rsidRDefault="00E2348A">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donesia</w:t>
      </w:r>
      <w:r w:rsidR="008D6732">
        <w:rPr>
          <w:lang w:val="en-US"/>
        </w:rPr>
        <w:t>.</w:t>
      </w:r>
    </w:p>
    <w:p w14:paraId="2AEFBED4" w14:textId="3FC9A66D" w:rsidR="000D58BD" w:rsidRDefault="000D58BD">
      <w:pPr>
        <w:numPr>
          <w:ilvl w:val="0"/>
          <w:numId w:val="6"/>
        </w:numPr>
      </w:pPr>
      <w:r>
        <w:rPr>
          <w:lang w:val="en-US"/>
        </w:rPr>
        <w:t>Dataset dari model terlatih penilaian esai singkat untuk bahasa Indonesia</w:t>
      </w:r>
    </w:p>
    <w:p w14:paraId="5EEEDB4D" w14:textId="3B47A6C5" w:rsidR="00F52D40" w:rsidRPr="000D58BD" w:rsidRDefault="002C6A54" w:rsidP="00193EB6">
      <w:pPr>
        <w:numPr>
          <w:ilvl w:val="0"/>
          <w:numId w:val="6"/>
        </w:numPr>
      </w:pPr>
      <w:r>
        <w:rPr>
          <w:lang w:val="en-US"/>
        </w:rPr>
        <w:t xml:space="preserve">Model Terlatih untuk memproses penilaian </w:t>
      </w:r>
      <w:r w:rsidR="001D1CE4">
        <w:rPr>
          <w:lang w:val="en-US"/>
        </w:rPr>
        <w:t>esai</w:t>
      </w:r>
      <w:r>
        <w:rPr>
          <w:lang w:val="en-US"/>
        </w:rPr>
        <w:t xml:space="preserve"> singkat </w:t>
      </w:r>
      <w:r w:rsidR="008D6732">
        <w:rPr>
          <w:lang w:val="en-US"/>
        </w:rPr>
        <w:t>ber</w:t>
      </w:r>
      <w:r>
        <w:rPr>
          <w:lang w:val="en-US"/>
        </w:rPr>
        <w:t>bahasa Inggris</w:t>
      </w:r>
      <w:bookmarkStart w:id="81" w:name="_32hioqz" w:colFirst="0" w:colLast="0"/>
      <w:bookmarkEnd w:id="81"/>
      <w:r w:rsidR="008D6732">
        <w:rPr>
          <w:lang w:val="en-US"/>
        </w:rPr>
        <w:t>.</w:t>
      </w:r>
    </w:p>
    <w:p w14:paraId="46D5B187" w14:textId="3314475D" w:rsidR="000D58BD" w:rsidRPr="002071A9" w:rsidRDefault="000D58BD" w:rsidP="000D58BD">
      <w:pPr>
        <w:numPr>
          <w:ilvl w:val="0"/>
          <w:numId w:val="6"/>
        </w:numPr>
      </w:pPr>
      <w:r>
        <w:rPr>
          <w:lang w:val="en-US"/>
        </w:rPr>
        <w:t>Dataset dari model terlatih penilaian esai singkat untuk bahasa Inggris</w:t>
      </w:r>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82" w:name="_1hmsyys" w:colFirst="0" w:colLast="0"/>
      <w:bookmarkStart w:id="83" w:name="_Toc129693213"/>
      <w:bookmarkEnd w:id="82"/>
      <w:r>
        <w:t>Metode Pengembangan</w:t>
      </w:r>
      <w:bookmarkEnd w:id="83"/>
    </w:p>
    <w:p w14:paraId="6E63BF55" w14:textId="3B6319BB" w:rsidR="007F171C" w:rsidRDefault="005951D2" w:rsidP="007F171C">
      <w:pPr>
        <w:ind w:firstLine="0"/>
        <w:rPr>
          <w:lang w:val="en-US"/>
        </w:rPr>
      </w:pPr>
      <w:r>
        <w:rPr>
          <w:lang w:val="en-US"/>
        </w:rPr>
        <w:t xml:space="preserve">Dalam pengembangan aplikasi penilaian </w:t>
      </w:r>
      <w:r w:rsidR="001D1CE4">
        <w:rPr>
          <w:lang w:val="en-US"/>
        </w:rPr>
        <w:t>esai</w:t>
      </w:r>
      <w:r>
        <w:rPr>
          <w:lang w:val="en-US"/>
        </w:rPr>
        <w:t xml:space="preserve"> singkat otomatis berbasis web pada penelitian ini, akan digunakan salah satu metode pengembangan siklus hidup perangkat lunak </w:t>
      </w:r>
      <w:r>
        <w:rPr>
          <w:i/>
          <w:iCs/>
          <w:lang w:val="en-US"/>
        </w:rPr>
        <w:t>Agile</w:t>
      </w:r>
      <w:r>
        <w:rPr>
          <w:lang w:val="en-US"/>
        </w:rPr>
        <w:t xml:space="preserve">, khususnya </w:t>
      </w:r>
      <w:r>
        <w:rPr>
          <w:i/>
          <w:iCs/>
          <w:lang w:val="en-US"/>
        </w:rPr>
        <w:t>Test-Driven Development</w:t>
      </w:r>
      <w:r>
        <w:rPr>
          <w:i/>
          <w:iCs/>
          <w:lang w:val="en-US"/>
        </w:rPr>
        <w:softHyphen/>
      </w:r>
      <w:r>
        <w:rPr>
          <w:lang w:val="en-US"/>
        </w:rPr>
        <w:t xml:space="preserve"> (TDD). Alur pengembangan perangkat lunak menggunakan TDD pada penelitian ini dapat diperhatikan pada Gambar 3.2 dibawah ini.</w:t>
      </w:r>
    </w:p>
    <w:p w14:paraId="0BAAC996" w14:textId="320446AD" w:rsidR="005951D2" w:rsidRDefault="005951D2" w:rsidP="007F171C">
      <w:pPr>
        <w:ind w:firstLine="0"/>
        <w:rPr>
          <w:lang w:val="en-US"/>
        </w:rPr>
      </w:pPr>
    </w:p>
    <w:p w14:paraId="691823C0" w14:textId="5F23F798" w:rsidR="005951D2" w:rsidRDefault="00982D30" w:rsidP="00CE111D">
      <w:pPr>
        <w:ind w:firstLine="0"/>
        <w:jc w:val="center"/>
        <w:rPr>
          <w:lang w:val="en-US"/>
        </w:rPr>
      </w:pPr>
      <w:r>
        <w:rPr>
          <w:noProof/>
          <w:lang w:val="en-US"/>
        </w:rPr>
        <w:lastRenderedPageBreak/>
        <w:drawing>
          <wp:inline distT="0" distB="0" distL="0" distR="0" wp14:anchorId="79E4AA55" wp14:editId="6EAB2241">
            <wp:extent cx="2895600" cy="37107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02465" cy="3719497"/>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84" w:name="_Toc129693329"/>
      <w:r>
        <w:t xml:space="preserve">Gambar 3.2 Alur Penelitian </w:t>
      </w:r>
      <w:r>
        <w:rPr>
          <w:i/>
          <w:iCs/>
        </w:rPr>
        <w:t>Test-Driven Development</w:t>
      </w:r>
      <w:bookmarkEnd w:id="84"/>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r>
        <w:rPr>
          <w:lang w:val="en-US"/>
        </w:rPr>
        <w:t>Berdasarkan diagram alir yang dapat dilihat pada Gambar 3.2, TDD memiliki tahapan berupa kebutuhan, pembuatan uji coba, pembuatan kode, refaktor, dan peluncuran. Kemudian dibawah ini merupakan penjelasan dari masing-masing tahapan pada metode pengembangan TDD:</w:t>
      </w:r>
    </w:p>
    <w:p w14:paraId="5FD8E5B8" w14:textId="1EF19C69" w:rsidR="004E4F0D" w:rsidRDefault="004E4F0D" w:rsidP="007F171C">
      <w:pPr>
        <w:ind w:firstLine="0"/>
        <w:rPr>
          <w:lang w:val="en-US"/>
        </w:rPr>
      </w:pPr>
    </w:p>
    <w:p w14:paraId="137ECAAC" w14:textId="0FFF78D5" w:rsidR="004E4F0D" w:rsidRDefault="004E4F0D" w:rsidP="004E4F0D">
      <w:pPr>
        <w:pStyle w:val="Heading3"/>
        <w:numPr>
          <w:ilvl w:val="0"/>
          <w:numId w:val="25"/>
        </w:numPr>
        <w:ind w:left="0" w:firstLine="0"/>
        <w:rPr>
          <w:lang w:val="en-US"/>
        </w:rPr>
      </w:pPr>
      <w:bookmarkStart w:id="85" w:name="_Toc129693214"/>
      <w:r>
        <w:rPr>
          <w:lang w:val="en-US"/>
        </w:rPr>
        <w:t>Kebutuhan</w:t>
      </w:r>
      <w:bookmarkEnd w:id="85"/>
      <w:r>
        <w:rPr>
          <w:lang w:val="en-US"/>
        </w:rPr>
        <w:t xml:space="preserve"> </w:t>
      </w:r>
    </w:p>
    <w:p w14:paraId="7D339F2F" w14:textId="4B6C832E" w:rsidR="009C3D6A" w:rsidRDefault="004E4F0D" w:rsidP="004E4F0D">
      <w:pPr>
        <w:ind w:firstLine="0"/>
        <w:rPr>
          <w:lang w:val="en-US"/>
        </w:rPr>
      </w:pPr>
      <w:r>
        <w:rPr>
          <w:lang w:val="en-US"/>
        </w:rPr>
        <w:t>Tahap ini merupakan tahap pertama dari metode pengembangan TDD. Pada tahap ini, pengembang diharapkan dapat mengerti kebutuhan yang diminta untuk dapat dilakukan oleh perangkat lunak yang sedang dikembangkan</w:t>
      </w:r>
      <w:r w:rsidR="00C556E4">
        <w:rPr>
          <w:lang w:val="en-US"/>
        </w:rPr>
        <w:t>.</w:t>
      </w:r>
    </w:p>
    <w:p w14:paraId="3409696D" w14:textId="681E435A" w:rsidR="007F3405" w:rsidRDefault="007F3405" w:rsidP="004E4F0D">
      <w:pPr>
        <w:ind w:firstLine="0"/>
        <w:rPr>
          <w:lang w:val="en-US"/>
        </w:rPr>
      </w:pPr>
    </w:p>
    <w:p w14:paraId="3E6708EB" w14:textId="6F5EC24C" w:rsidR="00812CD2" w:rsidRDefault="00E37E6F" w:rsidP="007F3405">
      <w:pPr>
        <w:pStyle w:val="Heading4"/>
      </w:pPr>
      <w:bookmarkStart w:id="86" w:name="_Toc129693215"/>
      <w:r>
        <w:t>User Story</w:t>
      </w:r>
      <w:bookmarkEnd w:id="86"/>
    </w:p>
    <w:p w14:paraId="25C4023F" w14:textId="15A5C4B8" w:rsidR="00812CD2" w:rsidRDefault="00812CD2" w:rsidP="00812CD2">
      <w:pPr>
        <w:ind w:firstLine="0"/>
        <w:rPr>
          <w:lang w:val="en-US"/>
        </w:rPr>
      </w:pPr>
      <w:r>
        <w:rPr>
          <w:lang w:val="en-US"/>
        </w:rPr>
        <w:t>Tahap ini dilakukan untuk mendapatkan</w:t>
      </w:r>
      <w:r w:rsidR="00F04C34">
        <w:rPr>
          <w:lang w:val="en-US"/>
        </w:rPr>
        <w:t xml:space="preserve"> fungsi dan fitur utama pada aplikasi yang dikembangkan</w:t>
      </w:r>
      <w:r w:rsidR="00B74930">
        <w:rPr>
          <w:lang w:val="en-US"/>
        </w:rPr>
        <w:t xml:space="preserve"> pada kebutuhan fungsional dan non-fungsional</w:t>
      </w:r>
      <w:r w:rsidR="00F04C34">
        <w:rPr>
          <w:lang w:val="en-US"/>
        </w:rPr>
        <w:t xml:space="preserve">. </w:t>
      </w:r>
      <w:r w:rsidR="004102C7" w:rsidRPr="00773987">
        <w:rPr>
          <w:i/>
          <w:iCs/>
          <w:lang w:val="en-US"/>
        </w:rPr>
        <w:t>User</w:t>
      </w:r>
      <w:r w:rsidR="004102C7">
        <w:rPr>
          <w:lang w:val="en-US"/>
        </w:rPr>
        <w:t xml:space="preserve"> </w:t>
      </w:r>
      <w:r w:rsidR="004102C7" w:rsidRPr="00773987">
        <w:rPr>
          <w:i/>
          <w:iCs/>
          <w:lang w:val="en-US"/>
        </w:rPr>
        <w:t>story</w:t>
      </w:r>
      <w:r w:rsidR="004102C7">
        <w:rPr>
          <w:lang w:val="en-US"/>
        </w:rPr>
        <w:t xml:space="preserve"> didapatkan dengan melakukan wawancara kepada calon pengguna sistem dengan mengetahui apa yang diinginkan dan mengapa mereka menginginkan hal tersebut.</w:t>
      </w:r>
      <w:r w:rsidR="0042035C">
        <w:rPr>
          <w:lang w:val="en-US"/>
        </w:rPr>
        <w:t xml:space="preserve"> </w:t>
      </w:r>
      <w:r w:rsidR="00300A0C" w:rsidRPr="00773987">
        <w:rPr>
          <w:i/>
          <w:iCs/>
          <w:lang w:val="en-US"/>
        </w:rPr>
        <w:t>User</w:t>
      </w:r>
      <w:r w:rsidR="00300A0C">
        <w:rPr>
          <w:lang w:val="en-US"/>
        </w:rPr>
        <w:t xml:space="preserve"> </w:t>
      </w:r>
      <w:r w:rsidR="00300A0C" w:rsidRPr="00773987">
        <w:rPr>
          <w:i/>
          <w:iCs/>
          <w:lang w:val="en-US"/>
        </w:rPr>
        <w:t>story</w:t>
      </w:r>
      <w:r w:rsidR="00300A0C">
        <w:rPr>
          <w:lang w:val="en-US"/>
        </w:rPr>
        <w:t xml:space="preserve"> dari hasil wawancara yang dilakukan dapat dilihat pada Tabel</w:t>
      </w:r>
      <w:r w:rsidR="005B51E0">
        <w:rPr>
          <w:lang w:val="en-US"/>
        </w:rPr>
        <w:t xml:space="preserve"> 3.1</w:t>
      </w:r>
      <w:r w:rsidR="00300A0C">
        <w:rPr>
          <w:lang w:val="en-US"/>
        </w:rPr>
        <w:t xml:space="preserve"> dibawah ini:</w:t>
      </w:r>
    </w:p>
    <w:p w14:paraId="1C09AB26" w14:textId="13787B85" w:rsidR="00300A0C" w:rsidRDefault="00300A0C" w:rsidP="00812CD2">
      <w:pPr>
        <w:ind w:firstLine="0"/>
        <w:rPr>
          <w:lang w:val="en-US"/>
        </w:rPr>
      </w:pPr>
    </w:p>
    <w:p w14:paraId="10276B65" w14:textId="530BA325" w:rsidR="005B51E0" w:rsidRDefault="005B51E0" w:rsidP="005B51E0">
      <w:pPr>
        <w:pStyle w:val="Tabel"/>
      </w:pPr>
      <w:bookmarkStart w:id="87" w:name="_Toc129693319"/>
      <w:r>
        <w:t>Tabel 3.1 Kumpulan User Story</w:t>
      </w:r>
      <w:bookmarkEnd w:id="87"/>
    </w:p>
    <w:tbl>
      <w:tblPr>
        <w:tblStyle w:val="TableGrid"/>
        <w:tblW w:w="0" w:type="auto"/>
        <w:tblLook w:val="04A0" w:firstRow="1" w:lastRow="0" w:firstColumn="1" w:lastColumn="0" w:noHBand="0" w:noVBand="1"/>
      </w:tblPr>
      <w:tblGrid>
        <w:gridCol w:w="558"/>
        <w:gridCol w:w="2160"/>
        <w:gridCol w:w="3240"/>
        <w:gridCol w:w="2481"/>
      </w:tblGrid>
      <w:tr w:rsidR="000133F8" w14:paraId="197E4998" w14:textId="77777777" w:rsidTr="00B97CC1">
        <w:trPr>
          <w:tblHeader/>
        </w:trPr>
        <w:tc>
          <w:tcPr>
            <w:tcW w:w="558" w:type="dxa"/>
          </w:tcPr>
          <w:p w14:paraId="4432E18C" w14:textId="00237C05" w:rsidR="000133F8" w:rsidRPr="000133F8" w:rsidRDefault="000133F8" w:rsidP="000133F8">
            <w:pPr>
              <w:ind w:firstLine="0"/>
              <w:jc w:val="center"/>
              <w:rPr>
                <w:b/>
                <w:bCs/>
                <w:lang w:val="en-US"/>
              </w:rPr>
            </w:pPr>
            <w:r>
              <w:rPr>
                <w:b/>
                <w:bCs/>
                <w:lang w:val="en-US"/>
              </w:rPr>
              <w:t>No</w:t>
            </w:r>
          </w:p>
        </w:tc>
        <w:tc>
          <w:tcPr>
            <w:tcW w:w="2160" w:type="dxa"/>
          </w:tcPr>
          <w:p w14:paraId="6F038AE1" w14:textId="65628844" w:rsidR="000133F8" w:rsidRPr="000133F8" w:rsidRDefault="000133F8" w:rsidP="000133F8">
            <w:pPr>
              <w:ind w:firstLine="0"/>
              <w:jc w:val="center"/>
              <w:rPr>
                <w:b/>
                <w:bCs/>
                <w:lang w:val="en-US"/>
              </w:rPr>
            </w:pPr>
            <w:r>
              <w:rPr>
                <w:b/>
                <w:bCs/>
                <w:lang w:val="en-US"/>
              </w:rPr>
              <w:t>Role</w:t>
            </w:r>
          </w:p>
        </w:tc>
        <w:tc>
          <w:tcPr>
            <w:tcW w:w="3240" w:type="dxa"/>
          </w:tcPr>
          <w:p w14:paraId="75F3BD77" w14:textId="119A99C3" w:rsidR="000133F8" w:rsidRPr="000133F8" w:rsidRDefault="000133F8" w:rsidP="000133F8">
            <w:pPr>
              <w:ind w:firstLine="0"/>
              <w:jc w:val="center"/>
              <w:rPr>
                <w:b/>
                <w:bCs/>
                <w:lang w:val="en-US"/>
              </w:rPr>
            </w:pPr>
            <w:r>
              <w:rPr>
                <w:b/>
                <w:bCs/>
                <w:lang w:val="en-US"/>
              </w:rPr>
              <w:t>Objective</w:t>
            </w:r>
          </w:p>
        </w:tc>
        <w:tc>
          <w:tcPr>
            <w:tcW w:w="2481" w:type="dxa"/>
          </w:tcPr>
          <w:p w14:paraId="22B87572" w14:textId="6DB2FB3A" w:rsidR="000133F8" w:rsidRPr="000133F8" w:rsidRDefault="000133F8" w:rsidP="000133F8">
            <w:pPr>
              <w:ind w:firstLine="0"/>
              <w:jc w:val="center"/>
              <w:rPr>
                <w:b/>
                <w:bCs/>
                <w:lang w:val="en-US"/>
              </w:rPr>
            </w:pPr>
            <w:r>
              <w:rPr>
                <w:b/>
                <w:bCs/>
                <w:lang w:val="en-US"/>
              </w:rPr>
              <w:t>Alasan</w:t>
            </w:r>
          </w:p>
        </w:tc>
      </w:tr>
      <w:tr w:rsidR="000133F8" w14:paraId="30E8C175" w14:textId="77777777" w:rsidTr="000133F8">
        <w:tc>
          <w:tcPr>
            <w:tcW w:w="558" w:type="dxa"/>
          </w:tcPr>
          <w:p w14:paraId="1CDA0205" w14:textId="2031AC2F" w:rsidR="000133F8" w:rsidRDefault="000133F8" w:rsidP="000133F8">
            <w:pPr>
              <w:ind w:firstLine="0"/>
              <w:jc w:val="center"/>
              <w:rPr>
                <w:lang w:val="en-US"/>
              </w:rPr>
            </w:pPr>
            <w:r>
              <w:rPr>
                <w:lang w:val="en-US"/>
              </w:rPr>
              <w:t>1</w:t>
            </w:r>
          </w:p>
        </w:tc>
        <w:tc>
          <w:tcPr>
            <w:tcW w:w="2160" w:type="dxa"/>
          </w:tcPr>
          <w:p w14:paraId="728C3D53" w14:textId="0CC46F4A" w:rsidR="000133F8" w:rsidRDefault="000133F8" w:rsidP="00812CD2">
            <w:pPr>
              <w:ind w:firstLine="0"/>
              <w:rPr>
                <w:lang w:val="en-US"/>
              </w:rPr>
            </w:pPr>
            <w:r>
              <w:rPr>
                <w:lang w:val="en-US"/>
              </w:rPr>
              <w:t>Guru SMA</w:t>
            </w:r>
          </w:p>
        </w:tc>
        <w:tc>
          <w:tcPr>
            <w:tcW w:w="3240" w:type="dxa"/>
          </w:tcPr>
          <w:p w14:paraId="09198C3F" w14:textId="5872DDFB" w:rsidR="000133F8" w:rsidRDefault="000133F8" w:rsidP="00812CD2">
            <w:pPr>
              <w:ind w:firstLine="0"/>
              <w:rPr>
                <w:lang w:val="en-US"/>
              </w:rPr>
            </w:pPr>
            <w:r>
              <w:rPr>
                <w:lang w:val="en-US"/>
              </w:rPr>
              <w:t>Dapat melakukan penilaian secara masal</w:t>
            </w:r>
          </w:p>
        </w:tc>
        <w:tc>
          <w:tcPr>
            <w:tcW w:w="2481" w:type="dxa"/>
          </w:tcPr>
          <w:p w14:paraId="3426005D" w14:textId="1B738105" w:rsidR="000133F8" w:rsidRDefault="000133F8" w:rsidP="00812CD2">
            <w:pPr>
              <w:ind w:firstLine="0"/>
              <w:rPr>
                <w:lang w:val="en-US"/>
              </w:rPr>
            </w:pPr>
            <w:r>
              <w:rPr>
                <w:lang w:val="en-US"/>
              </w:rPr>
              <w:t>Aplikasi harus bisa dilakukan sekaligus agar cepat</w:t>
            </w:r>
          </w:p>
        </w:tc>
      </w:tr>
      <w:tr w:rsidR="000133F8" w14:paraId="7025A17A" w14:textId="77777777" w:rsidTr="000133F8">
        <w:tc>
          <w:tcPr>
            <w:tcW w:w="558" w:type="dxa"/>
          </w:tcPr>
          <w:p w14:paraId="6C527EE4" w14:textId="2CA74D5C" w:rsidR="000133F8" w:rsidRDefault="000133F8" w:rsidP="000133F8">
            <w:pPr>
              <w:ind w:firstLine="0"/>
              <w:jc w:val="center"/>
              <w:rPr>
                <w:lang w:val="en-US"/>
              </w:rPr>
            </w:pPr>
            <w:r>
              <w:rPr>
                <w:lang w:val="en-US"/>
              </w:rPr>
              <w:t>2</w:t>
            </w:r>
          </w:p>
        </w:tc>
        <w:tc>
          <w:tcPr>
            <w:tcW w:w="2160" w:type="dxa"/>
          </w:tcPr>
          <w:p w14:paraId="33DAE56B" w14:textId="426954B7" w:rsidR="000133F8" w:rsidRDefault="000133F8" w:rsidP="00812CD2">
            <w:pPr>
              <w:ind w:firstLine="0"/>
              <w:rPr>
                <w:lang w:val="en-US"/>
              </w:rPr>
            </w:pPr>
            <w:r>
              <w:rPr>
                <w:lang w:val="en-US"/>
              </w:rPr>
              <w:t>Guru SD</w:t>
            </w:r>
            <w:r w:rsidR="00644E18">
              <w:rPr>
                <w:lang w:val="en-US"/>
              </w:rPr>
              <w:t>/SMP</w:t>
            </w:r>
          </w:p>
        </w:tc>
        <w:tc>
          <w:tcPr>
            <w:tcW w:w="3240" w:type="dxa"/>
          </w:tcPr>
          <w:p w14:paraId="6FA0059F" w14:textId="176E7A87" w:rsidR="000133F8" w:rsidRDefault="000133F8" w:rsidP="00812CD2">
            <w:pPr>
              <w:ind w:firstLine="0"/>
              <w:rPr>
                <w:lang w:val="en-US"/>
              </w:rPr>
            </w:pPr>
            <w:r>
              <w:rPr>
                <w:lang w:val="en-US"/>
              </w:rPr>
              <w:t>Dapat melakukan penilaian untuk satu jawaban</w:t>
            </w:r>
          </w:p>
        </w:tc>
        <w:tc>
          <w:tcPr>
            <w:tcW w:w="2481" w:type="dxa"/>
          </w:tcPr>
          <w:p w14:paraId="6904971A" w14:textId="3C443853" w:rsidR="000133F8" w:rsidRDefault="000133F8" w:rsidP="00812CD2">
            <w:pPr>
              <w:ind w:firstLine="0"/>
              <w:rPr>
                <w:lang w:val="en-US"/>
              </w:rPr>
            </w:pPr>
            <w:r>
              <w:rPr>
                <w:lang w:val="en-US"/>
              </w:rPr>
              <w:t>Aplikasi bisa dipakai untuk menilai satu esai apabila ada kebutuhan khusus</w:t>
            </w:r>
          </w:p>
        </w:tc>
      </w:tr>
      <w:tr w:rsidR="000133F8" w14:paraId="4F1BCD97" w14:textId="77777777" w:rsidTr="000133F8">
        <w:tc>
          <w:tcPr>
            <w:tcW w:w="558" w:type="dxa"/>
          </w:tcPr>
          <w:p w14:paraId="18464F36" w14:textId="78AAF018" w:rsidR="000133F8" w:rsidRDefault="000133F8" w:rsidP="000133F8">
            <w:pPr>
              <w:ind w:firstLine="0"/>
              <w:jc w:val="center"/>
              <w:rPr>
                <w:lang w:val="en-US"/>
              </w:rPr>
            </w:pPr>
            <w:r>
              <w:rPr>
                <w:lang w:val="en-US"/>
              </w:rPr>
              <w:t>3</w:t>
            </w:r>
          </w:p>
        </w:tc>
        <w:tc>
          <w:tcPr>
            <w:tcW w:w="2160" w:type="dxa"/>
          </w:tcPr>
          <w:p w14:paraId="5C597686" w14:textId="66DC5025" w:rsidR="000133F8" w:rsidRDefault="000133F8" w:rsidP="00812CD2">
            <w:pPr>
              <w:ind w:firstLine="0"/>
              <w:rPr>
                <w:lang w:val="en-US"/>
              </w:rPr>
            </w:pPr>
            <w:r>
              <w:rPr>
                <w:lang w:val="en-US"/>
              </w:rPr>
              <w:t>Guru SMA</w:t>
            </w:r>
          </w:p>
        </w:tc>
        <w:tc>
          <w:tcPr>
            <w:tcW w:w="3240" w:type="dxa"/>
          </w:tcPr>
          <w:p w14:paraId="6F24DD73" w14:textId="22BBAEB3" w:rsidR="000133F8" w:rsidRDefault="000133F8" w:rsidP="00812CD2">
            <w:pPr>
              <w:ind w:firstLine="0"/>
              <w:rPr>
                <w:lang w:val="en-US"/>
              </w:rPr>
            </w:pPr>
            <w:r>
              <w:rPr>
                <w:lang w:val="en-US"/>
              </w:rPr>
              <w:t>Dapat menilai esai dengan pembobotan nilai dan melihat bobot nilai setiap jawaban</w:t>
            </w:r>
          </w:p>
        </w:tc>
        <w:tc>
          <w:tcPr>
            <w:tcW w:w="2481" w:type="dxa"/>
          </w:tcPr>
          <w:p w14:paraId="74507EC2" w14:textId="0262E5B0" w:rsidR="000133F8" w:rsidRDefault="000133F8" w:rsidP="00812CD2">
            <w:pPr>
              <w:ind w:firstLine="0"/>
              <w:rPr>
                <w:lang w:val="en-US"/>
              </w:rPr>
            </w:pPr>
            <w:r>
              <w:rPr>
                <w:lang w:val="en-US"/>
              </w:rPr>
              <w:t>Nilai kebenaran esai tidak selalu 1 atau 0, karena ada esai yang mungkin hanya benar 50 persen.</w:t>
            </w:r>
          </w:p>
        </w:tc>
      </w:tr>
    </w:tbl>
    <w:p w14:paraId="3380B8C9" w14:textId="5E2972D9" w:rsidR="005262E1" w:rsidRDefault="005262E1" w:rsidP="00773987">
      <w:pPr>
        <w:ind w:firstLine="0"/>
        <w:rPr>
          <w:lang w:val="en-US"/>
        </w:rPr>
      </w:pPr>
    </w:p>
    <w:p w14:paraId="7727C944" w14:textId="0DA4B946" w:rsidR="00644E18" w:rsidRDefault="00644E18" w:rsidP="00773987">
      <w:pPr>
        <w:ind w:firstLine="0"/>
        <w:rPr>
          <w:lang w:val="en-US"/>
        </w:rPr>
      </w:pPr>
      <w:r>
        <w:rPr>
          <w:lang w:val="en-US"/>
        </w:rPr>
        <w:t>Berdasarkan wawancara yang dilakukan, calon pengguna membutuhkan aplikasi yang bisa melakukan penilaian esai secara masal untuk sehingga pengajar tidak perlu melakukan aktifitas yang berulang (menyalin dan menempel jawaban) untuk setiap jawaban pelajar dan penilaian esai secara tunggal dengan memasukkan satu pasangan jawaban pengajar dan pelajar untuk kasus khusus (seperti esai yang telat dikumpul oleh pelajar).</w:t>
      </w:r>
      <w:r w:rsidR="005A4ACD">
        <w:rPr>
          <w:lang w:val="en-US"/>
        </w:rPr>
        <w:t xml:space="preserve"> Aplikasi juga diharapkan dapat menampilkan bobot nilai jawaban pelajar karena menurut narasumber nilai pada esai tidak benar atau salah seluruhnya, melainkan ada bobot pada seberapa benar </w:t>
      </w:r>
      <w:r w:rsidR="00DB0A3F">
        <w:rPr>
          <w:lang w:val="en-US"/>
        </w:rPr>
        <w:t>jawaban esai tersebut. Kebutuhan ini diuraikan menjadi kebutuhan teknis yang dijelaskan pada sub-bab 3.4.1.2 Kebutuhan Fungsional.</w:t>
      </w:r>
    </w:p>
    <w:p w14:paraId="49BF6732" w14:textId="77777777" w:rsidR="00644E18" w:rsidRPr="00812CD2" w:rsidRDefault="00644E18" w:rsidP="00773987">
      <w:pPr>
        <w:ind w:firstLine="0"/>
        <w:rPr>
          <w:lang w:val="en-US"/>
        </w:rPr>
      </w:pPr>
    </w:p>
    <w:p w14:paraId="6C0ABBD8" w14:textId="247BDA00" w:rsidR="007F3405" w:rsidRDefault="007F3405" w:rsidP="007F3405">
      <w:pPr>
        <w:pStyle w:val="Heading4"/>
      </w:pPr>
      <w:bookmarkStart w:id="88" w:name="_Toc129693216"/>
      <w:r w:rsidRPr="007F3405">
        <w:t>Kebutuhan Fungsional</w:t>
      </w:r>
      <w:bookmarkEnd w:id="88"/>
    </w:p>
    <w:p w14:paraId="42F1E8CA" w14:textId="74614A00" w:rsidR="007F3405" w:rsidRDefault="001E0576" w:rsidP="007F3405">
      <w:pPr>
        <w:ind w:firstLine="0"/>
        <w:rPr>
          <w:lang w:val="en-US"/>
        </w:rPr>
      </w:pPr>
      <w:r w:rsidRPr="001E0576">
        <w:rPr>
          <w:lang w:val="en-US"/>
        </w:rPr>
        <w:t xml:space="preserve">Pada pengimplementasian aplikasi penilaian esai otomatis berbasis </w:t>
      </w:r>
      <w:r w:rsidRPr="00773987">
        <w:rPr>
          <w:i/>
          <w:iCs/>
          <w:lang w:val="en-US"/>
        </w:rPr>
        <w:t>website</w:t>
      </w:r>
      <w:r w:rsidRPr="001E0576">
        <w:rPr>
          <w:lang w:val="en-US"/>
        </w:rPr>
        <w:t xml:space="preserve"> ini, perlu beberapa kebutuhan fungsional yang harus dipenuhi untuk aplikasi dapat bekerja semestinya. Kebutuhan fungsional aplikasi berbasis </w:t>
      </w:r>
      <w:r w:rsidRPr="00773987">
        <w:rPr>
          <w:i/>
          <w:iCs/>
          <w:lang w:val="en-US"/>
        </w:rPr>
        <w:t>website</w:t>
      </w:r>
      <w:r w:rsidRPr="001E0576">
        <w:rPr>
          <w:lang w:val="en-US"/>
        </w:rPr>
        <w:t xml:space="preserve"> dapat dilihat pada Tabel </w:t>
      </w:r>
      <w:r w:rsidR="00572865">
        <w:rPr>
          <w:lang w:val="en-US"/>
        </w:rPr>
        <w:t>3.</w:t>
      </w:r>
      <w:r w:rsidR="005262E1">
        <w:rPr>
          <w:lang w:val="en-US"/>
        </w:rPr>
        <w:t>2</w:t>
      </w:r>
      <w:r w:rsidR="00572865">
        <w:rPr>
          <w:lang w:val="en-US"/>
        </w:rPr>
        <w:t xml:space="preserve"> </w:t>
      </w:r>
      <w:r w:rsidRPr="001E0576">
        <w:rPr>
          <w:lang w:val="en-US"/>
        </w:rPr>
        <w:t>berikut ini.</w:t>
      </w:r>
    </w:p>
    <w:p w14:paraId="7404BE92" w14:textId="77777777" w:rsidR="00572865" w:rsidRDefault="00572865" w:rsidP="007F3405">
      <w:pPr>
        <w:ind w:firstLine="0"/>
        <w:rPr>
          <w:lang w:val="en-US"/>
        </w:rPr>
      </w:pPr>
    </w:p>
    <w:p w14:paraId="068F0642" w14:textId="1BE51661" w:rsidR="001E0576" w:rsidRDefault="00572865" w:rsidP="00572865">
      <w:pPr>
        <w:pStyle w:val="Tabel"/>
      </w:pPr>
      <w:bookmarkStart w:id="89" w:name="_Toc129693320"/>
      <w:r>
        <w:t>Tabel 3.</w:t>
      </w:r>
      <w:r w:rsidR="005262E1">
        <w:t>2</w:t>
      </w:r>
      <w:r>
        <w:t xml:space="preserve"> Kebutuhan Fungsional</w:t>
      </w:r>
      <w:bookmarkEnd w:id="89"/>
    </w:p>
    <w:tbl>
      <w:tblPr>
        <w:tblStyle w:val="TableGrid"/>
        <w:tblW w:w="0" w:type="auto"/>
        <w:tblLook w:val="04A0" w:firstRow="1" w:lastRow="0" w:firstColumn="1" w:lastColumn="0" w:noHBand="0" w:noVBand="1"/>
      </w:tblPr>
      <w:tblGrid>
        <w:gridCol w:w="828"/>
        <w:gridCol w:w="7611"/>
      </w:tblGrid>
      <w:tr w:rsidR="00572865" w14:paraId="4155CDCA" w14:textId="77777777" w:rsidTr="00B97CC1">
        <w:trPr>
          <w:tblHeader/>
        </w:trPr>
        <w:tc>
          <w:tcPr>
            <w:tcW w:w="828" w:type="dxa"/>
          </w:tcPr>
          <w:p w14:paraId="76089BFF" w14:textId="45425DFD" w:rsidR="00572865" w:rsidRPr="00572865" w:rsidRDefault="00572865" w:rsidP="00572865">
            <w:pPr>
              <w:ind w:firstLine="0"/>
              <w:jc w:val="center"/>
              <w:rPr>
                <w:b/>
                <w:bCs/>
                <w:lang w:val="en-US"/>
              </w:rPr>
            </w:pPr>
            <w:r>
              <w:rPr>
                <w:b/>
                <w:bCs/>
                <w:lang w:val="en-US"/>
              </w:rPr>
              <w:t>ID</w:t>
            </w:r>
          </w:p>
        </w:tc>
        <w:tc>
          <w:tcPr>
            <w:tcW w:w="7611" w:type="dxa"/>
          </w:tcPr>
          <w:p w14:paraId="43557AD3" w14:textId="3CF19D53" w:rsidR="00572865" w:rsidRPr="00572865" w:rsidRDefault="00572865" w:rsidP="00572865">
            <w:pPr>
              <w:ind w:firstLine="0"/>
              <w:jc w:val="center"/>
              <w:rPr>
                <w:b/>
                <w:bCs/>
                <w:lang w:val="en-US"/>
              </w:rPr>
            </w:pPr>
            <w:r>
              <w:rPr>
                <w:b/>
                <w:bCs/>
                <w:lang w:val="en-US"/>
              </w:rPr>
              <w:t>Deskripsi</w:t>
            </w:r>
          </w:p>
        </w:tc>
      </w:tr>
      <w:tr w:rsidR="00FC3981" w14:paraId="29553AA1" w14:textId="77777777" w:rsidTr="00572865">
        <w:tc>
          <w:tcPr>
            <w:tcW w:w="828" w:type="dxa"/>
          </w:tcPr>
          <w:p w14:paraId="2727E244" w14:textId="45CC79B3" w:rsidR="00FC3981" w:rsidRDefault="00FC3981" w:rsidP="00572865">
            <w:pPr>
              <w:ind w:firstLine="0"/>
              <w:jc w:val="center"/>
              <w:rPr>
                <w:lang w:val="en-US"/>
              </w:rPr>
            </w:pPr>
            <w:r>
              <w:rPr>
                <w:lang w:val="en-US"/>
              </w:rPr>
              <w:t>F</w:t>
            </w:r>
            <w:r w:rsidR="00A807DF">
              <w:rPr>
                <w:lang w:val="en-US"/>
              </w:rPr>
              <w:t>0</w:t>
            </w:r>
          </w:p>
        </w:tc>
        <w:tc>
          <w:tcPr>
            <w:tcW w:w="7611" w:type="dxa"/>
          </w:tcPr>
          <w:p w14:paraId="402011BC" w14:textId="2DE7D089" w:rsidR="00FC3981" w:rsidRDefault="00FC3981" w:rsidP="007F3405">
            <w:pPr>
              <w:ind w:firstLine="0"/>
              <w:rPr>
                <w:lang w:val="en-US"/>
              </w:rPr>
            </w:pPr>
            <w:r>
              <w:rPr>
                <w:lang w:val="en-US"/>
              </w:rPr>
              <w:t xml:space="preserve">Aplikasi </w:t>
            </w:r>
            <w:r w:rsidRPr="00773987">
              <w:rPr>
                <w:i/>
                <w:iCs/>
                <w:lang w:val="en-US"/>
              </w:rPr>
              <w:t>website</w:t>
            </w:r>
            <w:r>
              <w:rPr>
                <w:lang w:val="en-US"/>
              </w:rPr>
              <w:t xml:space="preserve"> dapat menentukan algoritma penilaian yang digunakan berdasarkan permintaan pengguna melalui tombol</w:t>
            </w:r>
          </w:p>
        </w:tc>
      </w:tr>
      <w:tr w:rsidR="00572865" w14:paraId="020468FD" w14:textId="77777777" w:rsidTr="00572865">
        <w:tc>
          <w:tcPr>
            <w:tcW w:w="828" w:type="dxa"/>
          </w:tcPr>
          <w:p w14:paraId="13C48FC2" w14:textId="29FFB530" w:rsidR="00572865" w:rsidRDefault="00572865" w:rsidP="00572865">
            <w:pPr>
              <w:ind w:firstLine="0"/>
              <w:jc w:val="center"/>
              <w:rPr>
                <w:lang w:val="en-US"/>
              </w:rPr>
            </w:pPr>
            <w:r>
              <w:rPr>
                <w:lang w:val="en-US"/>
              </w:rPr>
              <w:lastRenderedPageBreak/>
              <w:t>F1A</w:t>
            </w:r>
          </w:p>
        </w:tc>
        <w:tc>
          <w:tcPr>
            <w:tcW w:w="7611" w:type="dxa"/>
          </w:tcPr>
          <w:p w14:paraId="76CBC2FD" w14:textId="19258FA0"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ua buah</w:t>
            </w:r>
            <w:r w:rsidR="00B82CEF">
              <w:rPr>
                <w:lang w:val="en-US"/>
              </w:rPr>
              <w:t xml:space="preserve"> jawaban berupa</w:t>
            </w:r>
            <w:r>
              <w:rPr>
                <w:lang w:val="en-US"/>
              </w:rPr>
              <w:t xml:space="preserve"> teks melalui </w:t>
            </w:r>
            <w:r w:rsidRPr="00773987">
              <w:rPr>
                <w:i/>
                <w:iCs/>
                <w:lang w:val="en-US"/>
              </w:rPr>
              <w:t>input</w:t>
            </w:r>
            <w:r>
              <w:rPr>
                <w:lang w:val="en-US"/>
              </w:rPr>
              <w:t xml:space="preserve"> </w:t>
            </w:r>
            <w:r w:rsidRPr="00773987">
              <w:rPr>
                <w:i/>
                <w:iCs/>
                <w:lang w:val="en-US"/>
              </w:rPr>
              <w:t>form</w:t>
            </w:r>
          </w:p>
        </w:tc>
      </w:tr>
      <w:tr w:rsidR="00572865" w14:paraId="04C14C6E" w14:textId="77777777" w:rsidTr="00572865">
        <w:tc>
          <w:tcPr>
            <w:tcW w:w="828" w:type="dxa"/>
          </w:tcPr>
          <w:p w14:paraId="7E3C55CC" w14:textId="355C9483" w:rsidR="00572865" w:rsidRDefault="00572865" w:rsidP="00572865">
            <w:pPr>
              <w:ind w:firstLine="0"/>
              <w:jc w:val="center"/>
              <w:rPr>
                <w:lang w:val="en-US"/>
              </w:rPr>
            </w:pPr>
            <w:r>
              <w:rPr>
                <w:lang w:val="en-US"/>
              </w:rPr>
              <w:t>F1B</w:t>
            </w:r>
          </w:p>
        </w:tc>
        <w:tc>
          <w:tcPr>
            <w:tcW w:w="7611" w:type="dxa"/>
          </w:tcPr>
          <w:p w14:paraId="6BB47389" w14:textId="76255FB9"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lakukan penilaian otomatis dari kedua masukkan pada </w:t>
            </w:r>
            <w:r w:rsidR="00B82CEF">
              <w:rPr>
                <w:lang w:val="en-US"/>
              </w:rPr>
              <w:t xml:space="preserve">fungsi </w:t>
            </w:r>
            <w:r w:rsidR="00924C81">
              <w:rPr>
                <w:lang w:val="en-US"/>
              </w:rPr>
              <w:t xml:space="preserve">dengan ID </w:t>
            </w:r>
            <w:r w:rsidR="00B82CEF">
              <w:rPr>
                <w:lang w:val="en-US"/>
              </w:rPr>
              <w:t>F1A</w:t>
            </w:r>
          </w:p>
        </w:tc>
      </w:tr>
      <w:tr w:rsidR="00572865" w14:paraId="72CFCFC7" w14:textId="77777777" w:rsidTr="00572865">
        <w:tc>
          <w:tcPr>
            <w:tcW w:w="828" w:type="dxa"/>
          </w:tcPr>
          <w:p w14:paraId="074D533E" w14:textId="3CA786C5" w:rsidR="00572865" w:rsidRDefault="00572865" w:rsidP="00572865">
            <w:pPr>
              <w:ind w:firstLine="0"/>
              <w:jc w:val="center"/>
              <w:rPr>
                <w:lang w:val="en-US"/>
              </w:rPr>
            </w:pPr>
            <w:r>
              <w:rPr>
                <w:lang w:val="en-US"/>
              </w:rPr>
              <w:t>F2A</w:t>
            </w:r>
          </w:p>
        </w:tc>
        <w:tc>
          <w:tcPr>
            <w:tcW w:w="7611" w:type="dxa"/>
          </w:tcPr>
          <w:p w14:paraId="3C7F1830" w14:textId="1FB8FC4F" w:rsidR="00572865" w:rsidRDefault="00572865" w:rsidP="007F3405">
            <w:pPr>
              <w:ind w:firstLine="0"/>
              <w:rPr>
                <w:lang w:val="en-US"/>
              </w:rPr>
            </w:pPr>
            <w:r>
              <w:rPr>
                <w:lang w:val="en-US"/>
              </w:rPr>
              <w:t xml:space="preserve">Aplikasi </w:t>
            </w:r>
            <w:r w:rsidRPr="00773987">
              <w:rPr>
                <w:i/>
                <w:iCs/>
                <w:lang w:val="en-US"/>
              </w:rPr>
              <w:t>website</w:t>
            </w:r>
            <w:r>
              <w:rPr>
                <w:lang w:val="en-US"/>
              </w:rPr>
              <w:t xml:space="preserve"> dapat menerima masukkan dokumen dengan ekstensi xls</w:t>
            </w:r>
            <w:r w:rsidR="00B82CEF">
              <w:rPr>
                <w:lang w:val="en-US"/>
              </w:rPr>
              <w:t>, sebuah jawaban berupa teks, nama kolom nama pelajar berupa teks, dan nama kolom jawaban pelajar berupa teks.</w:t>
            </w:r>
          </w:p>
        </w:tc>
      </w:tr>
      <w:tr w:rsidR="00572865" w14:paraId="6ED6BE2F" w14:textId="77777777" w:rsidTr="00572865">
        <w:tc>
          <w:tcPr>
            <w:tcW w:w="828" w:type="dxa"/>
          </w:tcPr>
          <w:p w14:paraId="5957C3FC" w14:textId="6BF8E76D" w:rsidR="00572865" w:rsidRDefault="00B82CEF" w:rsidP="00572865">
            <w:pPr>
              <w:ind w:firstLine="0"/>
              <w:jc w:val="center"/>
              <w:rPr>
                <w:lang w:val="en-US"/>
              </w:rPr>
            </w:pPr>
            <w:r>
              <w:rPr>
                <w:lang w:val="en-US"/>
              </w:rPr>
              <w:t>F2B</w:t>
            </w:r>
          </w:p>
        </w:tc>
        <w:tc>
          <w:tcPr>
            <w:tcW w:w="7611" w:type="dxa"/>
          </w:tcPr>
          <w:p w14:paraId="17067C2E" w14:textId="57515B5B" w:rsidR="00572865" w:rsidRDefault="00B82CEF" w:rsidP="007F3405">
            <w:pPr>
              <w:ind w:firstLine="0"/>
              <w:rPr>
                <w:lang w:val="en-US"/>
              </w:rPr>
            </w:pPr>
            <w:r>
              <w:rPr>
                <w:lang w:val="en-US"/>
              </w:rPr>
              <w:t xml:space="preserve">Aplikasi </w:t>
            </w:r>
            <w:r w:rsidRPr="00773987">
              <w:rPr>
                <w:i/>
                <w:iCs/>
                <w:lang w:val="en-US"/>
              </w:rPr>
              <w:t>website</w:t>
            </w:r>
            <w:r>
              <w:rPr>
                <w:lang w:val="en-US"/>
              </w:rPr>
              <w:t xml:space="preserve"> dapat melakukan penilaian berdasarkan masukkan pada fungsi dengan ID F2A</w:t>
            </w:r>
          </w:p>
        </w:tc>
      </w:tr>
    </w:tbl>
    <w:p w14:paraId="3A513C20" w14:textId="77777777" w:rsidR="00CD3A15" w:rsidRPr="007F3405" w:rsidRDefault="00CD3A15" w:rsidP="007F3405">
      <w:pPr>
        <w:ind w:firstLine="0"/>
        <w:rPr>
          <w:lang w:val="en-US"/>
        </w:rPr>
      </w:pPr>
    </w:p>
    <w:p w14:paraId="02880874" w14:textId="73020620" w:rsidR="00BC0EB2" w:rsidRPr="00884BAC" w:rsidRDefault="007F3405" w:rsidP="004E4F0D">
      <w:pPr>
        <w:pStyle w:val="Heading4"/>
      </w:pPr>
      <w:bookmarkStart w:id="90" w:name="_Toc129693217"/>
      <w:r>
        <w:t>Kebutuhan Non-Fungsional</w:t>
      </w:r>
      <w:bookmarkEnd w:id="90"/>
    </w:p>
    <w:p w14:paraId="6A0D7950" w14:textId="42CAC4FE" w:rsidR="00884BAC" w:rsidRDefault="00884BAC" w:rsidP="004E4F0D">
      <w:pPr>
        <w:ind w:firstLine="0"/>
        <w:rPr>
          <w:lang w:val="en-US"/>
        </w:rPr>
      </w:pPr>
      <w:r>
        <w:rPr>
          <w:lang w:val="en-US"/>
        </w:rPr>
        <w:t>Untuk meningkatkan kenyamanan pengguna saat menggunakan aplikasi penilaian esai otomatis berbasis website ini, diperlukan beberapa kebutuhan non-fungsional yang ingin dikembangkan. Kebutuhan ini dapat meningkatkan retensi pengguna agar lebih nyaman saat menggunakan aplikasi ini. Pada Tabel 3.</w:t>
      </w:r>
      <w:r w:rsidR="005262E1">
        <w:rPr>
          <w:lang w:val="en-US"/>
        </w:rPr>
        <w:t>3</w:t>
      </w:r>
      <w:r>
        <w:rPr>
          <w:lang w:val="en-US"/>
        </w:rPr>
        <w:t xml:space="preserve"> dibawah ini dapat dilihat kebutuhan non-fungsional yang akan dipenuhi.</w:t>
      </w:r>
    </w:p>
    <w:p w14:paraId="2B6AFB35" w14:textId="77777777" w:rsidR="0001080E" w:rsidRDefault="0001080E" w:rsidP="004E4F0D">
      <w:pPr>
        <w:ind w:firstLine="0"/>
        <w:rPr>
          <w:lang w:val="en-US"/>
        </w:rPr>
      </w:pPr>
    </w:p>
    <w:p w14:paraId="687BE6FE" w14:textId="68A1CDD2" w:rsidR="00884BAC" w:rsidRDefault="00884BAC" w:rsidP="00884BAC">
      <w:pPr>
        <w:pStyle w:val="Tabel"/>
      </w:pPr>
      <w:bookmarkStart w:id="91" w:name="_Toc129693321"/>
      <w:r>
        <w:t>Tabel 3.</w:t>
      </w:r>
      <w:r w:rsidR="005262E1">
        <w:t>3</w:t>
      </w:r>
      <w:r>
        <w:t xml:space="preserve"> Kebutuhan Non-Fungsional</w:t>
      </w:r>
      <w:bookmarkEnd w:id="91"/>
    </w:p>
    <w:tbl>
      <w:tblPr>
        <w:tblStyle w:val="TableGrid"/>
        <w:tblW w:w="0" w:type="auto"/>
        <w:tblLook w:val="04A0" w:firstRow="1" w:lastRow="0" w:firstColumn="1" w:lastColumn="0" w:noHBand="0" w:noVBand="1"/>
      </w:tblPr>
      <w:tblGrid>
        <w:gridCol w:w="828"/>
        <w:gridCol w:w="7611"/>
      </w:tblGrid>
      <w:tr w:rsidR="00884BAC" w14:paraId="31B00FC8" w14:textId="77777777" w:rsidTr="00B97CC1">
        <w:trPr>
          <w:tblHeader/>
        </w:trPr>
        <w:tc>
          <w:tcPr>
            <w:tcW w:w="828" w:type="dxa"/>
          </w:tcPr>
          <w:p w14:paraId="72B847A7" w14:textId="20A3C521" w:rsidR="00884BAC" w:rsidRPr="00884BAC" w:rsidRDefault="00884BAC" w:rsidP="00884BAC">
            <w:pPr>
              <w:ind w:firstLine="0"/>
              <w:jc w:val="center"/>
              <w:rPr>
                <w:b/>
                <w:bCs/>
                <w:lang w:val="en-US"/>
              </w:rPr>
            </w:pPr>
            <w:r>
              <w:rPr>
                <w:b/>
                <w:bCs/>
                <w:lang w:val="en-US"/>
              </w:rPr>
              <w:t>ID</w:t>
            </w:r>
          </w:p>
        </w:tc>
        <w:tc>
          <w:tcPr>
            <w:tcW w:w="7611" w:type="dxa"/>
          </w:tcPr>
          <w:p w14:paraId="22A1BBD8" w14:textId="5CCDA396" w:rsidR="00884BAC" w:rsidRPr="00884BAC" w:rsidRDefault="00884BAC" w:rsidP="00884BAC">
            <w:pPr>
              <w:ind w:firstLine="0"/>
              <w:jc w:val="center"/>
              <w:rPr>
                <w:b/>
                <w:bCs/>
                <w:lang w:val="en-US"/>
              </w:rPr>
            </w:pPr>
            <w:r>
              <w:rPr>
                <w:b/>
                <w:bCs/>
                <w:lang w:val="en-US"/>
              </w:rPr>
              <w:t>Deskripsi</w:t>
            </w:r>
          </w:p>
        </w:tc>
      </w:tr>
      <w:tr w:rsidR="00884BAC" w14:paraId="7BD65879" w14:textId="77777777" w:rsidTr="00884BAC">
        <w:tc>
          <w:tcPr>
            <w:tcW w:w="828" w:type="dxa"/>
          </w:tcPr>
          <w:p w14:paraId="4A5A3BFB" w14:textId="4827E506" w:rsidR="00884BAC" w:rsidRPr="001B2779" w:rsidRDefault="001B2779" w:rsidP="00884BAC">
            <w:pPr>
              <w:ind w:firstLine="0"/>
              <w:jc w:val="center"/>
              <w:rPr>
                <w:lang w:val="en-US"/>
              </w:rPr>
            </w:pPr>
            <w:r>
              <w:rPr>
                <w:lang w:val="en-US"/>
              </w:rPr>
              <w:t>NF1</w:t>
            </w:r>
          </w:p>
        </w:tc>
        <w:tc>
          <w:tcPr>
            <w:tcW w:w="7611" w:type="dxa"/>
          </w:tcPr>
          <w:p w14:paraId="02BBDB3D" w14:textId="17949AF9" w:rsidR="00884BAC" w:rsidRPr="001B2779" w:rsidRDefault="001B2779" w:rsidP="00884BAC">
            <w:pPr>
              <w:ind w:firstLine="0"/>
              <w:rPr>
                <w:lang w:val="en-US"/>
              </w:rPr>
            </w:pPr>
            <w:r>
              <w:rPr>
                <w:lang w:val="en-US"/>
              </w:rPr>
              <w:t xml:space="preserve">Aplikasi </w:t>
            </w:r>
            <w:r w:rsidRPr="00773987">
              <w:rPr>
                <w:i/>
                <w:iCs/>
                <w:lang w:val="en-US"/>
              </w:rPr>
              <w:t>website</w:t>
            </w:r>
            <w:r>
              <w:rPr>
                <w:lang w:val="en-US"/>
              </w:rPr>
              <w:t xml:space="preserve"> dapat digunakan pada berbagai perangkat, komputer dan mobile</w:t>
            </w:r>
          </w:p>
        </w:tc>
      </w:tr>
      <w:tr w:rsidR="00F161E9" w14:paraId="11C75D2E" w14:textId="77777777" w:rsidTr="00884BAC">
        <w:tc>
          <w:tcPr>
            <w:tcW w:w="828" w:type="dxa"/>
          </w:tcPr>
          <w:p w14:paraId="20B3EFDB" w14:textId="498BF312" w:rsidR="00F161E9" w:rsidRDefault="00F161E9" w:rsidP="00884BAC">
            <w:pPr>
              <w:ind w:firstLine="0"/>
              <w:jc w:val="center"/>
              <w:rPr>
                <w:lang w:val="en-US"/>
              </w:rPr>
            </w:pPr>
            <w:r>
              <w:rPr>
                <w:lang w:val="en-US"/>
              </w:rPr>
              <w:t>NF2</w:t>
            </w:r>
          </w:p>
        </w:tc>
        <w:tc>
          <w:tcPr>
            <w:tcW w:w="7611" w:type="dxa"/>
          </w:tcPr>
          <w:p w14:paraId="3205562A" w14:textId="500A18E2" w:rsidR="00F161E9" w:rsidRDefault="00F161E9" w:rsidP="00884BAC">
            <w:pPr>
              <w:ind w:firstLine="0"/>
              <w:rPr>
                <w:lang w:val="en-US"/>
              </w:rPr>
            </w:pPr>
            <w:r>
              <w:rPr>
                <w:lang w:val="en-US"/>
              </w:rPr>
              <w:t xml:space="preserve">Aplikasi </w:t>
            </w:r>
            <w:r w:rsidRPr="00773987">
              <w:rPr>
                <w:i/>
                <w:iCs/>
                <w:lang w:val="en-US"/>
              </w:rPr>
              <w:t>website</w:t>
            </w:r>
            <w:r>
              <w:rPr>
                <w:lang w:val="en-US"/>
              </w:rPr>
              <w:t xml:space="preserve"> dapat dijalankan pada </w:t>
            </w:r>
            <w:r w:rsidR="00084368">
              <w:rPr>
                <w:lang w:val="en-US"/>
              </w:rPr>
              <w:t>peramban web</w:t>
            </w:r>
            <w:r w:rsidR="007B77CB">
              <w:rPr>
                <w:lang w:val="en-US"/>
              </w:rPr>
              <w:t xml:space="preserve"> yang mendukung ES6</w:t>
            </w:r>
          </w:p>
        </w:tc>
      </w:tr>
      <w:tr w:rsidR="00D84E46" w14:paraId="62BB9A07" w14:textId="77777777" w:rsidTr="00884BAC">
        <w:tc>
          <w:tcPr>
            <w:tcW w:w="828" w:type="dxa"/>
          </w:tcPr>
          <w:p w14:paraId="16BC8819" w14:textId="19CC9776" w:rsidR="00D84E46" w:rsidRDefault="00D84E46" w:rsidP="00884BAC">
            <w:pPr>
              <w:ind w:firstLine="0"/>
              <w:jc w:val="center"/>
              <w:rPr>
                <w:lang w:val="en-US"/>
              </w:rPr>
            </w:pPr>
            <w:r>
              <w:rPr>
                <w:lang w:val="en-US"/>
              </w:rPr>
              <w:t>NF3</w:t>
            </w:r>
          </w:p>
        </w:tc>
        <w:tc>
          <w:tcPr>
            <w:tcW w:w="7611" w:type="dxa"/>
          </w:tcPr>
          <w:p w14:paraId="59BDD5B0" w14:textId="6AE902CA" w:rsidR="00D84E46" w:rsidRDefault="00D84E46" w:rsidP="00884BAC">
            <w:pPr>
              <w:ind w:firstLine="0"/>
              <w:rPr>
                <w:lang w:val="en-US"/>
              </w:rPr>
            </w:pPr>
            <w:r>
              <w:rPr>
                <w:lang w:val="en-US"/>
              </w:rPr>
              <w:t xml:space="preserve">Aplikasi </w:t>
            </w:r>
            <w:r w:rsidRPr="00773987">
              <w:rPr>
                <w:i/>
                <w:iCs/>
                <w:lang w:val="en-US"/>
              </w:rPr>
              <w:t>website</w:t>
            </w:r>
            <w:r>
              <w:rPr>
                <w:lang w:val="en-US"/>
              </w:rPr>
              <w:t xml:space="preserve"> memiliki tampilan yang menyesuaikan dengan ukuran layar perangkat yang digunakan (responsif)</w:t>
            </w:r>
          </w:p>
        </w:tc>
      </w:tr>
    </w:tbl>
    <w:p w14:paraId="2496C3EA" w14:textId="77777777" w:rsidR="00884BAC" w:rsidRDefault="00884BAC" w:rsidP="004E4F0D">
      <w:pPr>
        <w:ind w:firstLine="0"/>
        <w:rPr>
          <w:lang w:val="en-US"/>
        </w:rPr>
      </w:pPr>
    </w:p>
    <w:p w14:paraId="2C2CC2E3" w14:textId="563B314F" w:rsidR="007F3405" w:rsidRDefault="00D376BA" w:rsidP="00D376BA">
      <w:pPr>
        <w:pStyle w:val="Heading4"/>
      </w:pPr>
      <w:bookmarkStart w:id="92" w:name="_Toc129693218"/>
      <w:r>
        <w:t>Use Case Diagram</w:t>
      </w:r>
      <w:bookmarkEnd w:id="92"/>
    </w:p>
    <w:p w14:paraId="042C5087" w14:textId="5706BF3D" w:rsidR="00D376BA" w:rsidRDefault="00506C73" w:rsidP="00D376BA">
      <w:pPr>
        <w:ind w:firstLine="0"/>
        <w:rPr>
          <w:lang w:val="en-US"/>
        </w:rPr>
      </w:pPr>
      <w:r w:rsidRPr="00773987">
        <w:rPr>
          <w:i/>
          <w:iCs/>
          <w:lang w:val="en-US"/>
        </w:rPr>
        <w:t>Use Case Diagram</w:t>
      </w:r>
      <w:r>
        <w:rPr>
          <w:lang w:val="en-US"/>
        </w:rPr>
        <w:t xml:space="preserve"> adalah diagram yang digunakan untuk menggambarkan sebuah interaksi yang dapat terjadi antara pengguna dan sistem. Pada Gambar</w:t>
      </w:r>
      <w:r w:rsidR="00D46CAA">
        <w:rPr>
          <w:lang w:val="en-US"/>
        </w:rPr>
        <w:t xml:space="preserve"> 3.3</w:t>
      </w:r>
      <w:r>
        <w:rPr>
          <w:lang w:val="en-US"/>
        </w:rPr>
        <w:t xml:space="preserve"> dibawah ini dapat diperhatikan interaksi pengguna pada sistem yang terjadi pada sistem yang hendak dibangun.</w:t>
      </w:r>
    </w:p>
    <w:p w14:paraId="38E378AD" w14:textId="77777777" w:rsidR="00B54BC6" w:rsidRDefault="00B54BC6" w:rsidP="00D376BA">
      <w:pPr>
        <w:ind w:firstLine="0"/>
        <w:rPr>
          <w:lang w:val="en-US"/>
        </w:rPr>
      </w:pPr>
    </w:p>
    <w:p w14:paraId="603622CF" w14:textId="242AF341" w:rsidR="00506C73" w:rsidRDefault="00B54BC6" w:rsidP="00B54BC6">
      <w:pPr>
        <w:ind w:firstLine="0"/>
        <w:jc w:val="center"/>
        <w:rPr>
          <w:lang w:val="en-US"/>
        </w:rPr>
      </w:pPr>
      <w:r>
        <w:rPr>
          <w:noProof/>
        </w:rPr>
        <w:lastRenderedPageBreak/>
        <w:drawing>
          <wp:inline distT="0" distB="0" distL="0" distR="0" wp14:anchorId="1EC2CE7F" wp14:editId="3278955C">
            <wp:extent cx="3234701" cy="357378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240866" cy="3580591"/>
                    </a:xfrm>
                    <a:prstGeom prst="rect">
                      <a:avLst/>
                    </a:prstGeom>
                    <a:noFill/>
                    <a:ln>
                      <a:noFill/>
                    </a:ln>
                  </pic:spPr>
                </pic:pic>
              </a:graphicData>
            </a:graphic>
          </wp:inline>
        </w:drawing>
      </w:r>
    </w:p>
    <w:p w14:paraId="5DB89A89" w14:textId="477B86C6" w:rsidR="00506C73" w:rsidRDefault="00D46CAA" w:rsidP="00D46CAA">
      <w:pPr>
        <w:pStyle w:val="Gambar"/>
      </w:pPr>
      <w:bookmarkStart w:id="93" w:name="_Toc129693330"/>
      <w:r>
        <w:t xml:space="preserve">Gambar 3.3 </w:t>
      </w:r>
      <w:r w:rsidRPr="00773987">
        <w:rPr>
          <w:i/>
          <w:iCs/>
        </w:rPr>
        <w:t>Use Case Diagram</w:t>
      </w:r>
      <w:r>
        <w:t xml:space="preserve"> Aplikasi</w:t>
      </w:r>
      <w:bookmarkEnd w:id="93"/>
    </w:p>
    <w:p w14:paraId="68EE3C9C" w14:textId="43C23EBD" w:rsidR="00D46CAA" w:rsidRDefault="00D46CAA" w:rsidP="00D46CAA">
      <w:pPr>
        <w:jc w:val="center"/>
      </w:pPr>
    </w:p>
    <w:p w14:paraId="3E430ACB" w14:textId="51A96408" w:rsidR="00D46CAA" w:rsidRPr="00D46CAA" w:rsidRDefault="00D46CAA" w:rsidP="00D46CAA">
      <w:pPr>
        <w:ind w:firstLine="0"/>
        <w:rPr>
          <w:lang w:val="en-US"/>
        </w:rPr>
      </w:pPr>
      <w:r>
        <w:rPr>
          <w:lang w:val="en-US"/>
        </w:rPr>
        <w:t xml:space="preserve">Pada Gambar 3.3 tersebut, aktor merupakan pengajar yang ingin melakukan pengecekkan jawaban esai milik pelajar. </w:t>
      </w:r>
      <w:r w:rsidR="00B54BC6">
        <w:rPr>
          <w:lang w:val="en-US"/>
        </w:rPr>
        <w:t>Pengguna dapat melihat hasil jawaban yang diperiksa dengan mengirimkan esai yang ingin diperiksa, kemudian memilih bahasa dan teknik pengecekkan yang diinginkan.</w:t>
      </w:r>
    </w:p>
    <w:p w14:paraId="1B191F5A" w14:textId="77777777" w:rsidR="00506C73" w:rsidRDefault="00506C73" w:rsidP="00D376BA">
      <w:pPr>
        <w:ind w:firstLine="0"/>
        <w:rPr>
          <w:lang w:val="en-US"/>
        </w:rPr>
      </w:pPr>
    </w:p>
    <w:p w14:paraId="4EA4A77A" w14:textId="2972C40E" w:rsidR="00D376BA" w:rsidRDefault="00D376BA" w:rsidP="00D376BA">
      <w:pPr>
        <w:pStyle w:val="Heading4"/>
      </w:pPr>
      <w:bookmarkStart w:id="94" w:name="_Toc129693219"/>
      <w:r>
        <w:t>Activity Diagram</w:t>
      </w:r>
      <w:bookmarkEnd w:id="94"/>
    </w:p>
    <w:p w14:paraId="3EE4D5A7" w14:textId="67464EBF" w:rsidR="00895795" w:rsidRDefault="006C23E4" w:rsidP="00895795">
      <w:pPr>
        <w:ind w:firstLine="0"/>
        <w:rPr>
          <w:lang w:val="en-US"/>
        </w:rPr>
      </w:pPr>
      <w:r w:rsidRPr="00773987">
        <w:rPr>
          <w:i/>
          <w:iCs/>
          <w:lang w:val="en-US"/>
        </w:rPr>
        <w:t>Activity diagram</w:t>
      </w:r>
      <w:r w:rsidRPr="006C23E4">
        <w:rPr>
          <w:lang w:val="en-US"/>
        </w:rPr>
        <w:t xml:space="preserve"> digunakan untuk menggambarkan alur pekerjaan dari aktivitas pada suatu sistem. Pada gambar 3.4 berikut ini dapat dilihat </w:t>
      </w:r>
      <w:r w:rsidRPr="00773987">
        <w:rPr>
          <w:i/>
          <w:iCs/>
          <w:lang w:val="en-US"/>
        </w:rPr>
        <w:t>activity diagram</w:t>
      </w:r>
      <w:r w:rsidRPr="006C23E4">
        <w:rPr>
          <w:lang w:val="en-US"/>
        </w:rPr>
        <w:t xml:space="preserve"> dari aplikasi yang akan dibangun pada penelitian ini.</w:t>
      </w:r>
    </w:p>
    <w:p w14:paraId="0F47D78C" w14:textId="5224C763" w:rsidR="006C23E4" w:rsidRDefault="006C23E4" w:rsidP="00895795">
      <w:pPr>
        <w:ind w:firstLine="0"/>
        <w:rPr>
          <w:lang w:val="en-US"/>
        </w:rPr>
      </w:pPr>
    </w:p>
    <w:p w14:paraId="6801FD46" w14:textId="6E5CF7A8" w:rsidR="006C23E4" w:rsidRDefault="00010825" w:rsidP="0092427E">
      <w:pPr>
        <w:ind w:firstLine="0"/>
        <w:jc w:val="center"/>
        <w:rPr>
          <w:lang w:val="en-US"/>
        </w:rPr>
      </w:pPr>
      <w:r>
        <w:rPr>
          <w:noProof/>
          <w:lang w:val="en-US"/>
        </w:rPr>
        <w:lastRenderedPageBreak/>
        <w:drawing>
          <wp:inline distT="0" distB="0" distL="0" distR="0" wp14:anchorId="47DEDC03" wp14:editId="751FBBFC">
            <wp:extent cx="4518660" cy="60045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539940" cy="6032827"/>
                    </a:xfrm>
                    <a:prstGeom prst="rect">
                      <a:avLst/>
                    </a:prstGeom>
                    <a:noFill/>
                    <a:ln>
                      <a:noFill/>
                    </a:ln>
                  </pic:spPr>
                </pic:pic>
              </a:graphicData>
            </a:graphic>
          </wp:inline>
        </w:drawing>
      </w:r>
    </w:p>
    <w:p w14:paraId="34ABA87D" w14:textId="47A82725" w:rsidR="0092427E" w:rsidRDefault="0092427E" w:rsidP="0092427E">
      <w:pPr>
        <w:pStyle w:val="Gambar"/>
      </w:pPr>
      <w:bookmarkStart w:id="95" w:name="_Toc129693331"/>
      <w:r>
        <w:t xml:space="preserve">Gambar 3.4 </w:t>
      </w:r>
      <w:r w:rsidRPr="00773987">
        <w:rPr>
          <w:i/>
          <w:iCs/>
        </w:rPr>
        <w:t xml:space="preserve">Activity Diagram </w:t>
      </w:r>
      <w:r>
        <w:t>Aplikasi</w:t>
      </w:r>
      <w:bookmarkEnd w:id="95"/>
    </w:p>
    <w:p w14:paraId="18F2966D" w14:textId="284F3E40" w:rsidR="0092427E" w:rsidRDefault="0092427E" w:rsidP="0092427E">
      <w:pPr>
        <w:ind w:firstLine="0"/>
        <w:rPr>
          <w:lang w:val="en-US"/>
        </w:rPr>
      </w:pPr>
      <w:r>
        <w:rPr>
          <w:lang w:val="en-US"/>
        </w:rPr>
        <w:t xml:space="preserve">Pada Gambar 3.4 tersebut dapat diperhatikan bahwa aplikasi dimulai dengan pengguna memilih bahasa dan metode penilaian yang akan digunakan. Kemudian berdasarkan pilihan tersebut, sistem akan menentukan masukkan yang dapat dilakukan oleh pengguna. Apabila semua masukkan telah diisi, kemudian sistem akan meminta </w:t>
      </w:r>
      <w:r w:rsidRPr="00773987">
        <w:rPr>
          <w:i/>
          <w:iCs/>
          <w:lang w:val="en-US"/>
        </w:rPr>
        <w:t>server</w:t>
      </w:r>
      <w:r>
        <w:rPr>
          <w:lang w:val="en-US"/>
        </w:rPr>
        <w:t xml:space="preserve"> melakukan penilaian yang diminta oleh pengguna berdasarkan bahasa dan metode penilaian. Setelah </w:t>
      </w:r>
      <w:r w:rsidRPr="00773987">
        <w:rPr>
          <w:i/>
          <w:iCs/>
          <w:lang w:val="en-US"/>
        </w:rPr>
        <w:t>server</w:t>
      </w:r>
      <w:r>
        <w:rPr>
          <w:lang w:val="en-US"/>
        </w:rPr>
        <w:t xml:space="preserve"> selesai melakukan penilaian, </w:t>
      </w:r>
      <w:r w:rsidRPr="00773987">
        <w:rPr>
          <w:i/>
          <w:iCs/>
          <w:lang w:val="en-US"/>
        </w:rPr>
        <w:t>server</w:t>
      </w:r>
      <w:r>
        <w:rPr>
          <w:lang w:val="en-US"/>
        </w:rPr>
        <w:t xml:space="preserve"> akan mengirimkan hasil penilaian untuk ditampilkan pada aplikasi agar dapat dilihat oleh pengguna.</w:t>
      </w:r>
    </w:p>
    <w:p w14:paraId="0313E017" w14:textId="2C8886BB" w:rsidR="00B925A0" w:rsidRDefault="00B925A0" w:rsidP="0092427E">
      <w:pPr>
        <w:ind w:firstLine="0"/>
        <w:rPr>
          <w:lang w:val="en-US"/>
        </w:rPr>
      </w:pPr>
    </w:p>
    <w:p w14:paraId="0CA58C81" w14:textId="38025F3B" w:rsidR="00B925A0" w:rsidRDefault="00B925A0" w:rsidP="00B925A0">
      <w:pPr>
        <w:pStyle w:val="Heading4"/>
      </w:pPr>
      <w:bookmarkStart w:id="96" w:name="_Toc129693220"/>
      <w:r>
        <w:t>Mockup</w:t>
      </w:r>
      <w:bookmarkEnd w:id="96"/>
    </w:p>
    <w:p w14:paraId="4E0C38C5" w14:textId="4729BE50" w:rsidR="00B925A0" w:rsidRDefault="00BA7603" w:rsidP="00B925A0">
      <w:pPr>
        <w:ind w:firstLine="0"/>
        <w:rPr>
          <w:lang w:val="en-US"/>
        </w:rPr>
      </w:pPr>
      <w:r w:rsidRPr="00BA7603">
        <w:rPr>
          <w:lang w:val="en-US"/>
        </w:rPr>
        <w:t>Untuk pengguna dapat menggunakan aplikasi web yang akan dibangun, perlu dibuat sebuah desain antarmuka agar dapat mengoperasikan aplikasinya. Perancangan antarmuka ini dilakukan pada tahap kebutuhan sebagai perencanaan terhadap gambaran aplikasi yang akan dikembangkan. Rancangan antarmuka aplikasi dapat dilihat sebagai berikut.</w:t>
      </w:r>
    </w:p>
    <w:p w14:paraId="2776E7C5" w14:textId="17A628D7" w:rsidR="00BA7603" w:rsidRDefault="00BA7603" w:rsidP="00B925A0">
      <w:pPr>
        <w:ind w:firstLine="0"/>
        <w:rPr>
          <w:lang w:val="en-US"/>
        </w:rPr>
      </w:pPr>
    </w:p>
    <w:p w14:paraId="5C798364" w14:textId="0429C789" w:rsidR="00BA7603" w:rsidRPr="00B925A0" w:rsidRDefault="00A75D25" w:rsidP="00BA7603">
      <w:pPr>
        <w:ind w:firstLine="0"/>
        <w:jc w:val="center"/>
        <w:rPr>
          <w:lang w:val="en-US"/>
        </w:rPr>
      </w:pPr>
      <w:r>
        <w:rPr>
          <w:noProof/>
          <w:lang w:val="en-US"/>
        </w:rPr>
        <w:drawing>
          <wp:inline distT="0" distB="0" distL="0" distR="0" wp14:anchorId="7DE7A601" wp14:editId="1E2EB802">
            <wp:extent cx="3375660" cy="2997922"/>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386426" cy="3007483"/>
                    </a:xfrm>
                    <a:prstGeom prst="rect">
                      <a:avLst/>
                    </a:prstGeom>
                    <a:noFill/>
                    <a:ln>
                      <a:noFill/>
                    </a:ln>
                  </pic:spPr>
                </pic:pic>
              </a:graphicData>
            </a:graphic>
          </wp:inline>
        </w:drawing>
      </w:r>
    </w:p>
    <w:p w14:paraId="60094F75" w14:textId="54E3CD79" w:rsidR="00D376BA" w:rsidRDefault="00A75D25" w:rsidP="00A75D25">
      <w:pPr>
        <w:pStyle w:val="Gambar"/>
      </w:pPr>
      <w:bookmarkStart w:id="97" w:name="_Toc129693332"/>
      <w:r>
        <w:t xml:space="preserve">Gambar 3.5 </w:t>
      </w:r>
      <w:r w:rsidRPr="00773987">
        <w:rPr>
          <w:i/>
          <w:iCs/>
        </w:rPr>
        <w:t>Mockup</w:t>
      </w:r>
      <w:r>
        <w:t xml:space="preserve"> Halaman </w:t>
      </w:r>
      <w:r w:rsidRPr="00773987">
        <w:t>Home</w:t>
      </w:r>
      <w:bookmarkEnd w:id="97"/>
    </w:p>
    <w:p w14:paraId="5A533B03" w14:textId="77777777" w:rsidR="00A75D25" w:rsidRDefault="00A75D25" w:rsidP="00A75D25">
      <w:pPr>
        <w:ind w:firstLine="0"/>
      </w:pPr>
    </w:p>
    <w:p w14:paraId="424E7399" w14:textId="780B7A40" w:rsidR="00A75D25" w:rsidRPr="00A75D25" w:rsidRDefault="00A75D25" w:rsidP="00A75D25">
      <w:pPr>
        <w:ind w:firstLine="0"/>
        <w:rPr>
          <w:lang w:val="en-US"/>
        </w:rPr>
      </w:pPr>
      <w:r w:rsidRPr="00A75D25">
        <w:t xml:space="preserve">Saat pengguna mengakses halaman </w:t>
      </w:r>
      <w:r w:rsidRPr="00773987">
        <w:rPr>
          <w:i/>
          <w:iCs/>
        </w:rPr>
        <w:t>website</w:t>
      </w:r>
      <w:r w:rsidRPr="00A75D25">
        <w:t>, pengguna akan ditunjukkan halaman beranda</w:t>
      </w:r>
      <w:r>
        <w:rPr>
          <w:lang w:val="en-US"/>
        </w:rPr>
        <w:t xml:space="preserve"> seperti pada Gambar 3.5</w:t>
      </w:r>
      <w:r w:rsidRPr="00A75D25">
        <w:t xml:space="preserve"> dimana pengguna dapat memilih bahasa yang akan digunakan, dan metode penilaian yang akan digunakan dengan sebelah kiri merupakan metode tunggal dan sebelah kanan merupakan metode jamak.</w:t>
      </w:r>
      <w:r>
        <w:rPr>
          <w:lang w:val="en-US"/>
        </w:rPr>
        <w:t xml:space="preserve"> Pengguna juga dapat mengakses halaman bantuan dengan menekan logo tanda tanya yang ada pada pojok kanan atas halaman beranda web.</w:t>
      </w:r>
    </w:p>
    <w:p w14:paraId="6C64D4FD" w14:textId="734BDD53" w:rsidR="00A75D25" w:rsidRDefault="00A75D25" w:rsidP="00A75D25">
      <w:pPr>
        <w:ind w:firstLine="0"/>
      </w:pPr>
    </w:p>
    <w:p w14:paraId="4076BD40" w14:textId="7C2D457B" w:rsidR="00A75D25" w:rsidRDefault="00A75D25" w:rsidP="00A75D25">
      <w:pPr>
        <w:ind w:firstLine="0"/>
        <w:jc w:val="center"/>
      </w:pPr>
      <w:r>
        <w:rPr>
          <w:noProof/>
        </w:rPr>
        <w:lastRenderedPageBreak/>
        <w:drawing>
          <wp:inline distT="0" distB="0" distL="0" distR="0" wp14:anchorId="191D9ADE" wp14:editId="76EDFC67">
            <wp:extent cx="3070860" cy="2727229"/>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081282" cy="2736485"/>
                    </a:xfrm>
                    <a:prstGeom prst="rect">
                      <a:avLst/>
                    </a:prstGeom>
                    <a:noFill/>
                    <a:ln>
                      <a:noFill/>
                    </a:ln>
                  </pic:spPr>
                </pic:pic>
              </a:graphicData>
            </a:graphic>
          </wp:inline>
        </w:drawing>
      </w:r>
    </w:p>
    <w:p w14:paraId="6FCF8846" w14:textId="27CD457F" w:rsidR="00A75D25" w:rsidRDefault="00A75D25" w:rsidP="00A75D25">
      <w:pPr>
        <w:pStyle w:val="Gambar"/>
      </w:pPr>
      <w:bookmarkStart w:id="98" w:name="_Toc129693333"/>
      <w:r>
        <w:t>Gambar 3.6 Mockup Metode Penilaian Tunggal</w:t>
      </w:r>
      <w:bookmarkEnd w:id="98"/>
    </w:p>
    <w:p w14:paraId="08EFECD6" w14:textId="28A0635A" w:rsidR="00A75D25" w:rsidRDefault="00A75D25" w:rsidP="00A75D25">
      <w:pPr>
        <w:ind w:firstLine="0"/>
      </w:pPr>
    </w:p>
    <w:p w14:paraId="2C102E71" w14:textId="22F903B7" w:rsidR="00A75D25" w:rsidRDefault="00A75D25" w:rsidP="00A75D25">
      <w:pPr>
        <w:ind w:firstLine="0"/>
        <w:rPr>
          <w:lang w:val="en-US"/>
        </w:rPr>
      </w:pPr>
      <w:r>
        <w:rPr>
          <w:lang w:val="en-US"/>
        </w:rPr>
        <w:t xml:space="preserve">Pada Gambar 3.6 merupakan tampilan yang akan dilihat pengguna apabila memilih metode penilaian tunggal. Pada halaman ini, pengguna sebagai pengajar dapat mengisi jawaban pengajar di sebelah kiri dan jawaban </w:t>
      </w:r>
      <w:r w:rsidR="005D5457">
        <w:rPr>
          <w:lang w:val="en-US"/>
        </w:rPr>
        <w:t>pelajar untuk dinilai di sebelah kanan.</w:t>
      </w:r>
      <w:r>
        <w:rPr>
          <w:lang w:val="en-US"/>
        </w:rPr>
        <w:t xml:space="preserve"> </w:t>
      </w:r>
    </w:p>
    <w:p w14:paraId="4610468B" w14:textId="796F0BC6" w:rsidR="005D5457" w:rsidRDefault="005D5457" w:rsidP="00A75D25">
      <w:pPr>
        <w:ind w:firstLine="0"/>
        <w:rPr>
          <w:lang w:val="en-US"/>
        </w:rPr>
      </w:pPr>
    </w:p>
    <w:p w14:paraId="34239D7F" w14:textId="61ADA452" w:rsidR="005D5457" w:rsidRDefault="005D5457" w:rsidP="005D5457">
      <w:pPr>
        <w:ind w:firstLine="0"/>
        <w:jc w:val="center"/>
        <w:rPr>
          <w:lang w:val="en-US"/>
        </w:rPr>
      </w:pPr>
      <w:r>
        <w:rPr>
          <w:noProof/>
          <w:lang w:val="en-US"/>
        </w:rPr>
        <w:drawing>
          <wp:inline distT="0" distB="0" distL="0" distR="0" wp14:anchorId="7D80E67F" wp14:editId="42F4634D">
            <wp:extent cx="2865760" cy="254508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98760" cy="2574387"/>
                    </a:xfrm>
                    <a:prstGeom prst="rect">
                      <a:avLst/>
                    </a:prstGeom>
                    <a:noFill/>
                    <a:ln>
                      <a:noFill/>
                    </a:ln>
                  </pic:spPr>
                </pic:pic>
              </a:graphicData>
            </a:graphic>
          </wp:inline>
        </w:drawing>
      </w:r>
    </w:p>
    <w:p w14:paraId="5D85C1BE" w14:textId="124A14B3" w:rsidR="005D5457" w:rsidRPr="00A75D25" w:rsidRDefault="005D5457" w:rsidP="005D5457">
      <w:pPr>
        <w:pStyle w:val="Gambar"/>
      </w:pPr>
      <w:bookmarkStart w:id="99" w:name="_Toc129693334"/>
      <w:r>
        <w:t xml:space="preserve">Gambar 3.7 </w:t>
      </w:r>
      <w:r w:rsidRPr="00773987">
        <w:rPr>
          <w:i/>
          <w:iCs/>
        </w:rPr>
        <w:t>Mockup</w:t>
      </w:r>
      <w:r>
        <w:t xml:space="preserve"> Hasil Metode Penilaian Tunggal</w:t>
      </w:r>
      <w:bookmarkEnd w:id="99"/>
    </w:p>
    <w:p w14:paraId="0AFDEE24" w14:textId="38E9DA21" w:rsidR="00A75D25" w:rsidRDefault="005D5457" w:rsidP="00A75D25">
      <w:pPr>
        <w:ind w:firstLine="0"/>
        <w:rPr>
          <w:lang w:val="en-US"/>
        </w:rPr>
      </w:pPr>
      <w:r>
        <w:rPr>
          <w:lang w:val="en-US"/>
        </w:rPr>
        <w:t>Setelah memproses penilaian otomatis, aplikasi akan mengarahkan pengguna ke halaman hasil penilaian dengan metode penilaian 1 sebagaimana ditunjukkan pada Gambar 3.7 dimana pengguna dapat melihat jawban pengajar dan jawaban pelajar dengan persentase hasil jawabannya.</w:t>
      </w:r>
    </w:p>
    <w:p w14:paraId="7E61E9D1" w14:textId="0D540239" w:rsidR="005D5457" w:rsidRDefault="005D5457" w:rsidP="00A75D25">
      <w:pPr>
        <w:ind w:firstLine="0"/>
        <w:rPr>
          <w:lang w:val="en-US"/>
        </w:rPr>
      </w:pPr>
    </w:p>
    <w:p w14:paraId="6AE5EB98" w14:textId="6B7A15AD" w:rsidR="005D5457" w:rsidRDefault="005D5457" w:rsidP="005D5457">
      <w:pPr>
        <w:ind w:firstLine="0"/>
        <w:jc w:val="center"/>
        <w:rPr>
          <w:lang w:val="en-US"/>
        </w:rPr>
      </w:pPr>
      <w:r>
        <w:rPr>
          <w:noProof/>
          <w:lang w:val="en-US"/>
        </w:rPr>
        <w:drawing>
          <wp:inline distT="0" distB="0" distL="0" distR="0" wp14:anchorId="754E53DB" wp14:editId="0766D26A">
            <wp:extent cx="2933700" cy="2605417"/>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967685" cy="2635599"/>
                    </a:xfrm>
                    <a:prstGeom prst="rect">
                      <a:avLst/>
                    </a:prstGeom>
                    <a:noFill/>
                    <a:ln>
                      <a:noFill/>
                    </a:ln>
                  </pic:spPr>
                </pic:pic>
              </a:graphicData>
            </a:graphic>
          </wp:inline>
        </w:drawing>
      </w:r>
    </w:p>
    <w:p w14:paraId="459E7ACB" w14:textId="5BD4A3C9" w:rsidR="005D5457" w:rsidRDefault="005D5457" w:rsidP="005D5457">
      <w:pPr>
        <w:pStyle w:val="Gambar"/>
      </w:pPr>
      <w:bookmarkStart w:id="100" w:name="_Toc129693335"/>
      <w:r>
        <w:t xml:space="preserve">Gambar 3.8 </w:t>
      </w:r>
      <w:r w:rsidRPr="00773987">
        <w:rPr>
          <w:i/>
          <w:iCs/>
        </w:rPr>
        <w:t>Mockup</w:t>
      </w:r>
      <w:r>
        <w:t xml:space="preserve"> Metode Penilaian Jamak</w:t>
      </w:r>
      <w:bookmarkEnd w:id="100"/>
    </w:p>
    <w:p w14:paraId="079C3688" w14:textId="20E9ED11" w:rsidR="005D5457" w:rsidRDefault="005D5457" w:rsidP="005D5457">
      <w:pPr>
        <w:ind w:firstLine="0"/>
      </w:pPr>
    </w:p>
    <w:p w14:paraId="493867C9" w14:textId="644E7B41" w:rsidR="005D5457" w:rsidRDefault="00280BE0" w:rsidP="005D5457">
      <w:pPr>
        <w:ind w:firstLine="0"/>
        <w:rPr>
          <w:lang w:val="en-US"/>
        </w:rPr>
      </w:pPr>
      <w:r>
        <w:rPr>
          <w:lang w:val="en-US"/>
        </w:rPr>
        <w:t xml:space="preserve">Pada Gambar 3.8 diatas merupakan halaman yang akan ditampilkan apabila pengguna memilih metode penilaian secara jamak. Pada halaman ini, pengguna dapat mengisi jawaban pengajar dan memasukkan dokumen </w:t>
      </w:r>
      <w:r w:rsidRPr="00773987">
        <w:rPr>
          <w:i/>
          <w:iCs/>
          <w:lang w:val="en-US"/>
        </w:rPr>
        <w:t>excel</w:t>
      </w:r>
      <w:r>
        <w:rPr>
          <w:lang w:val="en-US"/>
        </w:rPr>
        <w:t xml:space="preserve"> (xls) pada aplikasi dan menentukan judul kolom berisi nama dan jawaban pelajar untuk diperiksa terhadap jawaban pengajar.</w:t>
      </w:r>
    </w:p>
    <w:p w14:paraId="31DB5A3C" w14:textId="6F6BE6FC" w:rsidR="00280BE0" w:rsidRDefault="00280BE0" w:rsidP="005D5457">
      <w:pPr>
        <w:ind w:firstLine="0"/>
        <w:rPr>
          <w:lang w:val="en-US"/>
        </w:rPr>
      </w:pPr>
    </w:p>
    <w:p w14:paraId="441D83FB" w14:textId="2047B978" w:rsidR="001B04F1" w:rsidRDefault="001B04F1" w:rsidP="001B04F1">
      <w:pPr>
        <w:ind w:firstLine="0"/>
        <w:rPr>
          <w:lang w:val="en-US"/>
        </w:rPr>
      </w:pPr>
      <w:r>
        <w:rPr>
          <w:lang w:val="en-US"/>
        </w:rPr>
        <w:t>Gambar 3.9 merupakan halaman yang akan ditampilkan kepada pengguna untuk melihat hasil penilaian otomatis oleh aplikasi. Aplikasi akan menampilkan halaman yang akan menunjukkan jawaban pengajar pada bagian atas dan tabel berisi nama, jawaban, dan persentase nilai pelajar.</w:t>
      </w:r>
    </w:p>
    <w:p w14:paraId="1989520D" w14:textId="77777777" w:rsidR="001B04F1" w:rsidRDefault="001B04F1" w:rsidP="005D5457">
      <w:pPr>
        <w:ind w:firstLine="0"/>
        <w:rPr>
          <w:lang w:val="en-US"/>
        </w:rPr>
      </w:pPr>
    </w:p>
    <w:p w14:paraId="6B2BB516" w14:textId="6EB6F57E" w:rsidR="00280BE0" w:rsidRDefault="00280BE0" w:rsidP="00280BE0">
      <w:pPr>
        <w:ind w:firstLine="0"/>
        <w:jc w:val="center"/>
        <w:rPr>
          <w:lang w:val="en-US"/>
        </w:rPr>
      </w:pPr>
      <w:r>
        <w:rPr>
          <w:noProof/>
          <w:lang w:val="en-US"/>
        </w:rPr>
        <w:lastRenderedPageBreak/>
        <w:drawing>
          <wp:inline distT="0" distB="0" distL="0" distR="0" wp14:anchorId="2B25525A" wp14:editId="3BAA42E8">
            <wp:extent cx="3345180" cy="3648207"/>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377808" cy="3683790"/>
                    </a:xfrm>
                    <a:prstGeom prst="rect">
                      <a:avLst/>
                    </a:prstGeom>
                    <a:noFill/>
                    <a:ln>
                      <a:noFill/>
                    </a:ln>
                  </pic:spPr>
                </pic:pic>
              </a:graphicData>
            </a:graphic>
          </wp:inline>
        </w:drawing>
      </w:r>
    </w:p>
    <w:p w14:paraId="7BF4CD78" w14:textId="7D1698AE" w:rsidR="00280BE0" w:rsidRDefault="00280BE0" w:rsidP="00280BE0">
      <w:pPr>
        <w:pStyle w:val="Gambar"/>
      </w:pPr>
      <w:bookmarkStart w:id="101" w:name="_Toc129693336"/>
      <w:r>
        <w:t xml:space="preserve">Gambar 3.9 </w:t>
      </w:r>
      <w:r w:rsidRPr="00773987">
        <w:rPr>
          <w:i/>
          <w:iCs/>
        </w:rPr>
        <w:t>Mockup</w:t>
      </w:r>
      <w:r>
        <w:t xml:space="preserve"> Hasil Metode Penilaian Jamak</w:t>
      </w:r>
      <w:bookmarkEnd w:id="101"/>
    </w:p>
    <w:p w14:paraId="5414DF3E" w14:textId="3FC52258" w:rsidR="00280BE0" w:rsidRDefault="00280BE0" w:rsidP="00280BE0">
      <w:pPr>
        <w:ind w:firstLine="0"/>
        <w:rPr>
          <w:lang w:val="en-US"/>
        </w:rPr>
      </w:pPr>
    </w:p>
    <w:p w14:paraId="08C35520" w14:textId="0DD58A69" w:rsidR="00280BE0" w:rsidRDefault="00280BE0" w:rsidP="00280BE0">
      <w:pPr>
        <w:ind w:firstLine="0"/>
        <w:jc w:val="center"/>
        <w:rPr>
          <w:lang w:val="en-US"/>
        </w:rPr>
      </w:pPr>
      <w:r>
        <w:rPr>
          <w:noProof/>
          <w:lang w:val="en-US"/>
        </w:rPr>
        <w:drawing>
          <wp:inline distT="0" distB="0" distL="0" distR="0" wp14:anchorId="1B3C2F60" wp14:editId="352EA2ED">
            <wp:extent cx="2804160" cy="2490372"/>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811211" cy="2496634"/>
                    </a:xfrm>
                    <a:prstGeom prst="rect">
                      <a:avLst/>
                    </a:prstGeom>
                    <a:noFill/>
                    <a:ln>
                      <a:noFill/>
                    </a:ln>
                  </pic:spPr>
                </pic:pic>
              </a:graphicData>
            </a:graphic>
          </wp:inline>
        </w:drawing>
      </w:r>
    </w:p>
    <w:p w14:paraId="542BA699" w14:textId="7AA2EFFB" w:rsidR="00280BE0" w:rsidRDefault="00280BE0" w:rsidP="00280BE0">
      <w:pPr>
        <w:pStyle w:val="Gambar"/>
      </w:pPr>
      <w:bookmarkStart w:id="102" w:name="_Toc129693337"/>
      <w:r>
        <w:t xml:space="preserve">Gambar 3.10 </w:t>
      </w:r>
      <w:r w:rsidRPr="00773987">
        <w:rPr>
          <w:i/>
          <w:iCs/>
        </w:rPr>
        <w:t>Mockup</w:t>
      </w:r>
      <w:r>
        <w:t xml:space="preserve"> Halaman Bantuan</w:t>
      </w:r>
      <w:bookmarkEnd w:id="102"/>
    </w:p>
    <w:p w14:paraId="57DD63A6" w14:textId="77777777" w:rsidR="001B04F1" w:rsidRDefault="001B04F1" w:rsidP="00280BE0">
      <w:pPr>
        <w:pStyle w:val="Gambar"/>
      </w:pPr>
    </w:p>
    <w:p w14:paraId="354C54EE" w14:textId="2CB1ECD9" w:rsidR="00280BE0" w:rsidRPr="00280BE0" w:rsidRDefault="00280BE0" w:rsidP="00280BE0">
      <w:pPr>
        <w:ind w:firstLine="0"/>
        <w:rPr>
          <w:lang w:val="en-US"/>
        </w:rPr>
      </w:pPr>
      <w:r>
        <w:rPr>
          <w:lang w:val="en-US"/>
        </w:rPr>
        <w:t xml:space="preserve">Apabila pada </w:t>
      </w:r>
      <w:r w:rsidR="00A76D7C">
        <w:rPr>
          <w:lang w:val="en-US"/>
        </w:rPr>
        <w:t>halaman beranda seperti pada Gambar 3.5 pengguna memutuskan untuk menekan logo tanda tanya, maka pengguna akan diarahkan ke halaman bantuan seperti pada Gambar 3.10. Pada halaman ini, pengguna dapat melihat cara menggunakan aplikasi penilaian esai otomatis.</w:t>
      </w:r>
    </w:p>
    <w:p w14:paraId="512BED8A" w14:textId="77777777" w:rsidR="005D5457" w:rsidRPr="00D376BA" w:rsidRDefault="005D5457" w:rsidP="00A75D25">
      <w:pPr>
        <w:ind w:firstLine="0"/>
      </w:pPr>
    </w:p>
    <w:p w14:paraId="1DCF8987" w14:textId="300B1E2F" w:rsidR="009C3D6A" w:rsidRDefault="009C3D6A" w:rsidP="009C3D6A">
      <w:pPr>
        <w:pStyle w:val="Heading3"/>
        <w:numPr>
          <w:ilvl w:val="0"/>
          <w:numId w:val="25"/>
        </w:numPr>
        <w:ind w:left="0" w:firstLine="0"/>
        <w:rPr>
          <w:lang w:val="en-US"/>
        </w:rPr>
      </w:pPr>
      <w:bookmarkStart w:id="103" w:name="_Toc129693221"/>
      <w:r>
        <w:rPr>
          <w:lang w:val="en-US"/>
        </w:rPr>
        <w:t>Pembuatan Uji Coba (Test Writing)</w:t>
      </w:r>
      <w:bookmarkEnd w:id="103"/>
    </w:p>
    <w:p w14:paraId="3C23D291" w14:textId="3B567DAF" w:rsidR="004E2FC0" w:rsidRDefault="004E2FC0" w:rsidP="004E2FC0">
      <w:pPr>
        <w:ind w:firstLine="0"/>
        <w:rPr>
          <w:lang w:val="en-US"/>
        </w:rPr>
      </w:pPr>
      <w:r>
        <w:rPr>
          <w:lang w:val="en-US"/>
        </w:rPr>
        <w:t>Pada tahap ini, pengembang membuat uji coba lengkap dengan ekspektasi berupa hasil dari pengujian tersebut. Pengembang membuat uji coba berdasarkan satu kebutuhan yang telah didapat dari tahap sebelumnya.</w:t>
      </w:r>
    </w:p>
    <w:p w14:paraId="002083FC" w14:textId="087C2C8A" w:rsidR="00C64185" w:rsidRDefault="00C64185" w:rsidP="004E2FC0">
      <w:pPr>
        <w:ind w:firstLine="0"/>
        <w:rPr>
          <w:lang w:val="en-US"/>
        </w:rPr>
      </w:pPr>
    </w:p>
    <w:p w14:paraId="1EC566AD" w14:textId="201E9B9B" w:rsidR="00C64185" w:rsidRDefault="00E3118C" w:rsidP="00E3118C">
      <w:pPr>
        <w:ind w:firstLine="0"/>
        <w:rPr>
          <w:lang w:val="en-US"/>
        </w:rPr>
      </w:pPr>
      <w:r>
        <w:rPr>
          <w:lang w:val="en-US"/>
        </w:rPr>
        <w:t>Aplikasi yang dikembangkan akan memiliki 4 skenario uji coba yang harus berhasil setiapnya dengan ekspektasi pada Tabel</w:t>
      </w:r>
      <w:r w:rsidR="00837CDD">
        <w:rPr>
          <w:lang w:val="en-US"/>
        </w:rPr>
        <w:t xml:space="preserve"> 3.</w:t>
      </w:r>
      <w:r w:rsidR="005262E1">
        <w:rPr>
          <w:lang w:val="en-US"/>
        </w:rPr>
        <w:t>4</w:t>
      </w:r>
      <w:r>
        <w:rPr>
          <w:lang w:val="en-US"/>
        </w:rPr>
        <w:t xml:space="preserve"> berikut ini:</w:t>
      </w:r>
    </w:p>
    <w:p w14:paraId="6AADC345" w14:textId="1BC30E2E" w:rsidR="00E3118C" w:rsidRDefault="00E3118C" w:rsidP="00E3118C">
      <w:pPr>
        <w:ind w:firstLine="0"/>
        <w:rPr>
          <w:lang w:val="en-US"/>
        </w:rPr>
      </w:pPr>
    </w:p>
    <w:p w14:paraId="2503BB14" w14:textId="4501987B" w:rsidR="00837CDD" w:rsidRDefault="00837CDD" w:rsidP="00837CDD">
      <w:pPr>
        <w:pStyle w:val="Tabel"/>
      </w:pPr>
      <w:bookmarkStart w:id="104" w:name="_Toc129693322"/>
      <w:r>
        <w:t>Tabel 3.</w:t>
      </w:r>
      <w:r w:rsidR="005262E1">
        <w:t>4</w:t>
      </w:r>
      <w:r>
        <w:t xml:space="preserve"> Skenario Uji Coba</w:t>
      </w:r>
      <w:bookmarkEnd w:id="104"/>
    </w:p>
    <w:tbl>
      <w:tblPr>
        <w:tblStyle w:val="TableGrid"/>
        <w:tblW w:w="0" w:type="auto"/>
        <w:tblLook w:val="04A0" w:firstRow="1" w:lastRow="0" w:firstColumn="1" w:lastColumn="0" w:noHBand="0" w:noVBand="1"/>
      </w:tblPr>
      <w:tblGrid>
        <w:gridCol w:w="1138"/>
        <w:gridCol w:w="3110"/>
        <w:gridCol w:w="2790"/>
        <w:gridCol w:w="1350"/>
      </w:tblGrid>
      <w:tr w:rsidR="00E3118C" w14:paraId="0FCE5DAA" w14:textId="77777777" w:rsidTr="002D390F">
        <w:tc>
          <w:tcPr>
            <w:tcW w:w="1138" w:type="dxa"/>
          </w:tcPr>
          <w:p w14:paraId="468D7074" w14:textId="17011DF2" w:rsidR="00E3118C" w:rsidRPr="00E3118C" w:rsidRDefault="00E3118C" w:rsidP="00E3118C">
            <w:pPr>
              <w:ind w:firstLine="0"/>
              <w:jc w:val="center"/>
              <w:rPr>
                <w:b/>
                <w:bCs/>
                <w:lang w:val="en-US"/>
              </w:rPr>
            </w:pPr>
            <w:r>
              <w:rPr>
                <w:b/>
                <w:bCs/>
                <w:lang w:val="en-US"/>
              </w:rPr>
              <w:t>Skenario</w:t>
            </w:r>
          </w:p>
        </w:tc>
        <w:tc>
          <w:tcPr>
            <w:tcW w:w="3110" w:type="dxa"/>
          </w:tcPr>
          <w:p w14:paraId="51AFD93C" w14:textId="785466F9" w:rsidR="00E3118C" w:rsidRPr="00E3118C" w:rsidRDefault="00E3118C" w:rsidP="00E3118C">
            <w:pPr>
              <w:ind w:firstLine="0"/>
              <w:jc w:val="center"/>
              <w:rPr>
                <w:b/>
                <w:bCs/>
                <w:lang w:val="en-US"/>
              </w:rPr>
            </w:pPr>
            <w:r>
              <w:rPr>
                <w:b/>
                <w:bCs/>
                <w:lang w:val="en-US"/>
              </w:rPr>
              <w:t>Masukkan Jawaban Pengajar</w:t>
            </w:r>
          </w:p>
        </w:tc>
        <w:tc>
          <w:tcPr>
            <w:tcW w:w="2790" w:type="dxa"/>
          </w:tcPr>
          <w:p w14:paraId="6E8142A2" w14:textId="031B18BB" w:rsidR="00E3118C" w:rsidRDefault="00E3118C" w:rsidP="00E3118C">
            <w:pPr>
              <w:ind w:firstLine="0"/>
              <w:jc w:val="center"/>
              <w:rPr>
                <w:b/>
                <w:bCs/>
                <w:lang w:val="en-US"/>
              </w:rPr>
            </w:pPr>
            <w:r>
              <w:rPr>
                <w:b/>
                <w:bCs/>
                <w:lang w:val="en-US"/>
              </w:rPr>
              <w:t>Masukkan Jawaban Pelajar</w:t>
            </w:r>
          </w:p>
        </w:tc>
        <w:tc>
          <w:tcPr>
            <w:tcW w:w="1350" w:type="dxa"/>
          </w:tcPr>
          <w:p w14:paraId="622DBD91" w14:textId="4A746631" w:rsidR="00E3118C" w:rsidRPr="00E3118C" w:rsidRDefault="00E3118C" w:rsidP="00E3118C">
            <w:pPr>
              <w:ind w:firstLine="0"/>
              <w:jc w:val="center"/>
              <w:rPr>
                <w:b/>
                <w:bCs/>
                <w:lang w:val="en-US"/>
              </w:rPr>
            </w:pPr>
            <w:r>
              <w:rPr>
                <w:b/>
                <w:bCs/>
                <w:lang w:val="en-US"/>
              </w:rPr>
              <w:t>Ekspektasi Keluaran</w:t>
            </w:r>
          </w:p>
        </w:tc>
      </w:tr>
      <w:tr w:rsidR="00E3118C" w14:paraId="781ACAD9" w14:textId="77777777" w:rsidTr="002D390F">
        <w:tc>
          <w:tcPr>
            <w:tcW w:w="1138" w:type="dxa"/>
          </w:tcPr>
          <w:p w14:paraId="7AEBEB24" w14:textId="774CA741" w:rsidR="00E3118C" w:rsidRDefault="00E3118C" w:rsidP="002D390F">
            <w:pPr>
              <w:ind w:firstLine="0"/>
              <w:jc w:val="center"/>
              <w:rPr>
                <w:lang w:val="en-US"/>
              </w:rPr>
            </w:pPr>
            <w:r>
              <w:rPr>
                <w:lang w:val="en-US"/>
              </w:rPr>
              <w:t>SC1</w:t>
            </w:r>
          </w:p>
        </w:tc>
        <w:tc>
          <w:tcPr>
            <w:tcW w:w="3110" w:type="dxa"/>
          </w:tcPr>
          <w:p w14:paraId="2FF1F651" w14:textId="2CDDCAC8" w:rsidR="00E3118C" w:rsidRDefault="00CD01EE" w:rsidP="00E3118C">
            <w:pPr>
              <w:ind w:firstLine="0"/>
              <w:rPr>
                <w:lang w:val="en-US"/>
              </w:rPr>
            </w:pPr>
            <w:r>
              <w:rPr>
                <w:lang w:val="en-US"/>
              </w:rPr>
              <w:t>Teks “</w:t>
            </w:r>
            <w:r w:rsidR="002D390F" w:rsidRPr="002D390F">
              <w:rPr>
                <w:lang w:val="en-US"/>
              </w:rPr>
              <w:t>To sumulate the behaviour of portions of the desired software product.</w:t>
            </w:r>
            <w:r>
              <w:rPr>
                <w:lang w:val="en-US"/>
              </w:rPr>
              <w:t>”</w:t>
            </w:r>
          </w:p>
        </w:tc>
        <w:tc>
          <w:tcPr>
            <w:tcW w:w="2790" w:type="dxa"/>
          </w:tcPr>
          <w:p w14:paraId="6FA8246A" w14:textId="727F8202" w:rsidR="00E3118C" w:rsidRDefault="00CD01EE" w:rsidP="00E3118C">
            <w:pPr>
              <w:ind w:firstLine="0"/>
              <w:rPr>
                <w:lang w:val="en-US"/>
              </w:rPr>
            </w:pPr>
            <w:r>
              <w:rPr>
                <w:lang w:val="en-US"/>
              </w:rPr>
              <w:t>Teks “</w:t>
            </w:r>
            <w:r w:rsidR="00E3118C" w:rsidRPr="00E3118C">
              <w:rPr>
                <w:lang w:val="en-US"/>
              </w:rPr>
              <w:t>Simulating the behavior of only a portion of the desired software product.</w:t>
            </w:r>
            <w:r>
              <w:rPr>
                <w:lang w:val="en-US"/>
              </w:rPr>
              <w:t>”</w:t>
            </w:r>
          </w:p>
        </w:tc>
        <w:tc>
          <w:tcPr>
            <w:tcW w:w="1350" w:type="dxa"/>
          </w:tcPr>
          <w:p w14:paraId="70834C80" w14:textId="588AF2B1" w:rsidR="00E3118C" w:rsidRDefault="002D390F" w:rsidP="00E3118C">
            <w:pPr>
              <w:ind w:firstLine="0"/>
              <w:rPr>
                <w:lang w:val="en-US"/>
              </w:rPr>
            </w:pPr>
            <w:r>
              <w:rPr>
                <w:lang w:val="en-US"/>
              </w:rPr>
              <w:t>71%</w:t>
            </w:r>
          </w:p>
        </w:tc>
      </w:tr>
      <w:tr w:rsidR="002D390F" w14:paraId="50177B07" w14:textId="77777777" w:rsidTr="002D390F">
        <w:tc>
          <w:tcPr>
            <w:tcW w:w="1138" w:type="dxa"/>
          </w:tcPr>
          <w:p w14:paraId="36E4ECE1" w14:textId="37DD4A5F" w:rsidR="002D390F" w:rsidRDefault="002D390F" w:rsidP="002D390F">
            <w:pPr>
              <w:ind w:firstLine="0"/>
              <w:jc w:val="center"/>
              <w:rPr>
                <w:lang w:val="en-US"/>
              </w:rPr>
            </w:pPr>
            <w:r>
              <w:rPr>
                <w:lang w:val="en-US"/>
              </w:rPr>
              <w:t>SC2</w:t>
            </w:r>
          </w:p>
        </w:tc>
        <w:tc>
          <w:tcPr>
            <w:tcW w:w="3110" w:type="dxa"/>
          </w:tcPr>
          <w:p w14:paraId="144DBB49" w14:textId="72FFDEE4" w:rsidR="002D390F" w:rsidRDefault="00CD01EE" w:rsidP="002D390F">
            <w:pPr>
              <w:ind w:firstLine="0"/>
              <w:rPr>
                <w:lang w:val="en-US"/>
              </w:rPr>
            </w:pPr>
            <w:r>
              <w:rPr>
                <w:lang w:val="en-US"/>
              </w:rPr>
              <w:t>Teks “</w:t>
            </w:r>
            <w:r w:rsidR="002D390F" w:rsidRPr="002D390F">
              <w:rPr>
                <w:lang w:val="en-US"/>
              </w:rPr>
              <w:t>To sumulate the behaviour of portions of the desired software product.</w:t>
            </w:r>
            <w:r>
              <w:rPr>
                <w:lang w:val="en-US"/>
              </w:rPr>
              <w:t>”</w:t>
            </w:r>
          </w:p>
        </w:tc>
        <w:tc>
          <w:tcPr>
            <w:tcW w:w="2790" w:type="dxa"/>
          </w:tcPr>
          <w:p w14:paraId="64A59A13" w14:textId="7D68DE28" w:rsidR="002D390F" w:rsidRDefault="002D390F" w:rsidP="002D390F">
            <w:pPr>
              <w:ind w:firstLine="0"/>
              <w:rPr>
                <w:lang w:val="en-US"/>
              </w:rPr>
            </w:pPr>
            <w:r>
              <w:rPr>
                <w:lang w:val="en-US"/>
              </w:rPr>
              <w:t>Dokumen CSV berisi jawaban pelajar</w:t>
            </w:r>
            <w:r w:rsidR="00AC57DF">
              <w:rPr>
                <w:lang w:val="en-US"/>
              </w:rPr>
              <w:t xml:space="preserve"> (“dataset.csv”)</w:t>
            </w:r>
          </w:p>
        </w:tc>
        <w:tc>
          <w:tcPr>
            <w:tcW w:w="1350" w:type="dxa"/>
          </w:tcPr>
          <w:p w14:paraId="0516A07C" w14:textId="77FA0CA9" w:rsidR="002D390F" w:rsidRDefault="002D390F" w:rsidP="002D390F">
            <w:pPr>
              <w:ind w:firstLine="0"/>
              <w:rPr>
                <w:lang w:val="en-US"/>
              </w:rPr>
            </w:pPr>
            <w:r>
              <w:rPr>
                <w:lang w:val="en-US"/>
              </w:rPr>
              <w:t>Persentase Hasil Penilaian</w:t>
            </w:r>
          </w:p>
        </w:tc>
      </w:tr>
      <w:tr w:rsidR="002D390F" w14:paraId="1F88BD57" w14:textId="77777777" w:rsidTr="002D390F">
        <w:tc>
          <w:tcPr>
            <w:tcW w:w="1138" w:type="dxa"/>
          </w:tcPr>
          <w:p w14:paraId="2FD7AE69" w14:textId="5D40282F" w:rsidR="002D390F" w:rsidRDefault="00677B79" w:rsidP="002D390F">
            <w:pPr>
              <w:ind w:firstLine="0"/>
              <w:jc w:val="center"/>
              <w:rPr>
                <w:lang w:val="en-US"/>
              </w:rPr>
            </w:pPr>
            <w:r>
              <w:rPr>
                <w:lang w:val="en-US"/>
              </w:rPr>
              <w:t>SC3</w:t>
            </w:r>
          </w:p>
        </w:tc>
        <w:tc>
          <w:tcPr>
            <w:tcW w:w="3110" w:type="dxa"/>
          </w:tcPr>
          <w:p w14:paraId="270F0CCB" w14:textId="77777777" w:rsidR="00AE47D0" w:rsidRDefault="00AE47D0" w:rsidP="002D390F">
            <w:pPr>
              <w:ind w:firstLine="0"/>
              <w:rPr>
                <w:lang w:val="en-US"/>
              </w:rPr>
            </w:pPr>
            <w:r>
              <w:rPr>
                <w:lang w:val="en-US"/>
              </w:rPr>
              <w:t>Teks “</w:t>
            </w:r>
          </w:p>
          <w:p w14:paraId="4D5E584D" w14:textId="630347F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Fungsi karbohidrat adalah sebagai pemasok energi, dapat memperlancar proses pada pencernaan, memberikan efek kenyang dengan kandungan selulosa-nya dan penyeimbang asam dan basa dalam tubuh </w:t>
            </w:r>
            <w:r>
              <w:rPr>
                <w:rFonts w:ascii="Cambria" w:hAnsi="Cambria" w:cs="Calibri"/>
                <w:color w:val="000000"/>
                <w:sz w:val="22"/>
                <w:szCs w:val="22"/>
                <w:lang w:val="en-US"/>
              </w:rPr>
              <w:t>“</w:t>
            </w:r>
          </w:p>
        </w:tc>
        <w:tc>
          <w:tcPr>
            <w:tcW w:w="2790" w:type="dxa"/>
          </w:tcPr>
          <w:p w14:paraId="71A7B998" w14:textId="77777777" w:rsidR="00AE47D0" w:rsidRDefault="00AE47D0" w:rsidP="002D390F">
            <w:pPr>
              <w:ind w:firstLine="0"/>
              <w:rPr>
                <w:lang w:val="en-US"/>
              </w:rPr>
            </w:pPr>
            <w:r>
              <w:rPr>
                <w:lang w:val="en-US"/>
              </w:rPr>
              <w:t>Teks “</w:t>
            </w:r>
          </w:p>
          <w:p w14:paraId="746DEE45" w14:textId="505B7F0C" w:rsidR="002D390F" w:rsidRPr="00AE47D0" w:rsidRDefault="00AE47D0" w:rsidP="00AE47D0">
            <w:pPr>
              <w:rPr>
                <w:rFonts w:ascii="Cambria" w:hAnsi="Cambria" w:cs="Calibri"/>
                <w:color w:val="000000"/>
                <w:sz w:val="22"/>
                <w:szCs w:val="22"/>
              </w:rPr>
            </w:pPr>
            <w:r>
              <w:rPr>
                <w:rFonts w:ascii="Cambria" w:hAnsi="Cambria" w:cs="Calibri"/>
                <w:color w:val="000000"/>
                <w:sz w:val="22"/>
                <w:szCs w:val="22"/>
              </w:rPr>
              <w:t xml:space="preserve">Karbohidrat mempunyai peran penting untuk proses metabolisme atau proses yang berfungsi sebagai penyeimbang asam dan basa dalam tubuh. Karbohidrat dapat mencegah terjadinya ketidaksempurnaan proses oksidasi lemak. Fungsi karbohidrat yang utama adalah sebagai pemasok energi. Makanan berkarbohidrat dan serat tinggi dapat membantu memperlancar proses pada pencernaan. </w:t>
            </w:r>
            <w:r>
              <w:rPr>
                <w:rFonts w:ascii="Cambria" w:hAnsi="Cambria" w:cs="Calibri"/>
                <w:color w:val="000000"/>
                <w:sz w:val="22"/>
                <w:szCs w:val="22"/>
                <w:lang w:val="en-US"/>
              </w:rPr>
              <w:t>”</w:t>
            </w:r>
          </w:p>
        </w:tc>
        <w:tc>
          <w:tcPr>
            <w:tcW w:w="1350" w:type="dxa"/>
          </w:tcPr>
          <w:p w14:paraId="376E5A3E" w14:textId="574FF196" w:rsidR="002D390F" w:rsidRDefault="00AE47D0" w:rsidP="002D390F">
            <w:pPr>
              <w:ind w:firstLine="0"/>
              <w:rPr>
                <w:lang w:val="en-US"/>
              </w:rPr>
            </w:pPr>
            <w:r>
              <w:rPr>
                <w:lang w:val="en-US"/>
              </w:rPr>
              <w:t>83%</w:t>
            </w:r>
          </w:p>
        </w:tc>
      </w:tr>
    </w:tbl>
    <w:p w14:paraId="6F209E6C" w14:textId="77777777" w:rsidR="00E3118C" w:rsidRPr="00E3118C" w:rsidRDefault="00E3118C" w:rsidP="00E3118C">
      <w:pPr>
        <w:ind w:firstLine="0"/>
        <w:rPr>
          <w:lang w:val="en-US"/>
        </w:rPr>
      </w:pP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105" w:name="_Toc129693222"/>
      <w:r>
        <w:rPr>
          <w:lang w:val="en-US"/>
        </w:rPr>
        <w:t>Pembuatan Kode (Coding)</w:t>
      </w:r>
      <w:bookmarkEnd w:id="105"/>
    </w:p>
    <w:p w14:paraId="7521D7AE" w14:textId="1D757515" w:rsidR="004E2FC0" w:rsidRDefault="004E2FC0" w:rsidP="004E2FC0">
      <w:pPr>
        <w:ind w:firstLine="0"/>
        <w:rPr>
          <w:lang w:val="en-US"/>
        </w:rPr>
      </w:pPr>
      <w:r>
        <w:rPr>
          <w:lang w:val="en-US"/>
        </w:rPr>
        <w:t xml:space="preserve">Pada tahap ini, pengembang akan membuat fungsi pada perangkat lunak yang dikembangkan yang dapat memenuhi uji coba pada tahapan sebelumnya. Apabila </w:t>
      </w:r>
      <w:r>
        <w:rPr>
          <w:lang w:val="en-US"/>
        </w:rPr>
        <w:lastRenderedPageBreak/>
        <w:t>ekspektasi hasil uji coba tidak dapat terpenuhi, maka kode dianggap gagal dan harus dibuat ulang hingga berhasil meraih ekspektasi yang diharapkan dari uji coba tersebu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106" w:name="_Toc129693223"/>
      <w:r>
        <w:rPr>
          <w:lang w:val="en-US"/>
        </w:rPr>
        <w:t>Refaktor (Refactor)</w:t>
      </w:r>
      <w:bookmarkEnd w:id="106"/>
    </w:p>
    <w:p w14:paraId="3F43BFAD" w14:textId="67F80D79" w:rsidR="004E2FC0" w:rsidRDefault="004E2FC0" w:rsidP="004E2FC0">
      <w:pPr>
        <w:ind w:firstLine="0"/>
        <w:rPr>
          <w:lang w:val="en-US"/>
        </w:rPr>
      </w:pPr>
      <w:r>
        <w:rPr>
          <w:lang w:val="en-US"/>
        </w:rPr>
        <w:t>Saat kode untuk suatu fungsi berdasarkan suatu uji coba sudah berhasil dibuat, maka akan dilakukan pembersihan kode. Pembersihan disini berarti kode akan tulis sedemikian rupa agar tidak bersifat ambigu bagi pengembang lain yang mungkin akan melanjutkan pengembangan perangkat lunak yang sedang dikembangkan saat ini di masa depan.</w:t>
      </w:r>
      <w:r w:rsidR="000D2A1D">
        <w:rPr>
          <w:lang w:val="en-US"/>
        </w:rPr>
        <w:t xml:space="preserve"> Setelah melakukan refaktorisasi kode, pengembang dapat kembali ke tahap kebutuhan dan mengulang seluruh tahapan ini dengan kebutuhan yang berbeda hingga semua kebutuhan berhasil dibua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107" w:name="_41mghml" w:colFirst="0" w:colLast="0"/>
      <w:bookmarkStart w:id="108" w:name="_2grqrue" w:colFirst="0" w:colLast="0"/>
      <w:bookmarkStart w:id="109" w:name="_Toc129693224"/>
      <w:bookmarkEnd w:id="107"/>
      <w:bookmarkEnd w:id="108"/>
      <w:r>
        <w:t>Rancangan Pengujian</w:t>
      </w:r>
      <w:bookmarkEnd w:id="109"/>
    </w:p>
    <w:p w14:paraId="529602EB" w14:textId="718696A0" w:rsidR="002B761C" w:rsidRDefault="002B761C" w:rsidP="002B761C">
      <w:pPr>
        <w:ind w:firstLine="0"/>
        <w:rPr>
          <w:bCs/>
          <w:color w:val="000000"/>
          <w:lang w:val="en-US"/>
        </w:rPr>
      </w:pPr>
      <w:r>
        <w:rPr>
          <w:bCs/>
          <w:color w:val="000000"/>
          <w:lang w:val="en-US"/>
        </w:rPr>
        <w:t>Setelah aplikasi yang dikembangkan pada penelitian ini diluncurkan, akan dilakukan pengujian untuk memastikan bahwa aplikasi yang telah dikembangkan layak sebelum dapat digunakan seutuhnya oleh publik. Pengujian yang dimaksud adalah sebagai beriku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110" w:name="_Toc129693225"/>
      <w:r>
        <w:rPr>
          <w:lang w:val="en-US"/>
        </w:rPr>
        <w:t>Responsiveness</w:t>
      </w:r>
      <w:bookmarkEnd w:id="110"/>
    </w:p>
    <w:p w14:paraId="3B3C4437" w14:textId="5025108E" w:rsidR="004803A6" w:rsidRPr="004803A6" w:rsidRDefault="004803A6" w:rsidP="004803A6">
      <w:pPr>
        <w:ind w:firstLine="0"/>
        <w:rPr>
          <w:lang w:val="en-US"/>
        </w:rPr>
      </w:pPr>
      <w:r w:rsidRPr="004803A6">
        <w:rPr>
          <w:lang w:val="en-US"/>
        </w:rPr>
        <w:t xml:space="preserve">Aplikasi berbasis website yang dibangun harus bersifat </w:t>
      </w:r>
      <w:r w:rsidRPr="00773987">
        <w:rPr>
          <w:i/>
          <w:iCs/>
          <w:lang w:val="en-US"/>
        </w:rPr>
        <w:t>responsive</w:t>
      </w:r>
      <w:r w:rsidRPr="004803A6">
        <w:rPr>
          <w:lang w:val="en-US"/>
        </w:rPr>
        <w:t xml:space="preserve">, yaitu kemampuan </w:t>
      </w:r>
      <w:r w:rsidRPr="00773987">
        <w:rPr>
          <w:i/>
          <w:iCs/>
          <w:lang w:val="en-US"/>
        </w:rPr>
        <w:t>website</w:t>
      </w:r>
      <w:r w:rsidRPr="004803A6">
        <w:rPr>
          <w:lang w:val="en-US"/>
        </w:rPr>
        <w:t xml:space="preserve"> yang dibangun untuk beradaptasi dengan setiap resolusi layar yang digunakan pengguna</w:t>
      </w:r>
      <w:r w:rsidR="00202F8B">
        <w:rPr>
          <w:lang w:val="en-US"/>
        </w:rPr>
        <w:t xml:space="preserve"> </w:t>
      </w:r>
      <w:r w:rsidRPr="004803A6">
        <w:rPr>
          <w:lang w:val="en-US"/>
        </w:rPr>
        <w:t xml:space="preserve">[18] agar pengguna website selalu nyaman dengan tampilan </w:t>
      </w:r>
      <w:r w:rsidRPr="00773987">
        <w:rPr>
          <w:i/>
          <w:iCs/>
          <w:lang w:val="en-US"/>
        </w:rPr>
        <w:t>website</w:t>
      </w:r>
      <w:r w:rsidRPr="004803A6">
        <w:rPr>
          <w:lang w:val="en-US"/>
        </w:rPr>
        <w:t>nya.</w:t>
      </w:r>
    </w:p>
    <w:p w14:paraId="1DF745B7" w14:textId="51B65296" w:rsidR="004803A6" w:rsidRDefault="004803A6" w:rsidP="004803A6">
      <w:pPr>
        <w:ind w:firstLine="0"/>
        <w:rPr>
          <w:lang w:val="en-US"/>
        </w:rPr>
      </w:pPr>
      <w:r w:rsidRPr="004803A6">
        <w:rPr>
          <w:lang w:val="en-US"/>
        </w:rPr>
        <w:t xml:space="preserve">Pengujian terkait responsiveness ini dilakukan dengan cara mengakses </w:t>
      </w:r>
      <w:r w:rsidRPr="00773987">
        <w:rPr>
          <w:i/>
          <w:iCs/>
          <w:lang w:val="en-US"/>
        </w:rPr>
        <w:t>website</w:t>
      </w:r>
      <w:r w:rsidRPr="004803A6">
        <w:rPr>
          <w:lang w:val="en-US"/>
        </w:rPr>
        <w:t xml:space="preserve"> menggunakan semua ukuran layar yang memungkinkan untuk mencari kemungkinan tampilan yang tumpang-tindih yang dapat mengurangi kenyamanan pengguna </w:t>
      </w:r>
      <w:r w:rsidRPr="00773987">
        <w:rPr>
          <w:i/>
          <w:iCs/>
          <w:lang w:val="en-US"/>
        </w:rPr>
        <w:t>website</w:t>
      </w:r>
      <w:r w:rsidRPr="004803A6">
        <w:rPr>
          <w:lang w:val="en-US"/>
        </w:rPr>
        <w:t xml:space="preserve"> saat melihat tampilan </w:t>
      </w:r>
      <w:r w:rsidRPr="00773987">
        <w:rPr>
          <w:i/>
          <w:iCs/>
          <w:lang w:val="en-US"/>
        </w:rPr>
        <w:t>website</w:t>
      </w:r>
      <w:r w:rsidRPr="004803A6">
        <w:rPr>
          <w:lang w:val="en-US"/>
        </w:rPr>
        <w:t>.</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111" w:name="_Toc129693226"/>
      <w:r>
        <w:rPr>
          <w:lang w:val="en-US"/>
        </w:rPr>
        <w:t>System Usability Scale</w:t>
      </w:r>
      <w:bookmarkEnd w:id="111"/>
    </w:p>
    <w:p w14:paraId="63D3C2A2" w14:textId="5D222C4D" w:rsidR="0069451D" w:rsidRDefault="0069451D" w:rsidP="0069451D">
      <w:pPr>
        <w:ind w:firstLine="0"/>
        <w:rPr>
          <w:lang w:val="en-US"/>
        </w:rPr>
      </w:pPr>
      <w:r>
        <w:rPr>
          <w:lang w:val="en-US"/>
        </w:rPr>
        <w:t xml:space="preserve">Seperti yang telah dilansir pada Bab 2, aplikasi yang dihasilkan penelitian ini akan diuji menggunakan SUS pada sekelompok orang untuk mendapatkan hasil kegunaan </w:t>
      </w:r>
      <w:r>
        <w:rPr>
          <w:lang w:val="en-US"/>
        </w:rPr>
        <w:lastRenderedPageBreak/>
        <w:t>aplikasi dari penelitian yang dilakukan. Dengan itu, pada Tabel 3.</w:t>
      </w:r>
      <w:r w:rsidR="005262E1">
        <w:rPr>
          <w:lang w:val="en-US"/>
        </w:rPr>
        <w:t>5</w:t>
      </w:r>
      <w:r>
        <w:rPr>
          <w:lang w:val="en-US"/>
        </w:rPr>
        <w:t xml:space="preserve"> berikut adalah daftar kuesioner yang akan diajukan kepada pengguna setelah menggunakan aplikasi yang bersangkutan.</w:t>
      </w:r>
    </w:p>
    <w:p w14:paraId="2869C108" w14:textId="05188811" w:rsidR="0069451D" w:rsidRDefault="0069451D" w:rsidP="0069451D">
      <w:pPr>
        <w:ind w:firstLine="0"/>
        <w:rPr>
          <w:lang w:val="en-US"/>
        </w:rPr>
      </w:pPr>
    </w:p>
    <w:p w14:paraId="3B133CE5" w14:textId="3FA304E4" w:rsidR="00045547" w:rsidRPr="00BE2DA1" w:rsidRDefault="00045547" w:rsidP="00045547">
      <w:pPr>
        <w:pStyle w:val="Tabel"/>
      </w:pPr>
      <w:bookmarkStart w:id="112" w:name="_Toc129693323"/>
      <w:r>
        <w:t>Tabel 3.</w:t>
      </w:r>
      <w:r w:rsidR="005262E1">
        <w:t>5</w:t>
      </w:r>
      <w:r>
        <w:t xml:space="preserve"> Kuesioner </w:t>
      </w:r>
      <w:r>
        <w:rPr>
          <w:i/>
          <w:iCs/>
        </w:rPr>
        <w:t>System Usability Scale</w:t>
      </w:r>
      <w:bookmarkEnd w:id="112"/>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r>
              <w:rPr>
                <w:b/>
                <w:bCs/>
                <w:lang w:val="en-US"/>
              </w:rPr>
              <w:t>Pertanyaan</w:t>
            </w:r>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berpikir akan menggunakan aplikasi penilaian </w:t>
            </w:r>
            <w:r w:rsidR="001D1CE4">
              <w:rPr>
                <w:lang w:val="en-US"/>
              </w:rPr>
              <w:t>esai</w:t>
            </w:r>
            <w:r>
              <w:rPr>
                <w:lang w:val="en-US"/>
              </w:rPr>
              <w:t xml:space="preserve"> otomatis berbasis web ini lagi</w:t>
            </w:r>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sulit digunakan</w:t>
            </w:r>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udah digunakan</w:t>
            </w:r>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membutuhkan bantuan dari orang lain atau teknisi dalam menggunakan aplikasi penilaian </w:t>
            </w:r>
            <w:r w:rsidR="001D1CE4">
              <w:rPr>
                <w:lang w:val="en-US"/>
              </w:rPr>
              <w:t>esai</w:t>
            </w:r>
            <w:r>
              <w:rPr>
                <w:lang w:val="en-US"/>
              </w:rPr>
              <w:t xml:space="preserve"> otomatis berbasis web ini</w:t>
            </w:r>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merasa fitur-fitur aplikasi penilaian </w:t>
            </w:r>
            <w:r w:rsidR="001D1CE4">
              <w:rPr>
                <w:lang w:val="en-US"/>
              </w:rPr>
              <w:t>esai</w:t>
            </w:r>
            <w:r>
              <w:rPr>
                <w:lang w:val="en-US"/>
              </w:rPr>
              <w:t xml:space="preserve"> otomatis berbasis web ini berjalan dengan semestinya</w:t>
            </w:r>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merasa banyak hal yang tidak konsisten / tidak serasi pada aplikasi penilaian </w:t>
            </w:r>
            <w:r w:rsidR="001D1CE4">
              <w:rPr>
                <w:lang w:val="en-US"/>
              </w:rPr>
              <w:t>esai</w:t>
            </w:r>
            <w:r>
              <w:rPr>
                <w:lang w:val="en-US"/>
              </w:rPr>
              <w:t xml:space="preserve"> otomatis berbasis web ini</w:t>
            </w:r>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merasa orang lain akan memahami cara menggunakan aplikasi penilaian </w:t>
            </w:r>
            <w:r w:rsidR="001D1CE4">
              <w:rPr>
                <w:lang w:val="en-US"/>
              </w:rPr>
              <w:t>esai</w:t>
            </w:r>
            <w:r>
              <w:rPr>
                <w:lang w:val="en-US"/>
              </w:rPr>
              <w:t xml:space="preserve"> otomatis berbasis web ini dengan cepat</w:t>
            </w:r>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merasa aplikasi penilaian </w:t>
            </w:r>
            <w:r w:rsidR="001D1CE4">
              <w:rPr>
                <w:lang w:val="en-US"/>
              </w:rPr>
              <w:t>esai</w:t>
            </w:r>
            <w:r>
              <w:rPr>
                <w:lang w:val="en-US"/>
              </w:rPr>
              <w:t xml:space="preserve"> otomatis berbasis web ini membingungkan</w:t>
            </w:r>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merasa tidak ada hambatan dalam menggunakan aplikasi penilaian </w:t>
            </w:r>
            <w:r w:rsidR="001D1CE4">
              <w:rPr>
                <w:lang w:val="en-US"/>
              </w:rPr>
              <w:t>esai</w:t>
            </w:r>
            <w:r>
              <w:rPr>
                <w:lang w:val="en-US"/>
              </w:rPr>
              <w:t xml:space="preserve"> otomatis berbasis web ini</w:t>
            </w:r>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perlu membiasakan diri terlebih dahulu sebelum menggunakan aplikasi penilaian </w:t>
            </w:r>
            <w:r w:rsidR="001D1CE4">
              <w:rPr>
                <w:lang w:val="en-US"/>
              </w:rPr>
              <w:t>esai</w:t>
            </w:r>
            <w:r>
              <w:rPr>
                <w:lang w:val="en-US"/>
              </w:rPr>
              <w:t xml:space="preserve"> otomatis berbasis web ini</w:t>
            </w:r>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113" w:name="_Toc129693227"/>
      <w:r>
        <w:rPr>
          <w:lang w:val="en-US"/>
        </w:rPr>
        <w:t>Black Box</w:t>
      </w:r>
      <w:bookmarkEnd w:id="113"/>
    </w:p>
    <w:p w14:paraId="35D761E1" w14:textId="77C0B6E1" w:rsidR="00736EEB" w:rsidRDefault="00736EEB" w:rsidP="00736EEB">
      <w:pPr>
        <w:ind w:firstLine="0"/>
        <w:rPr>
          <w:lang w:val="en-US"/>
        </w:rPr>
      </w:pPr>
      <w:r>
        <w:rPr>
          <w:lang w:val="en-US"/>
        </w:rPr>
        <w:t>Pada waktu yang bersamaan, akan dilakukan pengujian Black Box dari sejumlah pengguna sukarela untuk memastikan bahwa aplikasi yang dikembangkan bekerja sesuai dengan yang diharapkan. Pada tahap ini, penulis mungkin akan mendapatkan kecacatan program (</w:t>
      </w:r>
      <w:r>
        <w:rPr>
          <w:i/>
          <w:iCs/>
          <w:lang w:val="en-US"/>
        </w:rPr>
        <w:t>bug</w:t>
      </w:r>
      <w:r>
        <w:rPr>
          <w:lang w:val="en-US"/>
        </w:rPr>
        <w:t>), namun dengan ini penulis dapat memperbaiki aplikasi terkait dan menyempurnakannya.</w:t>
      </w:r>
      <w:r w:rsidR="005262E1">
        <w:rPr>
          <w:lang w:val="en-US"/>
        </w:rPr>
        <w:t xml:space="preserve"> Daftar pengujian Black Box dapat dilihat secara rinci pada Tabel 3.6 dibawah ini.</w:t>
      </w:r>
    </w:p>
    <w:p w14:paraId="3C509BCD" w14:textId="3734D245" w:rsidR="00837CDD" w:rsidRDefault="00837CDD" w:rsidP="00736EEB">
      <w:pPr>
        <w:ind w:firstLine="0"/>
        <w:rPr>
          <w:lang w:val="en-US"/>
        </w:rPr>
      </w:pPr>
    </w:p>
    <w:p w14:paraId="007376B7" w14:textId="01753B5E" w:rsidR="005262E1" w:rsidRDefault="005262E1" w:rsidP="005262E1">
      <w:pPr>
        <w:pStyle w:val="Tabel"/>
      </w:pPr>
      <w:bookmarkStart w:id="114" w:name="_Toc129693324"/>
      <w:r>
        <w:t>Tabel 3.6 Daftar pengujian Black Box</w:t>
      </w:r>
      <w:bookmarkEnd w:id="114"/>
    </w:p>
    <w:tbl>
      <w:tblPr>
        <w:tblStyle w:val="TableGrid"/>
        <w:tblW w:w="0" w:type="auto"/>
        <w:tblLook w:val="04A0" w:firstRow="1" w:lastRow="0" w:firstColumn="1" w:lastColumn="0" w:noHBand="0" w:noVBand="1"/>
      </w:tblPr>
      <w:tblGrid>
        <w:gridCol w:w="918"/>
        <w:gridCol w:w="4081"/>
        <w:gridCol w:w="3440"/>
      </w:tblGrid>
      <w:tr w:rsidR="00283944" w14:paraId="062DBAC7" w14:textId="7556AC6D" w:rsidTr="00283944">
        <w:trPr>
          <w:tblHeader/>
        </w:trPr>
        <w:tc>
          <w:tcPr>
            <w:tcW w:w="918" w:type="dxa"/>
          </w:tcPr>
          <w:p w14:paraId="70D2FE24" w14:textId="383350E8" w:rsidR="00283944" w:rsidRPr="001A1EA3" w:rsidRDefault="00283944" w:rsidP="001A1EA3">
            <w:pPr>
              <w:ind w:firstLine="0"/>
              <w:jc w:val="center"/>
              <w:rPr>
                <w:b/>
                <w:bCs/>
                <w:lang w:val="en-US"/>
              </w:rPr>
            </w:pPr>
            <w:r>
              <w:rPr>
                <w:b/>
                <w:bCs/>
                <w:lang w:val="en-US"/>
              </w:rPr>
              <w:t>ID</w:t>
            </w:r>
          </w:p>
        </w:tc>
        <w:tc>
          <w:tcPr>
            <w:tcW w:w="4081" w:type="dxa"/>
          </w:tcPr>
          <w:p w14:paraId="696C98C5" w14:textId="58A49043" w:rsidR="00283944" w:rsidRPr="001A1EA3" w:rsidRDefault="00283944" w:rsidP="001A1EA3">
            <w:pPr>
              <w:ind w:firstLine="0"/>
              <w:jc w:val="center"/>
              <w:rPr>
                <w:b/>
                <w:bCs/>
                <w:lang w:val="en-US"/>
              </w:rPr>
            </w:pPr>
            <w:r>
              <w:rPr>
                <w:b/>
                <w:bCs/>
                <w:lang w:val="en-US"/>
              </w:rPr>
              <w:t>Pengujian</w:t>
            </w:r>
          </w:p>
        </w:tc>
        <w:tc>
          <w:tcPr>
            <w:tcW w:w="3440" w:type="dxa"/>
          </w:tcPr>
          <w:p w14:paraId="1921B794" w14:textId="0CC33770" w:rsidR="00283944" w:rsidRDefault="00283944" w:rsidP="001A1EA3">
            <w:pPr>
              <w:ind w:firstLine="0"/>
              <w:jc w:val="center"/>
              <w:rPr>
                <w:b/>
                <w:bCs/>
                <w:lang w:val="en-US"/>
              </w:rPr>
            </w:pPr>
            <w:r>
              <w:rPr>
                <w:b/>
                <w:bCs/>
                <w:lang w:val="en-US"/>
              </w:rPr>
              <w:t>Ekspektasi</w:t>
            </w:r>
          </w:p>
        </w:tc>
      </w:tr>
      <w:tr w:rsidR="00283944" w14:paraId="52C65056" w14:textId="3D8C647C" w:rsidTr="00283944">
        <w:tc>
          <w:tcPr>
            <w:tcW w:w="918" w:type="dxa"/>
          </w:tcPr>
          <w:p w14:paraId="2363056A" w14:textId="1F4FC02F" w:rsidR="00283944" w:rsidRDefault="00283944" w:rsidP="001A1EA3">
            <w:pPr>
              <w:ind w:firstLine="0"/>
              <w:jc w:val="center"/>
              <w:rPr>
                <w:lang w:val="en-US"/>
              </w:rPr>
            </w:pPr>
            <w:r>
              <w:rPr>
                <w:lang w:val="en-US"/>
              </w:rPr>
              <w:t>F1A-1</w:t>
            </w:r>
          </w:p>
        </w:tc>
        <w:tc>
          <w:tcPr>
            <w:tcW w:w="4081" w:type="dxa"/>
          </w:tcPr>
          <w:p w14:paraId="28D371ED" w14:textId="556B91C0" w:rsidR="00283944" w:rsidRDefault="00283944" w:rsidP="00736EEB">
            <w:pPr>
              <w:ind w:firstLine="0"/>
              <w:rPr>
                <w:lang w:val="en-US"/>
              </w:rPr>
            </w:pPr>
            <w:r>
              <w:rPr>
                <w:lang w:val="en-US"/>
              </w:rPr>
              <w:t>Aplikasi web dapat menerima masukkan teks sebagai jawaban pengajar</w:t>
            </w:r>
          </w:p>
        </w:tc>
        <w:tc>
          <w:tcPr>
            <w:tcW w:w="3440" w:type="dxa"/>
          </w:tcPr>
          <w:p w14:paraId="4DF7B9F8" w14:textId="0106D68F" w:rsidR="00283944" w:rsidRDefault="001838CE" w:rsidP="00736EEB">
            <w:pPr>
              <w:ind w:firstLine="0"/>
              <w:rPr>
                <w:lang w:val="en-US"/>
              </w:rPr>
            </w:pPr>
            <w:r>
              <w:rPr>
                <w:lang w:val="en-US"/>
              </w:rPr>
              <w:t>Aplikasi web berhasil menyimpan teks sebagai jawaban pengajar</w:t>
            </w:r>
          </w:p>
        </w:tc>
      </w:tr>
      <w:tr w:rsidR="00283944" w14:paraId="48959A4E" w14:textId="33A63F87" w:rsidTr="00283944">
        <w:tc>
          <w:tcPr>
            <w:tcW w:w="918" w:type="dxa"/>
          </w:tcPr>
          <w:p w14:paraId="1D04D8C6" w14:textId="295A2967" w:rsidR="00283944" w:rsidRDefault="00283944" w:rsidP="001A1EA3">
            <w:pPr>
              <w:ind w:firstLine="0"/>
              <w:jc w:val="center"/>
              <w:rPr>
                <w:lang w:val="en-US"/>
              </w:rPr>
            </w:pPr>
            <w:r>
              <w:rPr>
                <w:lang w:val="en-US"/>
              </w:rPr>
              <w:t>F1A-2</w:t>
            </w:r>
          </w:p>
        </w:tc>
        <w:tc>
          <w:tcPr>
            <w:tcW w:w="4081" w:type="dxa"/>
          </w:tcPr>
          <w:p w14:paraId="5DFCDC20" w14:textId="44C68F1C" w:rsidR="00283944" w:rsidRDefault="00283944" w:rsidP="00736EEB">
            <w:pPr>
              <w:ind w:firstLine="0"/>
              <w:rPr>
                <w:lang w:val="en-US"/>
              </w:rPr>
            </w:pPr>
            <w:r>
              <w:rPr>
                <w:lang w:val="en-US"/>
              </w:rPr>
              <w:t xml:space="preserve">Aplikasi web dapat menerima </w:t>
            </w:r>
            <w:r>
              <w:rPr>
                <w:lang w:val="en-US"/>
              </w:rPr>
              <w:lastRenderedPageBreak/>
              <w:t>masukkan teks sebagai jawaban pelajar</w:t>
            </w:r>
          </w:p>
        </w:tc>
        <w:tc>
          <w:tcPr>
            <w:tcW w:w="3440" w:type="dxa"/>
          </w:tcPr>
          <w:p w14:paraId="0BDFEF1E" w14:textId="1840818E" w:rsidR="00283944" w:rsidRDefault="001838CE" w:rsidP="00736EEB">
            <w:pPr>
              <w:ind w:firstLine="0"/>
              <w:rPr>
                <w:lang w:val="en-US"/>
              </w:rPr>
            </w:pPr>
            <w:r>
              <w:rPr>
                <w:lang w:val="en-US"/>
              </w:rPr>
              <w:lastRenderedPageBreak/>
              <w:t xml:space="preserve">Aplikasi web berhasil menerima </w:t>
            </w:r>
            <w:r>
              <w:rPr>
                <w:lang w:val="en-US"/>
              </w:rPr>
              <w:lastRenderedPageBreak/>
              <w:t>teks sebagai jawaban pelajar</w:t>
            </w:r>
          </w:p>
        </w:tc>
      </w:tr>
      <w:tr w:rsidR="00283944" w14:paraId="2FA66FBB" w14:textId="28E519E8" w:rsidTr="00283944">
        <w:tc>
          <w:tcPr>
            <w:tcW w:w="918" w:type="dxa"/>
          </w:tcPr>
          <w:p w14:paraId="2B7803F0" w14:textId="28C4628B" w:rsidR="00283944" w:rsidRDefault="00283944" w:rsidP="001A1EA3">
            <w:pPr>
              <w:ind w:firstLine="0"/>
              <w:jc w:val="center"/>
              <w:rPr>
                <w:lang w:val="en-US"/>
              </w:rPr>
            </w:pPr>
            <w:r>
              <w:rPr>
                <w:lang w:val="en-US"/>
              </w:rPr>
              <w:t>F0</w:t>
            </w:r>
          </w:p>
        </w:tc>
        <w:tc>
          <w:tcPr>
            <w:tcW w:w="4081" w:type="dxa"/>
          </w:tcPr>
          <w:p w14:paraId="363BCFFA" w14:textId="3D299CE0" w:rsidR="00283944" w:rsidRDefault="00283944" w:rsidP="00736EEB">
            <w:pPr>
              <w:ind w:firstLine="0"/>
              <w:rPr>
                <w:lang w:val="en-US"/>
              </w:rPr>
            </w:pPr>
            <w:r>
              <w:rPr>
                <w:lang w:val="en-US"/>
              </w:rPr>
              <w:t>Aplikasi dapat menggunakan model yang tepat untuk melakukan penilaian berdasarkan bahasa yang dipilih pengguna</w:t>
            </w:r>
          </w:p>
        </w:tc>
        <w:tc>
          <w:tcPr>
            <w:tcW w:w="3440" w:type="dxa"/>
          </w:tcPr>
          <w:p w14:paraId="781FA21C" w14:textId="12745D04" w:rsidR="00283944" w:rsidRDefault="005B3C9C" w:rsidP="00736EEB">
            <w:pPr>
              <w:ind w:firstLine="0"/>
              <w:rPr>
                <w:lang w:val="en-US"/>
              </w:rPr>
            </w:pPr>
            <w:r>
              <w:rPr>
                <w:lang w:val="en-US"/>
              </w:rPr>
              <w:t>Aplikasi web berhasil menerima permintaan bahasa yang digunakan untuk penilaian dan menggunakan bahasa tersebut untuk penilaian.</w:t>
            </w:r>
          </w:p>
        </w:tc>
      </w:tr>
      <w:tr w:rsidR="00283944" w14:paraId="190002DA" w14:textId="709AFB4A" w:rsidTr="00283944">
        <w:tc>
          <w:tcPr>
            <w:tcW w:w="918" w:type="dxa"/>
          </w:tcPr>
          <w:p w14:paraId="2E4D84A5" w14:textId="21FF8A4D" w:rsidR="00283944" w:rsidRDefault="00283944" w:rsidP="001A1EA3">
            <w:pPr>
              <w:ind w:firstLine="0"/>
              <w:jc w:val="center"/>
              <w:rPr>
                <w:lang w:val="en-US"/>
              </w:rPr>
            </w:pPr>
            <w:r>
              <w:rPr>
                <w:lang w:val="en-US"/>
              </w:rPr>
              <w:t>F2A-1</w:t>
            </w:r>
          </w:p>
        </w:tc>
        <w:tc>
          <w:tcPr>
            <w:tcW w:w="4081" w:type="dxa"/>
          </w:tcPr>
          <w:p w14:paraId="6EE66D67" w14:textId="1AC354AF" w:rsidR="00283944" w:rsidRDefault="00283944" w:rsidP="00736EEB">
            <w:pPr>
              <w:ind w:firstLine="0"/>
              <w:rPr>
                <w:lang w:val="en-US"/>
              </w:rPr>
            </w:pPr>
            <w:r>
              <w:rPr>
                <w:lang w:val="en-US"/>
              </w:rPr>
              <w:t>Aplikasi web dapat menerima masukkan berupa dokumen berbentuk .xls sebagai kumpulan jawaban pelajar</w:t>
            </w:r>
          </w:p>
        </w:tc>
        <w:tc>
          <w:tcPr>
            <w:tcW w:w="3440" w:type="dxa"/>
          </w:tcPr>
          <w:p w14:paraId="04A72E1D" w14:textId="3ED4C3BD" w:rsidR="00283944" w:rsidRDefault="005B3C9C" w:rsidP="00736EEB">
            <w:pPr>
              <w:ind w:firstLine="0"/>
              <w:rPr>
                <w:lang w:val="en-US"/>
              </w:rPr>
            </w:pPr>
            <w:r>
              <w:rPr>
                <w:lang w:val="en-US"/>
              </w:rPr>
              <w:t>Aplikasi web berhasil menyimpan dokumen .xls sebagai kumpulan jawaban pelajar</w:t>
            </w:r>
          </w:p>
        </w:tc>
      </w:tr>
      <w:tr w:rsidR="00283944" w14:paraId="2298EBB5" w14:textId="1CA0B520" w:rsidTr="00283944">
        <w:tc>
          <w:tcPr>
            <w:tcW w:w="918" w:type="dxa"/>
          </w:tcPr>
          <w:p w14:paraId="78442583" w14:textId="440AB26D" w:rsidR="00283944" w:rsidRDefault="00283944" w:rsidP="001A1EA3">
            <w:pPr>
              <w:ind w:firstLine="0"/>
              <w:jc w:val="center"/>
              <w:rPr>
                <w:lang w:val="en-US"/>
              </w:rPr>
            </w:pPr>
            <w:r>
              <w:rPr>
                <w:lang w:val="en-US"/>
              </w:rPr>
              <w:t>F2A-2</w:t>
            </w:r>
          </w:p>
        </w:tc>
        <w:tc>
          <w:tcPr>
            <w:tcW w:w="4081" w:type="dxa"/>
          </w:tcPr>
          <w:p w14:paraId="695FFDCF" w14:textId="33E62258" w:rsidR="00283944" w:rsidRDefault="00283944" w:rsidP="00736EEB">
            <w:pPr>
              <w:ind w:firstLine="0"/>
              <w:rPr>
                <w:lang w:val="en-US"/>
              </w:rPr>
            </w:pPr>
            <w:r>
              <w:rPr>
                <w:lang w:val="en-US"/>
              </w:rPr>
              <w:t>Aplikasi web dapat menerima masukkan teks sebagai kolom nama pada kumpulan jawaban pelajar</w:t>
            </w:r>
          </w:p>
        </w:tc>
        <w:tc>
          <w:tcPr>
            <w:tcW w:w="3440" w:type="dxa"/>
          </w:tcPr>
          <w:p w14:paraId="5C515501" w14:textId="222AD308" w:rsidR="00283944" w:rsidRDefault="005B3C9C" w:rsidP="00736EEB">
            <w:pPr>
              <w:ind w:firstLine="0"/>
              <w:rPr>
                <w:lang w:val="en-US"/>
              </w:rPr>
            </w:pPr>
            <w:r>
              <w:rPr>
                <w:lang w:val="en-US"/>
              </w:rPr>
              <w:t>Aplikasi web berhasil menyimpan nama kolom yang berisi nama pelajar pada dokumen .xls</w:t>
            </w:r>
          </w:p>
        </w:tc>
      </w:tr>
      <w:tr w:rsidR="00283944" w14:paraId="012EFAB3" w14:textId="3736F309" w:rsidTr="00283944">
        <w:tc>
          <w:tcPr>
            <w:tcW w:w="918" w:type="dxa"/>
          </w:tcPr>
          <w:p w14:paraId="087A8874" w14:textId="3D67AB0B" w:rsidR="00283944" w:rsidRDefault="00283944" w:rsidP="001A1EA3">
            <w:pPr>
              <w:ind w:firstLine="0"/>
              <w:jc w:val="center"/>
              <w:rPr>
                <w:lang w:val="en-US"/>
              </w:rPr>
            </w:pPr>
            <w:r>
              <w:rPr>
                <w:lang w:val="en-US"/>
              </w:rPr>
              <w:t>F2A-3</w:t>
            </w:r>
          </w:p>
        </w:tc>
        <w:tc>
          <w:tcPr>
            <w:tcW w:w="4081" w:type="dxa"/>
          </w:tcPr>
          <w:p w14:paraId="5FD172D3" w14:textId="6476629C" w:rsidR="00283944" w:rsidRDefault="00283944" w:rsidP="00736EEB">
            <w:pPr>
              <w:ind w:firstLine="0"/>
              <w:rPr>
                <w:lang w:val="en-US"/>
              </w:rPr>
            </w:pPr>
            <w:r>
              <w:rPr>
                <w:lang w:val="en-US"/>
              </w:rPr>
              <w:t>Aplikasi web dapat menerima masukkan teks sebagai kolom jawaban pada kumpulan jawaban pelajar</w:t>
            </w:r>
          </w:p>
        </w:tc>
        <w:tc>
          <w:tcPr>
            <w:tcW w:w="3440" w:type="dxa"/>
          </w:tcPr>
          <w:p w14:paraId="52167AC8" w14:textId="2EDA08E1" w:rsidR="00283944" w:rsidRDefault="005B3C9C" w:rsidP="00736EEB">
            <w:pPr>
              <w:ind w:firstLine="0"/>
              <w:rPr>
                <w:lang w:val="en-US"/>
              </w:rPr>
            </w:pPr>
            <w:r>
              <w:rPr>
                <w:lang w:val="en-US"/>
              </w:rPr>
              <w:t>Aplikasi web berhasil menyimpan nama kolom yang berisi jawaban pelajar pada dokumen .xls</w:t>
            </w:r>
          </w:p>
        </w:tc>
      </w:tr>
      <w:tr w:rsidR="00283944" w14:paraId="4D75F4CF" w14:textId="437134AE" w:rsidTr="00283944">
        <w:tc>
          <w:tcPr>
            <w:tcW w:w="918" w:type="dxa"/>
          </w:tcPr>
          <w:p w14:paraId="0B0AA805" w14:textId="2BE1866B" w:rsidR="00283944" w:rsidRDefault="00283944" w:rsidP="001A1EA3">
            <w:pPr>
              <w:ind w:firstLine="0"/>
              <w:jc w:val="center"/>
              <w:rPr>
                <w:lang w:val="en-US"/>
              </w:rPr>
            </w:pPr>
            <w:r>
              <w:rPr>
                <w:lang w:val="en-US"/>
              </w:rPr>
              <w:t>F2A-4</w:t>
            </w:r>
          </w:p>
        </w:tc>
        <w:tc>
          <w:tcPr>
            <w:tcW w:w="4081" w:type="dxa"/>
          </w:tcPr>
          <w:p w14:paraId="32DC6E08" w14:textId="4EFF783B" w:rsidR="00283944" w:rsidRDefault="00283944" w:rsidP="00736EEB">
            <w:pPr>
              <w:ind w:firstLine="0"/>
              <w:rPr>
                <w:lang w:val="en-US"/>
              </w:rPr>
            </w:pPr>
            <w:r>
              <w:rPr>
                <w:lang w:val="en-US"/>
              </w:rPr>
              <w:t>Aplikasi web dapat mendapatkan pasangan nama dan jawaban pada kumpulan jawaban pelajar sebagaimana ditentukan pada pengujian F2A-2 dan F2A-3</w:t>
            </w:r>
          </w:p>
        </w:tc>
        <w:tc>
          <w:tcPr>
            <w:tcW w:w="3440" w:type="dxa"/>
          </w:tcPr>
          <w:p w14:paraId="68FED1DF" w14:textId="6FC5D4E9" w:rsidR="00283944" w:rsidRDefault="005B3C9C" w:rsidP="00736EEB">
            <w:pPr>
              <w:ind w:firstLine="0"/>
              <w:rPr>
                <w:lang w:val="en-US"/>
              </w:rPr>
            </w:pPr>
            <w:r>
              <w:rPr>
                <w:lang w:val="en-US"/>
              </w:rPr>
              <w:t>Aplikasi web berhasil menentukan pasangan nama dan jawaban pada dokumen .xls untuk proses penilaian masal</w:t>
            </w:r>
          </w:p>
        </w:tc>
      </w:tr>
      <w:tr w:rsidR="00283944" w14:paraId="166CD2D5" w14:textId="12C64FFA" w:rsidTr="00283944">
        <w:tc>
          <w:tcPr>
            <w:tcW w:w="918" w:type="dxa"/>
          </w:tcPr>
          <w:p w14:paraId="3292164F" w14:textId="4851BCA5" w:rsidR="00283944" w:rsidRDefault="00283944" w:rsidP="001A1EA3">
            <w:pPr>
              <w:ind w:firstLine="0"/>
              <w:jc w:val="center"/>
              <w:rPr>
                <w:lang w:val="en-US"/>
              </w:rPr>
            </w:pPr>
            <w:r>
              <w:rPr>
                <w:lang w:val="en-US"/>
              </w:rPr>
              <w:t>F2B-1</w:t>
            </w:r>
          </w:p>
        </w:tc>
        <w:tc>
          <w:tcPr>
            <w:tcW w:w="4081" w:type="dxa"/>
          </w:tcPr>
          <w:p w14:paraId="296EB043" w14:textId="3FE44793" w:rsidR="00283944" w:rsidRDefault="00283944" w:rsidP="00736EEB">
            <w:pPr>
              <w:ind w:firstLine="0"/>
              <w:rPr>
                <w:lang w:val="en-US"/>
              </w:rPr>
            </w:pPr>
            <w:r>
              <w:rPr>
                <w:lang w:val="en-US"/>
              </w:rPr>
              <w:t>Aplikasi web dapat membuat dokumen .csv berdasarkan pengujian F1A-1, dan F1A-2 atau F2A-1 agar cocok dengan syarat penilaian pada algoritma penilaian otomatis bahasa Inggris</w:t>
            </w:r>
          </w:p>
        </w:tc>
        <w:tc>
          <w:tcPr>
            <w:tcW w:w="3440" w:type="dxa"/>
          </w:tcPr>
          <w:p w14:paraId="5CF6D5E0" w14:textId="539D7E11" w:rsidR="00283944" w:rsidRDefault="005B3C9C" w:rsidP="00736EEB">
            <w:pPr>
              <w:ind w:firstLine="0"/>
              <w:rPr>
                <w:lang w:val="en-US"/>
              </w:rPr>
            </w:pPr>
            <w:r>
              <w:rPr>
                <w:lang w:val="en-US"/>
              </w:rPr>
              <w:t>Aplikasi web berhasil membuat dokumen .csv dari dokumen .xls, nama, dan jawaban pelajar untuk diproses pada model penilaian otomatis bahasa Inggris</w:t>
            </w:r>
          </w:p>
        </w:tc>
      </w:tr>
      <w:tr w:rsidR="00283944" w14:paraId="3D8CBD11" w14:textId="0477EB17" w:rsidTr="00283944">
        <w:tc>
          <w:tcPr>
            <w:tcW w:w="918" w:type="dxa"/>
          </w:tcPr>
          <w:p w14:paraId="06A0205F" w14:textId="10F60E1D" w:rsidR="00283944" w:rsidRDefault="00283944" w:rsidP="001A1EA3">
            <w:pPr>
              <w:ind w:firstLine="0"/>
              <w:jc w:val="center"/>
              <w:rPr>
                <w:lang w:val="en-US"/>
              </w:rPr>
            </w:pPr>
            <w:r>
              <w:rPr>
                <w:lang w:val="en-US"/>
              </w:rPr>
              <w:t>F2B-3</w:t>
            </w:r>
          </w:p>
        </w:tc>
        <w:tc>
          <w:tcPr>
            <w:tcW w:w="4081" w:type="dxa"/>
          </w:tcPr>
          <w:p w14:paraId="48068798" w14:textId="09654D82" w:rsidR="00283944" w:rsidRDefault="00283944" w:rsidP="00736EEB">
            <w:pPr>
              <w:ind w:firstLine="0"/>
              <w:rPr>
                <w:lang w:val="en-US"/>
              </w:rPr>
            </w:pPr>
            <w:r>
              <w:rPr>
                <w:lang w:val="en-US"/>
              </w:rPr>
              <w:t>Algoritma penilaian otomatis bahasa Inggris dapat membuat dokumen .json setelah melakukan penilaian otomatis</w:t>
            </w:r>
          </w:p>
        </w:tc>
        <w:tc>
          <w:tcPr>
            <w:tcW w:w="3440" w:type="dxa"/>
          </w:tcPr>
          <w:p w14:paraId="07827660" w14:textId="38F2B127" w:rsidR="00283944" w:rsidRDefault="00643712" w:rsidP="00736EEB">
            <w:pPr>
              <w:ind w:firstLine="0"/>
              <w:rPr>
                <w:lang w:val="en-US"/>
              </w:rPr>
            </w:pPr>
            <w:r>
              <w:rPr>
                <w:lang w:val="en-US"/>
              </w:rPr>
              <w:t xml:space="preserve">Algoritma penilaian </w:t>
            </w:r>
            <w:r w:rsidR="005B3C9C">
              <w:rPr>
                <w:lang w:val="en-US"/>
              </w:rPr>
              <w:t>berhasil membuat dokumen .json sebagai hasil penilaian otomatis model bahasa Inggris</w:t>
            </w:r>
          </w:p>
        </w:tc>
      </w:tr>
      <w:tr w:rsidR="00283944" w14:paraId="522E08D1" w14:textId="3303EA03" w:rsidTr="00283944">
        <w:tc>
          <w:tcPr>
            <w:tcW w:w="918" w:type="dxa"/>
          </w:tcPr>
          <w:p w14:paraId="5FBF7FB9" w14:textId="630C4494" w:rsidR="00283944" w:rsidRDefault="00283944" w:rsidP="001A1EA3">
            <w:pPr>
              <w:ind w:firstLine="0"/>
              <w:jc w:val="center"/>
              <w:rPr>
                <w:lang w:val="en-US"/>
              </w:rPr>
            </w:pPr>
            <w:r>
              <w:rPr>
                <w:lang w:val="en-US"/>
              </w:rPr>
              <w:t>F2B-5</w:t>
            </w:r>
          </w:p>
        </w:tc>
        <w:tc>
          <w:tcPr>
            <w:tcW w:w="4081" w:type="dxa"/>
          </w:tcPr>
          <w:p w14:paraId="5093D3B8" w14:textId="0E5B1CEA" w:rsidR="00283944" w:rsidRDefault="00283944" w:rsidP="00736EEB">
            <w:pPr>
              <w:ind w:firstLine="0"/>
              <w:rPr>
                <w:lang w:val="en-US"/>
              </w:rPr>
            </w:pPr>
            <w:r>
              <w:rPr>
                <w:lang w:val="en-US"/>
              </w:rPr>
              <w:t>Aplikasi dapat menampilkan hasil penilaian bahasa Inggris berdasarkan data .json yang dihasilkan oleh algoritma penilaian bahasa Inggris pada halaman web</w:t>
            </w:r>
          </w:p>
        </w:tc>
        <w:tc>
          <w:tcPr>
            <w:tcW w:w="3440" w:type="dxa"/>
          </w:tcPr>
          <w:p w14:paraId="38354437" w14:textId="64B9E55C" w:rsidR="00283944" w:rsidRDefault="001D2307" w:rsidP="00736EEB">
            <w:pPr>
              <w:ind w:firstLine="0"/>
              <w:rPr>
                <w:lang w:val="en-US"/>
              </w:rPr>
            </w:pPr>
            <w:r>
              <w:rPr>
                <w:lang w:val="en-US"/>
              </w:rPr>
              <w:t>Aplikasi web berhasil menggunakan dokumen .json yang telah dihasilkan penilaian otomatis bahasa Inggris sebelumnya untuk ditampilkan pada halaman web</w:t>
            </w:r>
          </w:p>
        </w:tc>
      </w:tr>
      <w:tr w:rsidR="00283944" w14:paraId="0FBA441F" w14:textId="6E86C4A0" w:rsidTr="00283944">
        <w:tc>
          <w:tcPr>
            <w:tcW w:w="918" w:type="dxa"/>
          </w:tcPr>
          <w:p w14:paraId="236884EB" w14:textId="7BAA0396" w:rsidR="00283944" w:rsidRDefault="00283944" w:rsidP="001A1EA3">
            <w:pPr>
              <w:ind w:firstLine="0"/>
              <w:jc w:val="center"/>
              <w:rPr>
                <w:lang w:val="en-US"/>
              </w:rPr>
            </w:pPr>
            <w:r>
              <w:rPr>
                <w:lang w:val="en-US"/>
              </w:rPr>
              <w:t>F2B-2</w:t>
            </w:r>
          </w:p>
        </w:tc>
        <w:tc>
          <w:tcPr>
            <w:tcW w:w="4081" w:type="dxa"/>
          </w:tcPr>
          <w:p w14:paraId="7BBFFF83" w14:textId="5D22C6A7" w:rsidR="00283944" w:rsidRDefault="00283944" w:rsidP="00736EEB">
            <w:pPr>
              <w:ind w:firstLine="0"/>
              <w:rPr>
                <w:lang w:val="en-US"/>
              </w:rPr>
            </w:pPr>
            <w:r>
              <w:rPr>
                <w:lang w:val="en-US"/>
              </w:rPr>
              <w:t>Aplikasi web dapat membuat dokumen .json berdasarkan pengujian F1A-1, dan F1A-2 atau F2A-1 agar cocok dengan syarat penilaian pada algoritma penilaian otomatis bahasa Indonesia</w:t>
            </w:r>
          </w:p>
        </w:tc>
        <w:tc>
          <w:tcPr>
            <w:tcW w:w="3440" w:type="dxa"/>
          </w:tcPr>
          <w:p w14:paraId="43321560" w14:textId="3DD39675" w:rsidR="00283944" w:rsidRDefault="001D2307" w:rsidP="00736EEB">
            <w:pPr>
              <w:ind w:firstLine="0"/>
              <w:rPr>
                <w:lang w:val="en-US"/>
              </w:rPr>
            </w:pPr>
            <w:r>
              <w:rPr>
                <w:lang w:val="en-US"/>
              </w:rPr>
              <w:t>Aplikasi</w:t>
            </w:r>
            <w:r w:rsidR="00643712">
              <w:rPr>
                <w:lang w:val="en-US"/>
              </w:rPr>
              <w:t xml:space="preserve"> web</w:t>
            </w:r>
            <w:r>
              <w:rPr>
                <w:lang w:val="en-US"/>
              </w:rPr>
              <w:t xml:space="preserve"> berhasil</w:t>
            </w:r>
            <w:r w:rsidR="00F86D93">
              <w:rPr>
                <w:lang w:val="en-US"/>
              </w:rPr>
              <w:t xml:space="preserve"> membuat dokumen .json setelah</w:t>
            </w:r>
            <w:r>
              <w:rPr>
                <w:lang w:val="en-US"/>
              </w:rPr>
              <w:t xml:space="preserve"> menentukan pasangan nama dan jawaban pada dokumen .xls</w:t>
            </w:r>
          </w:p>
        </w:tc>
      </w:tr>
      <w:tr w:rsidR="00283944" w14:paraId="7687756A" w14:textId="736AE966" w:rsidTr="00283944">
        <w:tc>
          <w:tcPr>
            <w:tcW w:w="918" w:type="dxa"/>
          </w:tcPr>
          <w:p w14:paraId="4029FE37" w14:textId="681F1030" w:rsidR="00283944" w:rsidRDefault="00283944" w:rsidP="001A1EA3">
            <w:pPr>
              <w:ind w:firstLine="0"/>
              <w:jc w:val="center"/>
              <w:rPr>
                <w:lang w:val="en-US"/>
              </w:rPr>
            </w:pPr>
            <w:r>
              <w:rPr>
                <w:lang w:val="en-US"/>
              </w:rPr>
              <w:t>F2B-4</w:t>
            </w:r>
          </w:p>
        </w:tc>
        <w:tc>
          <w:tcPr>
            <w:tcW w:w="4081" w:type="dxa"/>
          </w:tcPr>
          <w:p w14:paraId="260A5C66" w14:textId="185E9F30" w:rsidR="00283944" w:rsidRDefault="00283944" w:rsidP="00736EEB">
            <w:pPr>
              <w:ind w:firstLine="0"/>
              <w:rPr>
                <w:lang w:val="en-US"/>
              </w:rPr>
            </w:pPr>
            <w:r>
              <w:rPr>
                <w:lang w:val="en-US"/>
              </w:rPr>
              <w:t>Algoritma penilaian otomatis bahasa Indonesia dapat membuat dokumen .json setelah melakukan penilaian otomatis</w:t>
            </w:r>
          </w:p>
        </w:tc>
        <w:tc>
          <w:tcPr>
            <w:tcW w:w="3440" w:type="dxa"/>
          </w:tcPr>
          <w:p w14:paraId="6788F2FA" w14:textId="2C4EE2E6" w:rsidR="00283944" w:rsidRDefault="00643712" w:rsidP="00736EEB">
            <w:pPr>
              <w:ind w:firstLine="0"/>
              <w:rPr>
                <w:lang w:val="en-US"/>
              </w:rPr>
            </w:pPr>
            <w:r>
              <w:rPr>
                <w:lang w:val="en-US"/>
              </w:rPr>
              <w:t>Algoritma penilaian otomatis bahasa Ingonesia berhasil membuat dokumen .json untuk ditampilkan pada halaman web</w:t>
            </w:r>
          </w:p>
        </w:tc>
      </w:tr>
      <w:tr w:rsidR="00283944" w14:paraId="649BA780" w14:textId="0BDE43A7" w:rsidTr="00283944">
        <w:tc>
          <w:tcPr>
            <w:tcW w:w="918" w:type="dxa"/>
          </w:tcPr>
          <w:p w14:paraId="38B08C64" w14:textId="0BF8502A" w:rsidR="00283944" w:rsidRDefault="00283944" w:rsidP="001A1EA3">
            <w:pPr>
              <w:ind w:firstLine="0"/>
              <w:jc w:val="center"/>
              <w:rPr>
                <w:lang w:val="en-US"/>
              </w:rPr>
            </w:pPr>
            <w:r>
              <w:rPr>
                <w:lang w:val="en-US"/>
              </w:rPr>
              <w:lastRenderedPageBreak/>
              <w:t>F2</w:t>
            </w:r>
          </w:p>
        </w:tc>
        <w:tc>
          <w:tcPr>
            <w:tcW w:w="4081" w:type="dxa"/>
          </w:tcPr>
          <w:p w14:paraId="6806B6B2" w14:textId="2D9FE58F" w:rsidR="00283944" w:rsidRDefault="00283944" w:rsidP="00736EEB">
            <w:pPr>
              <w:ind w:firstLine="0"/>
              <w:rPr>
                <w:lang w:val="en-US"/>
              </w:rPr>
            </w:pPr>
            <w:r>
              <w:rPr>
                <w:lang w:val="en-US"/>
              </w:rPr>
              <w:t xml:space="preserve">Aplikasi penilaian otomatis dapat menampilkan hasil penilaian ke halaman web berdasarkan dokumen .json yang dihasilkan oleh algoritma penilaian otomatis. </w:t>
            </w:r>
          </w:p>
        </w:tc>
        <w:tc>
          <w:tcPr>
            <w:tcW w:w="3440" w:type="dxa"/>
          </w:tcPr>
          <w:p w14:paraId="68D6278C" w14:textId="34FBC926" w:rsidR="00283944" w:rsidRDefault="00643712" w:rsidP="00736EEB">
            <w:pPr>
              <w:ind w:firstLine="0"/>
              <w:rPr>
                <w:lang w:val="en-US"/>
              </w:rPr>
            </w:pPr>
            <w:r>
              <w:rPr>
                <w:lang w:val="en-US"/>
              </w:rPr>
              <w:t>Dokumen .json yang merupakan hasil penilaian otomatis dari algoritma bahasa Indonesia maupun bahasa Inggris berhasil ditampilkan pada halaman web</w:t>
            </w:r>
          </w:p>
        </w:tc>
      </w:tr>
      <w:tr w:rsidR="00283944" w14:paraId="3B34FA83" w14:textId="7AB80371" w:rsidTr="00283944">
        <w:tc>
          <w:tcPr>
            <w:tcW w:w="918" w:type="dxa"/>
          </w:tcPr>
          <w:p w14:paraId="5396FF44" w14:textId="08F87822" w:rsidR="00283944" w:rsidRDefault="00283944" w:rsidP="001A1EA3">
            <w:pPr>
              <w:ind w:firstLine="0"/>
              <w:jc w:val="center"/>
              <w:rPr>
                <w:lang w:val="en-US"/>
              </w:rPr>
            </w:pPr>
            <w:r>
              <w:rPr>
                <w:lang w:val="en-US"/>
              </w:rPr>
              <w:t>NF1-1</w:t>
            </w:r>
          </w:p>
        </w:tc>
        <w:tc>
          <w:tcPr>
            <w:tcW w:w="4081" w:type="dxa"/>
          </w:tcPr>
          <w:p w14:paraId="62CBB03D" w14:textId="64D3DBA9" w:rsidR="00283944" w:rsidRDefault="00283944" w:rsidP="00736EEB">
            <w:pPr>
              <w:ind w:firstLine="0"/>
              <w:rPr>
                <w:lang w:val="en-US"/>
              </w:rPr>
            </w:pPr>
            <w:r>
              <w:rPr>
                <w:lang w:val="en-US"/>
              </w:rPr>
              <w:t>Aplikasi dapat dijalankan pada ponsel</w:t>
            </w:r>
          </w:p>
        </w:tc>
        <w:tc>
          <w:tcPr>
            <w:tcW w:w="3440" w:type="dxa"/>
          </w:tcPr>
          <w:p w14:paraId="0069013D" w14:textId="1D21937E" w:rsidR="00283944" w:rsidRDefault="00643712" w:rsidP="00736EEB">
            <w:pPr>
              <w:ind w:firstLine="0"/>
              <w:rPr>
                <w:lang w:val="en-US"/>
              </w:rPr>
            </w:pPr>
            <w:r>
              <w:rPr>
                <w:lang w:val="en-US"/>
              </w:rPr>
              <w:t>Aplikasi web berhasil diakses dan digunakan pada ponsel</w:t>
            </w:r>
          </w:p>
        </w:tc>
      </w:tr>
      <w:tr w:rsidR="00283944" w14:paraId="3F698E98" w14:textId="576125F3" w:rsidTr="00283944">
        <w:tc>
          <w:tcPr>
            <w:tcW w:w="918" w:type="dxa"/>
          </w:tcPr>
          <w:p w14:paraId="0E5D3688" w14:textId="2DB80731" w:rsidR="00283944" w:rsidRDefault="00283944" w:rsidP="001A1EA3">
            <w:pPr>
              <w:ind w:firstLine="0"/>
              <w:jc w:val="center"/>
              <w:rPr>
                <w:lang w:val="en-US"/>
              </w:rPr>
            </w:pPr>
            <w:r>
              <w:rPr>
                <w:lang w:val="en-US"/>
              </w:rPr>
              <w:t>NF1-2</w:t>
            </w:r>
          </w:p>
        </w:tc>
        <w:tc>
          <w:tcPr>
            <w:tcW w:w="4081" w:type="dxa"/>
          </w:tcPr>
          <w:p w14:paraId="2901A6D2" w14:textId="6034697D" w:rsidR="00283944" w:rsidRDefault="00283944" w:rsidP="00736EEB">
            <w:pPr>
              <w:ind w:firstLine="0"/>
              <w:rPr>
                <w:lang w:val="en-US"/>
              </w:rPr>
            </w:pPr>
            <w:r>
              <w:rPr>
                <w:lang w:val="en-US"/>
              </w:rPr>
              <w:t>Aplikasi dapat dijalankan pada komputer</w:t>
            </w:r>
          </w:p>
        </w:tc>
        <w:tc>
          <w:tcPr>
            <w:tcW w:w="3440" w:type="dxa"/>
          </w:tcPr>
          <w:p w14:paraId="44F9BC3C" w14:textId="53B5E261" w:rsidR="00283944" w:rsidRDefault="00643712" w:rsidP="00736EEB">
            <w:pPr>
              <w:ind w:firstLine="0"/>
              <w:rPr>
                <w:lang w:val="en-US"/>
              </w:rPr>
            </w:pPr>
            <w:r>
              <w:rPr>
                <w:lang w:val="en-US"/>
              </w:rPr>
              <w:t>Aplikasi web berhasil diakses dan digunakan pada komputer</w:t>
            </w:r>
          </w:p>
        </w:tc>
      </w:tr>
      <w:tr w:rsidR="00283944" w14:paraId="30BCB7BE" w14:textId="3BB733AC" w:rsidTr="00283944">
        <w:tc>
          <w:tcPr>
            <w:tcW w:w="918" w:type="dxa"/>
          </w:tcPr>
          <w:p w14:paraId="344D2885" w14:textId="5E14BA32" w:rsidR="00283944" w:rsidRDefault="00283944" w:rsidP="001A1EA3">
            <w:pPr>
              <w:ind w:firstLine="0"/>
              <w:jc w:val="center"/>
              <w:rPr>
                <w:lang w:val="en-US"/>
              </w:rPr>
            </w:pPr>
            <w:r>
              <w:rPr>
                <w:lang w:val="en-US"/>
              </w:rPr>
              <w:t>NF2</w:t>
            </w:r>
          </w:p>
        </w:tc>
        <w:tc>
          <w:tcPr>
            <w:tcW w:w="4081" w:type="dxa"/>
          </w:tcPr>
          <w:p w14:paraId="0F184286" w14:textId="047FDAA3" w:rsidR="00283944" w:rsidRDefault="00283944" w:rsidP="00736EEB">
            <w:pPr>
              <w:ind w:firstLine="0"/>
              <w:rPr>
                <w:lang w:val="en-US"/>
              </w:rPr>
            </w:pPr>
            <w:r>
              <w:rPr>
                <w:lang w:val="en-US"/>
              </w:rPr>
              <w:t>Aplikasi dapat dijalankan pada peramban web yang mendukung ES6</w:t>
            </w:r>
          </w:p>
        </w:tc>
        <w:tc>
          <w:tcPr>
            <w:tcW w:w="3440" w:type="dxa"/>
          </w:tcPr>
          <w:p w14:paraId="7E461A35" w14:textId="3B9C5E0B" w:rsidR="00283944" w:rsidRDefault="00643712" w:rsidP="00736EEB">
            <w:pPr>
              <w:ind w:firstLine="0"/>
              <w:rPr>
                <w:lang w:val="en-US"/>
              </w:rPr>
            </w:pPr>
            <w:r>
              <w:rPr>
                <w:lang w:val="en-US"/>
              </w:rPr>
              <w:t>Aplikasi web berhasil diakses dan dijalankan pada peramban web yang telah mendukung ES6</w:t>
            </w:r>
          </w:p>
        </w:tc>
      </w:tr>
      <w:tr w:rsidR="00283944" w14:paraId="2CA13268" w14:textId="62686374" w:rsidTr="00283944">
        <w:tc>
          <w:tcPr>
            <w:tcW w:w="918" w:type="dxa"/>
          </w:tcPr>
          <w:p w14:paraId="2BB18EB2" w14:textId="3DA05262" w:rsidR="00283944" w:rsidRDefault="00283944" w:rsidP="00461135">
            <w:pPr>
              <w:ind w:firstLine="0"/>
              <w:jc w:val="center"/>
              <w:rPr>
                <w:lang w:val="en-US"/>
              </w:rPr>
            </w:pPr>
            <w:r>
              <w:rPr>
                <w:lang w:val="en-US"/>
              </w:rPr>
              <w:t>NF3</w:t>
            </w:r>
          </w:p>
        </w:tc>
        <w:tc>
          <w:tcPr>
            <w:tcW w:w="4081" w:type="dxa"/>
          </w:tcPr>
          <w:p w14:paraId="55BC1C94" w14:textId="521873BA" w:rsidR="00283944" w:rsidRDefault="00283944" w:rsidP="00461135">
            <w:pPr>
              <w:ind w:firstLine="0"/>
              <w:rPr>
                <w:lang w:val="en-US"/>
              </w:rPr>
            </w:pPr>
            <w:r>
              <w:rPr>
                <w:lang w:val="en-US"/>
              </w:rPr>
              <w:t>Aplikasi tidak memiliki tampilan tumpang-tindih pada resolusi yang berbeda</w:t>
            </w:r>
          </w:p>
        </w:tc>
        <w:tc>
          <w:tcPr>
            <w:tcW w:w="3440" w:type="dxa"/>
          </w:tcPr>
          <w:p w14:paraId="59BC5140" w14:textId="38F87ADA" w:rsidR="00283944" w:rsidRDefault="00643712" w:rsidP="00461135">
            <w:pPr>
              <w:ind w:firstLine="0"/>
              <w:rPr>
                <w:lang w:val="en-US"/>
              </w:rPr>
            </w:pPr>
            <w:r>
              <w:rPr>
                <w:lang w:val="en-US"/>
              </w:rPr>
              <w:t>Aplikasi web berhasil beradaptasi pada setiap resolusi dimana perlu ditampilkan tanpa adanya komponen yang tumpang-tindih</w:t>
            </w:r>
          </w:p>
        </w:tc>
      </w:tr>
      <w:tr w:rsidR="00283944" w14:paraId="40ED167C" w14:textId="2885E49C" w:rsidTr="00283944">
        <w:tc>
          <w:tcPr>
            <w:tcW w:w="918" w:type="dxa"/>
          </w:tcPr>
          <w:p w14:paraId="7DA15084" w14:textId="7B85C85B" w:rsidR="00283944" w:rsidRDefault="00283944" w:rsidP="00461135">
            <w:pPr>
              <w:ind w:firstLine="0"/>
              <w:jc w:val="center"/>
              <w:rPr>
                <w:lang w:val="en-US"/>
              </w:rPr>
            </w:pPr>
            <w:r>
              <w:rPr>
                <w:lang w:val="en-US"/>
              </w:rPr>
              <w:t>SC1</w:t>
            </w:r>
          </w:p>
        </w:tc>
        <w:tc>
          <w:tcPr>
            <w:tcW w:w="4081" w:type="dxa"/>
          </w:tcPr>
          <w:p w14:paraId="309AE26C" w14:textId="1581FFD6" w:rsidR="00283944" w:rsidRDefault="00283944" w:rsidP="00461135">
            <w:pPr>
              <w:ind w:firstLine="0"/>
              <w:rPr>
                <w:lang w:val="en-US"/>
              </w:rPr>
            </w:pPr>
            <w:r>
              <w:rPr>
                <w:lang w:val="en-US"/>
              </w:rPr>
              <w:t>Hasil penilaian pada aplikasi untuk satu jawaban esai bahasa Inggris harus sama dengan hasil penilaian pada algoritma</w:t>
            </w:r>
          </w:p>
        </w:tc>
        <w:tc>
          <w:tcPr>
            <w:tcW w:w="3440" w:type="dxa"/>
          </w:tcPr>
          <w:p w14:paraId="339FFEC7" w14:textId="55FE8FD7" w:rsidR="00283944" w:rsidRDefault="00643712" w:rsidP="00461135">
            <w:pPr>
              <w:ind w:firstLine="0"/>
              <w:rPr>
                <w:lang w:val="en-US"/>
              </w:rPr>
            </w:pPr>
            <w:r>
              <w:rPr>
                <w:lang w:val="en-US"/>
              </w:rPr>
              <w:t>Aplikasi web berhasil menunjukkan hasil penilaian dengan skor yang sama dengan hasil penilaian dengan algoritma bahasa Inggris untuk penilaian satu jawaban</w:t>
            </w:r>
          </w:p>
        </w:tc>
      </w:tr>
      <w:tr w:rsidR="00283944" w14:paraId="45757950" w14:textId="1BFDE46C" w:rsidTr="00283944">
        <w:tc>
          <w:tcPr>
            <w:tcW w:w="918" w:type="dxa"/>
          </w:tcPr>
          <w:p w14:paraId="00CA20E9" w14:textId="668F9E05" w:rsidR="00283944" w:rsidRDefault="00283944" w:rsidP="00461135">
            <w:pPr>
              <w:ind w:firstLine="0"/>
              <w:jc w:val="center"/>
              <w:rPr>
                <w:lang w:val="en-US"/>
              </w:rPr>
            </w:pPr>
            <w:r>
              <w:rPr>
                <w:lang w:val="en-US"/>
              </w:rPr>
              <w:t>SC2</w:t>
            </w:r>
          </w:p>
        </w:tc>
        <w:tc>
          <w:tcPr>
            <w:tcW w:w="4081" w:type="dxa"/>
          </w:tcPr>
          <w:p w14:paraId="655D4037" w14:textId="040D3C00" w:rsidR="00283944" w:rsidRDefault="00283944" w:rsidP="00461135">
            <w:pPr>
              <w:ind w:firstLine="0"/>
              <w:rPr>
                <w:lang w:val="en-US"/>
              </w:rPr>
            </w:pPr>
            <w:r>
              <w:rPr>
                <w:lang w:val="en-US"/>
              </w:rPr>
              <w:t>Hasil penilaian pada aplikasi untuk banyak jawaban esai bahasa Inggris harus sama dengan hasil penilaian pada algoritma</w:t>
            </w:r>
          </w:p>
        </w:tc>
        <w:tc>
          <w:tcPr>
            <w:tcW w:w="3440" w:type="dxa"/>
          </w:tcPr>
          <w:p w14:paraId="7630CBB0" w14:textId="168F43AC" w:rsidR="00283944" w:rsidRDefault="00643712" w:rsidP="00461135">
            <w:pPr>
              <w:ind w:firstLine="0"/>
              <w:rPr>
                <w:lang w:val="en-US"/>
              </w:rPr>
            </w:pPr>
            <w:r>
              <w:rPr>
                <w:lang w:val="en-US"/>
              </w:rPr>
              <w:t xml:space="preserve">Aplikasi web berhasil menunjukkan hasil penilaian dengan skor yang sama dengan hasil penilaian dengan algoritma bahasa Inggris untuk penilaian masal </w:t>
            </w:r>
          </w:p>
        </w:tc>
      </w:tr>
      <w:tr w:rsidR="00283944" w14:paraId="3AE8050E" w14:textId="49031194" w:rsidTr="00283944">
        <w:tc>
          <w:tcPr>
            <w:tcW w:w="918" w:type="dxa"/>
          </w:tcPr>
          <w:p w14:paraId="427F569C" w14:textId="110D5D48" w:rsidR="00283944" w:rsidRDefault="00283944" w:rsidP="00461135">
            <w:pPr>
              <w:ind w:firstLine="0"/>
              <w:jc w:val="center"/>
              <w:rPr>
                <w:lang w:val="en-US"/>
              </w:rPr>
            </w:pPr>
            <w:r>
              <w:rPr>
                <w:lang w:val="en-US"/>
              </w:rPr>
              <w:t>SC3</w:t>
            </w:r>
          </w:p>
        </w:tc>
        <w:tc>
          <w:tcPr>
            <w:tcW w:w="4081" w:type="dxa"/>
          </w:tcPr>
          <w:p w14:paraId="2A2A7C1C" w14:textId="0692A99D" w:rsidR="00283944" w:rsidRDefault="00283944" w:rsidP="00461135">
            <w:pPr>
              <w:ind w:firstLine="0"/>
              <w:rPr>
                <w:lang w:val="en-US"/>
              </w:rPr>
            </w:pPr>
            <w:r>
              <w:rPr>
                <w:lang w:val="en-US"/>
              </w:rPr>
              <w:t>Hasil penilaian pada aplikasi untuk satu jawaban esai bahasa Indonesia harus sama dengan hasil penilaian pada algoritma</w:t>
            </w:r>
          </w:p>
        </w:tc>
        <w:tc>
          <w:tcPr>
            <w:tcW w:w="3440" w:type="dxa"/>
          </w:tcPr>
          <w:p w14:paraId="15C63150" w14:textId="0B412B59" w:rsidR="00283944" w:rsidRDefault="00643712" w:rsidP="00461135">
            <w:pPr>
              <w:ind w:firstLine="0"/>
              <w:rPr>
                <w:lang w:val="en-US"/>
              </w:rPr>
            </w:pPr>
            <w:r>
              <w:rPr>
                <w:lang w:val="en-US"/>
              </w:rPr>
              <w:t>Aplikasi web berhasil menunjukkan hasil penilaian dengan skor yang sama dengan hasil penilaian dengan algoritma bahasa Indonesia untuk penilaian satu jawaban</w:t>
            </w:r>
          </w:p>
        </w:tc>
      </w:tr>
    </w:tbl>
    <w:p w14:paraId="3A707227" w14:textId="06D80D40" w:rsidR="00982D30" w:rsidRDefault="00982D30" w:rsidP="00736EEB">
      <w:pPr>
        <w:ind w:firstLine="0"/>
        <w:rPr>
          <w:lang w:val="en-US"/>
        </w:rPr>
      </w:pPr>
    </w:p>
    <w:p w14:paraId="350CB0E6" w14:textId="77777777" w:rsidR="00982D30" w:rsidRDefault="00982D30" w:rsidP="00982D30">
      <w:pPr>
        <w:pStyle w:val="Heading2"/>
        <w:numPr>
          <w:ilvl w:val="1"/>
          <w:numId w:val="10"/>
        </w:numPr>
        <w:rPr>
          <w:lang w:val="en-US"/>
        </w:rPr>
      </w:pPr>
      <w:bookmarkStart w:id="115" w:name="_Toc129693228"/>
      <w:r>
        <w:rPr>
          <w:lang w:val="en-US"/>
        </w:rPr>
        <w:t>Peluncuran</w:t>
      </w:r>
      <w:bookmarkEnd w:id="115"/>
    </w:p>
    <w:p w14:paraId="243E74C3" w14:textId="3A50DC07" w:rsidR="00982D30" w:rsidRDefault="00982D30" w:rsidP="00982D30">
      <w:pPr>
        <w:ind w:firstLine="0"/>
        <w:rPr>
          <w:lang w:val="en-US"/>
        </w:rPr>
      </w:pPr>
      <w:r>
        <w:rPr>
          <w:lang w:val="en-US"/>
        </w:rPr>
        <w:t>Apabila semua kebutuhan terhadap perangkat lunak yang dibangun sudah dibuat</w:t>
      </w:r>
      <w:r w:rsidR="00783113">
        <w:rPr>
          <w:lang w:val="en-US"/>
        </w:rPr>
        <w:t xml:space="preserve"> dan telah teruji</w:t>
      </w:r>
      <w:r>
        <w:rPr>
          <w:lang w:val="en-US"/>
        </w:rPr>
        <w:t xml:space="preserve"> bekerja dengan baik, maka akan dilakukan tahap peluncuran, yaitu kondisi dimana perangkat lunak yang dikembangkan sudah siap digunakan secara umum.</w:t>
      </w:r>
    </w:p>
    <w:p w14:paraId="298103E1" w14:textId="77777777" w:rsidR="00982D30" w:rsidRPr="00736EEB" w:rsidRDefault="00982D30" w:rsidP="00736EEB">
      <w:pPr>
        <w:ind w:firstLine="0"/>
        <w:rPr>
          <w:lang w:val="en-US"/>
        </w:rPr>
      </w:pP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116" w:name="_Toc129693229"/>
      <w:r>
        <w:lastRenderedPageBreak/>
        <w:t>BAB IV</w:t>
      </w:r>
      <w:r>
        <w:br/>
        <w:t>HASIL DAN PEMBAHASAN</w:t>
      </w:r>
      <w:bookmarkEnd w:id="116"/>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117" w:name="_3fwokq0" w:colFirst="0" w:colLast="0"/>
      <w:bookmarkStart w:id="118" w:name="_Toc129693230"/>
      <w:bookmarkEnd w:id="117"/>
      <w:r>
        <w:t>Hasil Penelitian</w:t>
      </w:r>
      <w:bookmarkEnd w:id="118"/>
    </w:p>
    <w:p w14:paraId="02D93335" w14:textId="77777777" w:rsidR="00F52D40" w:rsidRDefault="006724C1">
      <w:pPr>
        <w:ind w:firstLine="0"/>
      </w:pPr>
      <w:r>
        <w:t xml:space="preserve">Dijabarkan dalam bentuk pseudocod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119" w:name="_Toc129693231"/>
      <w:r>
        <w:t>Hasil Pengujian</w:t>
      </w:r>
      <w:bookmarkEnd w:id="119"/>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120" w:name="_1v1yuxt" w:colFirst="0" w:colLast="0"/>
      <w:bookmarkStart w:id="121" w:name="_Toc129693232"/>
      <w:bookmarkEnd w:id="120"/>
      <w:r>
        <w:t>Analisis Hasil Penelitian</w:t>
      </w:r>
      <w:bookmarkEnd w:id="121"/>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122" w:name="_4f1mdlm" w:colFirst="0" w:colLast="0"/>
      <w:bookmarkStart w:id="123" w:name="_Toc129693233"/>
      <w:bookmarkEnd w:id="122"/>
      <w:r>
        <w:t>Analisis Hasil Data 1</w:t>
      </w:r>
      <w:bookmarkEnd w:id="123"/>
    </w:p>
    <w:p w14:paraId="20B205EA" w14:textId="77777777" w:rsidR="00F52D40" w:rsidRDefault="006724C1">
      <w:pPr>
        <w:ind w:firstLine="0"/>
      </w:pPr>
      <w:r>
        <w:t>Pastikan penggunaan tabel juga menggunakan cross-referenc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124" w:name="_2u6wntf" w:colFirst="0" w:colLast="0"/>
      <w:bookmarkEnd w:id="124"/>
      <w:r>
        <w:rPr>
          <w:color w:val="000000"/>
          <w:sz w:val="20"/>
          <w:szCs w:val="20"/>
        </w:rPr>
        <w:t>Tabel 4.1 Tabel sama seperti gambar, penjelasan diberikan caption</w:t>
      </w:r>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10 ms</w:t>
            </w:r>
          </w:p>
        </w:tc>
        <w:tc>
          <w:tcPr>
            <w:tcW w:w="2738" w:type="dxa"/>
          </w:tcPr>
          <w:p w14:paraId="34B04AD0" w14:textId="77777777" w:rsidR="00F52D40" w:rsidRDefault="006724C1">
            <w:pPr>
              <w:ind w:firstLine="0"/>
            </w:pPr>
            <w:r>
              <w:t>12 ms</w:t>
            </w:r>
          </w:p>
        </w:tc>
      </w:tr>
      <w:tr w:rsidR="00F52D40" w14:paraId="44712C2A" w14:textId="77777777">
        <w:tc>
          <w:tcPr>
            <w:tcW w:w="2737" w:type="dxa"/>
          </w:tcPr>
          <w:p w14:paraId="3C0421B0" w14:textId="77777777" w:rsidR="00F52D40" w:rsidRDefault="006724C1">
            <w:pPr>
              <w:ind w:firstLine="0"/>
            </w:pPr>
            <w:r>
              <w:t>Memory</w:t>
            </w:r>
          </w:p>
        </w:tc>
        <w:tc>
          <w:tcPr>
            <w:tcW w:w="2738" w:type="dxa"/>
          </w:tcPr>
          <w:p w14:paraId="058D3402" w14:textId="77777777" w:rsidR="00F52D40" w:rsidRDefault="006724C1">
            <w:pPr>
              <w:ind w:firstLine="0"/>
            </w:pPr>
            <w:r>
              <w:t>10 mb</w:t>
            </w:r>
          </w:p>
        </w:tc>
        <w:tc>
          <w:tcPr>
            <w:tcW w:w="2738" w:type="dxa"/>
          </w:tcPr>
          <w:p w14:paraId="1510E6C1" w14:textId="77777777" w:rsidR="00F52D40" w:rsidRDefault="006724C1">
            <w:pPr>
              <w:ind w:firstLine="0"/>
            </w:pPr>
            <w:r>
              <w:t>10 mb</w:t>
            </w:r>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header wajib menggunakan repeat header.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125" w:name="_19c6y18" w:colFirst="0" w:colLast="0"/>
      <w:bookmarkStart w:id="126" w:name="_Toc129693234"/>
      <w:bookmarkEnd w:id="125"/>
      <w:r>
        <w:t>Analisis Hasil Data 2</w:t>
      </w:r>
      <w:bookmarkEnd w:id="126"/>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27" w:name="_3tbugp1" w:colFirst="0" w:colLast="0"/>
      <w:bookmarkStart w:id="128" w:name="_Toc129693235"/>
      <w:bookmarkEnd w:id="127"/>
      <w:r>
        <w:t>Pembahasan</w:t>
      </w:r>
      <w:bookmarkEnd w:id="128"/>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29" w:name="_Toc129693236"/>
      <w:r>
        <w:t>Pengujian</w:t>
      </w:r>
      <w:bookmarkEnd w:id="129"/>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30" w:name="_28h4qwu" w:colFirst="0" w:colLast="0"/>
      <w:bookmarkStart w:id="131" w:name="_Toc129693237"/>
      <w:bookmarkEnd w:id="130"/>
      <w:r>
        <w:lastRenderedPageBreak/>
        <w:t>BAB V</w:t>
      </w:r>
      <w:r>
        <w:br/>
        <w:t>KESIMPULAN DAN SARAN</w:t>
      </w:r>
      <w:bookmarkEnd w:id="131"/>
    </w:p>
    <w:p w14:paraId="528AE3BA" w14:textId="77777777" w:rsidR="00F52D40" w:rsidRDefault="00F52D40"/>
    <w:p w14:paraId="354F2971" w14:textId="5C71FE2B" w:rsidR="00F52D40" w:rsidRDefault="006724C1">
      <w:pPr>
        <w:pStyle w:val="Heading2"/>
        <w:numPr>
          <w:ilvl w:val="1"/>
          <w:numId w:val="14"/>
        </w:numPr>
      </w:pPr>
      <w:bookmarkStart w:id="132" w:name="_nmf14n" w:colFirst="0" w:colLast="0"/>
      <w:bookmarkStart w:id="133" w:name="_Toc129693238"/>
      <w:bookmarkEnd w:id="132"/>
      <w:r>
        <w:t>Kesimpulan</w:t>
      </w:r>
      <w:bookmarkEnd w:id="133"/>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0547C2FD" w:rsidR="00F52D40" w:rsidRDefault="006724C1">
      <w:pPr>
        <w:pStyle w:val="Heading2"/>
        <w:numPr>
          <w:ilvl w:val="1"/>
          <w:numId w:val="14"/>
        </w:numPr>
      </w:pPr>
      <w:bookmarkStart w:id="134" w:name="_37m2jsg" w:colFirst="0" w:colLast="0"/>
      <w:bookmarkStart w:id="135" w:name="_Toc129693239"/>
      <w:bookmarkEnd w:id="134"/>
      <w:r>
        <w:t>Saran</w:t>
      </w:r>
      <w:bookmarkEnd w:id="135"/>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6" w:name="_1mrcu09" w:colFirst="0" w:colLast="0"/>
      <w:bookmarkEnd w:id="136"/>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027F337E" w14:textId="77777777" w:rsidR="00C153F2" w:rsidRPr="00C153F2" w:rsidRDefault="00524D40" w:rsidP="00C153F2">
      <w:pPr>
        <w:pStyle w:val="Bibliography"/>
      </w:pPr>
      <w:r>
        <w:fldChar w:fldCharType="begin"/>
      </w:r>
      <w:r w:rsidR="00E31C5D">
        <w:instrText xml:space="preserve"> ADDIN ZOTERO_BIBL {"uncited":[],"omitted":[],"custom":[]} CSL_BIBLIOGRAPHY </w:instrText>
      </w:r>
      <w:r>
        <w:fldChar w:fldCharType="separate"/>
      </w:r>
      <w:r w:rsidR="00C153F2" w:rsidRPr="00C153F2">
        <w:t>[1]</w:t>
      </w:r>
      <w:r w:rsidR="00C153F2" w:rsidRPr="00C153F2">
        <w:tab/>
        <w:t>U. Nations, “Population.” https://www.un.org/en/global-issues/population (accessed Dec. 25, 2022).</w:t>
      </w:r>
    </w:p>
    <w:p w14:paraId="64E7240A" w14:textId="77777777" w:rsidR="00C153F2" w:rsidRPr="00C153F2" w:rsidRDefault="00C153F2" w:rsidP="00C153F2">
      <w:pPr>
        <w:pStyle w:val="Bibliography"/>
      </w:pPr>
      <w:r w:rsidRPr="00C153F2">
        <w:t>[2]</w:t>
      </w:r>
      <w:r w:rsidRPr="00C153F2">
        <w:tab/>
        <w:t>B. P. Statistik, “Jumlah Penduduk Pertengahan Tahun (Ribu Jiwa), 2020-2022.” https://www.bps.go.id/indicator/12/1975/1/jumlah-penduduk-pertengahan-tahun.html (accessed Dec. 26, 2022).</w:t>
      </w:r>
    </w:p>
    <w:p w14:paraId="125E877A" w14:textId="77777777" w:rsidR="00C153F2" w:rsidRPr="00C153F2" w:rsidRDefault="00C153F2" w:rsidP="00C153F2">
      <w:pPr>
        <w:pStyle w:val="Bibliography"/>
      </w:pPr>
      <w:r w:rsidRPr="00C153F2">
        <w:t>[3]</w:t>
      </w:r>
      <w:r w:rsidRPr="00C153F2">
        <w:tab/>
        <w:t>B. P. Statistik, “Jumlah Penduduk Menurut Kelompok Umur dan Jenis Kelamin, 2021.” https://www.bps.go.id/indikator/indikator/view_data_pub/0000/api_pub/YW40a21pdTU1cnJxOGt6dm43ZEdoZz09/da_03/1 (accessed Dec. 26, 2022).</w:t>
      </w:r>
    </w:p>
    <w:p w14:paraId="4F8016C1" w14:textId="77777777" w:rsidR="00C153F2" w:rsidRPr="00C153F2" w:rsidRDefault="00C153F2" w:rsidP="00C153F2">
      <w:pPr>
        <w:pStyle w:val="Bibliography"/>
      </w:pPr>
      <w:r w:rsidRPr="00C153F2">
        <w:t>[4]</w:t>
      </w:r>
      <w:r w:rsidRPr="00C153F2">
        <w:tab/>
        <w:t>F. Oktariano and H. Hastuti, “Buku Panduan penulisan Esai Berdasarkan Analisis Historical Thinking,” vol. 2, no. 4, 2020.</w:t>
      </w:r>
    </w:p>
    <w:p w14:paraId="7FF5D63B" w14:textId="77777777" w:rsidR="00C153F2" w:rsidRPr="00C153F2" w:rsidRDefault="00C153F2" w:rsidP="00C153F2">
      <w:pPr>
        <w:pStyle w:val="Bibliography"/>
      </w:pPr>
      <w:r w:rsidRPr="00C153F2">
        <w:t>[5]</w:t>
      </w:r>
      <w:r w:rsidRPr="00C153F2">
        <w:tab/>
        <w:t xml:space="preserve">E. Amorim, M. Cançado, and A. Veloso, “Automated Essay Scoring in the Presence of Biased Ratings,” in </w:t>
      </w:r>
      <w:r w:rsidRPr="00C153F2">
        <w:rPr>
          <w:i/>
          <w:iCs/>
        </w:rPr>
        <w:t>Proceedings of the 2018 Conference of the North American Chapter of           the Association for Computational Linguistics: Human Language           Technologies, Volume 1 (Long Papers)</w:t>
      </w:r>
      <w:r w:rsidRPr="00C153F2">
        <w:t>, New Orleans, Louisiana, 2018, pp. 229–237. doi: 10.18653/v1/N18-1021.</w:t>
      </w:r>
    </w:p>
    <w:p w14:paraId="152899C3" w14:textId="77777777" w:rsidR="00C153F2" w:rsidRPr="00C153F2" w:rsidRDefault="00C153F2" w:rsidP="00C153F2">
      <w:pPr>
        <w:pStyle w:val="Bibliography"/>
      </w:pPr>
      <w:r w:rsidRPr="00C153F2">
        <w:t>[6]</w:t>
      </w:r>
      <w:r w:rsidRPr="00C153F2">
        <w:tab/>
        <w:t xml:space="preserve">D. Fortunato and J. Bernardino, “Progressive web apps: An alternative to the native mobile Apps,” in </w:t>
      </w:r>
      <w:r w:rsidRPr="00C153F2">
        <w:rPr>
          <w:i/>
          <w:iCs/>
        </w:rPr>
        <w:t>2018 13th Iberian Conference on Information Systems and Technologies (CISTI)</w:t>
      </w:r>
      <w:r w:rsidRPr="00C153F2">
        <w:t>, Caceres, Jun. 2018, pp. 1–6. doi: 10.23919/CISTI.2018.8399228.</w:t>
      </w:r>
    </w:p>
    <w:p w14:paraId="519F78EC" w14:textId="77777777" w:rsidR="00C153F2" w:rsidRPr="00C153F2" w:rsidRDefault="00C153F2" w:rsidP="00C153F2">
      <w:pPr>
        <w:pStyle w:val="Bibliography"/>
      </w:pPr>
      <w:r w:rsidRPr="00C153F2">
        <w:t>[7]</w:t>
      </w:r>
      <w:r w:rsidRPr="00C153F2">
        <w:tab/>
        <w:t xml:space="preserve">M. M. Moe and University of Computer Studies, Hpa-An, Kayin State, Myanmar, “Comparative Study of Test-Driven Development TDD, Behavior-Driven Development BDD and Acceptance Test–Driven Development ATDD,” </w:t>
      </w:r>
      <w:r w:rsidRPr="00C153F2">
        <w:rPr>
          <w:i/>
          <w:iCs/>
        </w:rPr>
        <w:t>Int. J. Trend Sci. Res. Dev.</w:t>
      </w:r>
      <w:r w:rsidRPr="00C153F2">
        <w:t>, vol. Volume-3, no. Issue-4, pp. 231–234, Jun. 2019, doi: 10.31142/ijtsrd23698.</w:t>
      </w:r>
    </w:p>
    <w:p w14:paraId="6DEEE094" w14:textId="77777777" w:rsidR="00C153F2" w:rsidRPr="00C153F2" w:rsidRDefault="00C153F2" w:rsidP="00C153F2">
      <w:pPr>
        <w:pStyle w:val="Bibliography"/>
      </w:pPr>
      <w:r w:rsidRPr="00C153F2">
        <w:t>[8]</w:t>
      </w:r>
      <w:r w:rsidRPr="00C153F2">
        <w:tab/>
        <w:t xml:space="preserve">B. George and L. Williams, “A structured experiment of test-driven development,” </w:t>
      </w:r>
      <w:r w:rsidRPr="00C153F2">
        <w:rPr>
          <w:i/>
          <w:iCs/>
        </w:rPr>
        <w:t>Inf. Softw. Technol.</w:t>
      </w:r>
      <w:r w:rsidRPr="00C153F2">
        <w:t>, vol. 46, no. 5, pp. 337–342, Apr. 2004, doi: 10.1016/j.infsof.2003.09.011.</w:t>
      </w:r>
    </w:p>
    <w:p w14:paraId="002A8EB9" w14:textId="77777777" w:rsidR="00C153F2" w:rsidRPr="00C153F2" w:rsidRDefault="00C153F2" w:rsidP="00C153F2">
      <w:pPr>
        <w:pStyle w:val="Bibliography"/>
      </w:pPr>
      <w:r w:rsidRPr="00C153F2">
        <w:t>[9]</w:t>
      </w:r>
      <w:r w:rsidRPr="00C153F2">
        <w:tab/>
        <w:t xml:space="preserve">J. B. Ibarra </w:t>
      </w:r>
      <w:r w:rsidRPr="00C153F2">
        <w:rPr>
          <w:i/>
          <w:iCs/>
        </w:rPr>
        <w:t>et al.</w:t>
      </w:r>
      <w:r w:rsidRPr="00C153F2">
        <w:t xml:space="preserve">, “Development of the Low Cost Classroom Response System Using Test-Driven Development Approach and Analysis of the Adaptive Capability of Students Using Sequential Minimal Optimization Algorithm,” in </w:t>
      </w:r>
      <w:r w:rsidRPr="00C153F2">
        <w:rPr>
          <w:i/>
          <w:iCs/>
        </w:rPr>
        <w:t>2019 IEEE 6th International Conference on Industrial Engineering and Applications (ICIEA)</w:t>
      </w:r>
      <w:r w:rsidRPr="00C153F2">
        <w:t>, Tokyo, Japan, Apr. 2019, pp. 689–693. doi: 10.1109/IEA.2019.8714889.</w:t>
      </w:r>
    </w:p>
    <w:p w14:paraId="7BB1F38B" w14:textId="77777777" w:rsidR="00C153F2" w:rsidRPr="00C153F2" w:rsidRDefault="00C153F2" w:rsidP="00C153F2">
      <w:pPr>
        <w:pStyle w:val="Bibliography"/>
      </w:pPr>
      <w:r w:rsidRPr="00C153F2">
        <w:t>[10]</w:t>
      </w:r>
      <w:r w:rsidRPr="00C153F2">
        <w:tab/>
        <w:t xml:space="preserve">D. Pal and V. Vanijja, “Perceived usability evaluation of Microsoft Teams as an online learning platform during COVID-19 using system usability scale and technology acceptance model in India,” </w:t>
      </w:r>
      <w:r w:rsidRPr="00C153F2">
        <w:rPr>
          <w:i/>
          <w:iCs/>
        </w:rPr>
        <w:t>Child. Youth Serv. Rev.</w:t>
      </w:r>
      <w:r w:rsidRPr="00C153F2">
        <w:t>, vol. 119, p. 105535, Dec. 2020, doi: 10.1016/j.childyouth.2020.105535.</w:t>
      </w:r>
    </w:p>
    <w:p w14:paraId="74D91F5E" w14:textId="77777777" w:rsidR="00C153F2" w:rsidRPr="00C153F2" w:rsidRDefault="00C153F2" w:rsidP="00C153F2">
      <w:pPr>
        <w:pStyle w:val="Bibliography"/>
      </w:pPr>
      <w:r w:rsidRPr="00C153F2">
        <w:t>[11]</w:t>
      </w:r>
      <w:r w:rsidRPr="00C153F2">
        <w:tab/>
        <w:t xml:space="preserve">P. Vlachogianni and N. Tselios, “Perceived usability evaluation of educational technology using the System Usability Scale (SUS): A systematic review,” </w:t>
      </w:r>
      <w:r w:rsidRPr="00C153F2">
        <w:rPr>
          <w:i/>
          <w:iCs/>
        </w:rPr>
        <w:t>J. Res. Technol. Educ.</w:t>
      </w:r>
      <w:r w:rsidRPr="00C153F2">
        <w:t>, vol. 54, no. 3, pp. 392–409, May 2022, doi: 10.1080/15391523.2020.1867938.</w:t>
      </w:r>
    </w:p>
    <w:p w14:paraId="48955BC0" w14:textId="77777777" w:rsidR="00C153F2" w:rsidRPr="00C153F2" w:rsidRDefault="00C153F2" w:rsidP="00C153F2">
      <w:pPr>
        <w:pStyle w:val="Bibliography"/>
      </w:pPr>
      <w:r w:rsidRPr="00C153F2">
        <w:t>[12]</w:t>
      </w:r>
      <w:r w:rsidRPr="00C153F2">
        <w:tab/>
        <w:t xml:space="preserve">J. R. Lewis, “Psychometric Evaluation of the PSSUQ Using Data from Five Years of Usability Studies,” </w:t>
      </w:r>
      <w:r w:rsidRPr="00C153F2">
        <w:rPr>
          <w:i/>
          <w:iCs/>
        </w:rPr>
        <w:t>Int. J. Hum.-Comput. Interact.</w:t>
      </w:r>
      <w:r w:rsidRPr="00C153F2">
        <w:t>, vol. 14, no. 3–4, pp. 463–488, Sep. 2002, doi: 10.1080/10447318.2002.9669130.</w:t>
      </w:r>
    </w:p>
    <w:p w14:paraId="24ED9F4E" w14:textId="77777777" w:rsidR="00C153F2" w:rsidRPr="00C153F2" w:rsidRDefault="00C153F2" w:rsidP="00C153F2">
      <w:pPr>
        <w:pStyle w:val="Bibliography"/>
      </w:pPr>
      <w:r w:rsidRPr="00C153F2">
        <w:lastRenderedPageBreak/>
        <w:t>[13]</w:t>
      </w:r>
      <w:r w:rsidRPr="00C153F2">
        <w:tab/>
        <w:t xml:space="preserve">U. Ependi, T. B. Kurniawan, and F. Panjaitan, “SYSTEM USABILITY SCALE VS HEURISTIC EVALUATION: A REVIEW,” </w:t>
      </w:r>
      <w:r w:rsidRPr="00C153F2">
        <w:rPr>
          <w:i/>
          <w:iCs/>
        </w:rPr>
        <w:t>Simetris J. Tek. Mesin Elektro Dan Ilmu Komput.</w:t>
      </w:r>
      <w:r w:rsidRPr="00C153F2">
        <w:t>, vol. 10, no. 1, pp. 65–74, Apr. 2019, doi: 10.24176/simet.v10i1.2725.</w:t>
      </w:r>
    </w:p>
    <w:p w14:paraId="4B0542E9" w14:textId="77777777" w:rsidR="00C153F2" w:rsidRPr="00C153F2" w:rsidRDefault="00C153F2" w:rsidP="00C153F2">
      <w:pPr>
        <w:pStyle w:val="Bibliography"/>
      </w:pPr>
      <w:r w:rsidRPr="00C153F2">
        <w:t>[14]</w:t>
      </w:r>
      <w:r w:rsidRPr="00C153F2">
        <w:tab/>
        <w:t>T. Hidayat and M. Muttaqin, “Pengujian Sistem Informasi Pendaftaran dan Pembayaran Wisuda Online menggunakan Black Box Testing dengan Metode Equivalence Partitioning dan Boundary Value Analysis,” vol. 6, 2018.</w:t>
      </w:r>
    </w:p>
    <w:p w14:paraId="23E4BABD" w14:textId="77777777" w:rsidR="00C153F2" w:rsidRPr="00C153F2" w:rsidRDefault="00C153F2" w:rsidP="00C153F2">
      <w:pPr>
        <w:pStyle w:val="Bibliography"/>
      </w:pPr>
      <w:r w:rsidRPr="00C153F2">
        <w:t>[15]</w:t>
      </w:r>
      <w:r w:rsidRPr="00C153F2">
        <w:tab/>
        <w:t xml:space="preserve"> xinyu chang and  jing Li, “Improvement of Excel data processing function based on Spring MVC framework,” in </w:t>
      </w:r>
      <w:r w:rsidRPr="00C153F2">
        <w:rPr>
          <w:i/>
          <w:iCs/>
        </w:rPr>
        <w:t>Third International Conference on Computer Science and Communication Technology (ICCSCT 2022)</w:t>
      </w:r>
      <w:r w:rsidRPr="00C153F2">
        <w:t>, Beijing, China, Dec. 2022, p. 25. doi: 10.1117/12.2661778.</w:t>
      </w:r>
    </w:p>
    <w:p w14:paraId="18DCB330" w14:textId="77777777" w:rsidR="00C153F2" w:rsidRPr="00C153F2" w:rsidRDefault="00C153F2" w:rsidP="00C153F2">
      <w:pPr>
        <w:pStyle w:val="Bibliography"/>
      </w:pPr>
      <w:r w:rsidRPr="00C153F2">
        <w:t>[16]</w:t>
      </w:r>
      <w:r w:rsidRPr="00C153F2">
        <w:tab/>
        <w:t>I. Glantz and H. Hurtig, “Express.js and Ktor web server performance A comparative study”.</w:t>
      </w:r>
    </w:p>
    <w:p w14:paraId="65D2F9B3" w14:textId="77777777" w:rsidR="00C153F2" w:rsidRPr="00C153F2" w:rsidRDefault="00C153F2" w:rsidP="00C153F2">
      <w:pPr>
        <w:pStyle w:val="Bibliography"/>
      </w:pPr>
      <w:r w:rsidRPr="00C153F2">
        <w:t>[17]</w:t>
      </w:r>
      <w:r w:rsidRPr="00C153F2">
        <w:tab/>
        <w:t xml:space="preserve">D. Smilkov </w:t>
      </w:r>
      <w:r w:rsidRPr="00C153F2">
        <w:rPr>
          <w:i/>
          <w:iCs/>
        </w:rPr>
        <w:t>et al.</w:t>
      </w:r>
      <w:r w:rsidRPr="00C153F2">
        <w:t>, “TensorFlow.js: Machine Learning for the Web and Beyond”.</w:t>
      </w:r>
    </w:p>
    <w:p w14:paraId="69C229E2" w14:textId="77777777" w:rsidR="00C153F2" w:rsidRPr="00C153F2" w:rsidRDefault="00C153F2" w:rsidP="00C153F2">
      <w:pPr>
        <w:pStyle w:val="Bibliography"/>
      </w:pPr>
      <w:r w:rsidRPr="00C153F2">
        <w:t>[18]</w:t>
      </w:r>
      <w:r w:rsidRPr="00C153F2">
        <w:tab/>
        <w:t>S. L. Ingólfsdóttir, H. Loftsson, J. F. Daðason, and K. Bjarnadóttir, “Nefnir: A high accuracy lemmatizer for Icelandic.” arXiv, Jul. 27, 2019. Accessed: Jan. 05, 2023. [Online]. Available: http://arxiv.org/abs/1907.11907</w:t>
      </w:r>
    </w:p>
    <w:p w14:paraId="58CDA57B" w14:textId="77777777" w:rsidR="00C153F2" w:rsidRPr="00C153F2" w:rsidRDefault="00C153F2" w:rsidP="00C153F2">
      <w:pPr>
        <w:pStyle w:val="Bibliography"/>
      </w:pPr>
      <w:r w:rsidRPr="00C153F2">
        <w:t>[19]</w:t>
      </w:r>
      <w:r w:rsidRPr="00C153F2">
        <w:tab/>
        <w:t xml:space="preserve">B. Jose and S. Abraham, “Performance analysis of NoSQL and relational databases with MongoDB and MySQL,” </w:t>
      </w:r>
      <w:r w:rsidRPr="00C153F2">
        <w:rPr>
          <w:i/>
          <w:iCs/>
        </w:rPr>
        <w:t>Mater. Today Proc.</w:t>
      </w:r>
      <w:r w:rsidRPr="00C153F2">
        <w:t>, vol. 24, pp. 2036–2043, 2020, doi: 10.1016/j.matpr.2020.03.634.</w:t>
      </w:r>
    </w:p>
    <w:p w14:paraId="64524C7A" w14:textId="77777777" w:rsidR="00C153F2" w:rsidRPr="00C153F2" w:rsidRDefault="00C153F2" w:rsidP="00C153F2">
      <w:pPr>
        <w:pStyle w:val="Bibliography"/>
      </w:pPr>
      <w:r w:rsidRPr="00C153F2">
        <w:t>[20]</w:t>
      </w:r>
      <w:r w:rsidRPr="00C153F2">
        <w:tab/>
        <w:t xml:space="preserve">G. Steinfeld, “5 steps of test-driven development,” </w:t>
      </w:r>
      <w:r w:rsidRPr="00C153F2">
        <w:rPr>
          <w:i/>
          <w:iCs/>
        </w:rPr>
        <w:t>IBM Developer</w:t>
      </w:r>
      <w:r w:rsidRPr="00C153F2">
        <w:t>, Feb. 06, 2020. Accessed: Jan. 30, 2023. [Online]. Available: https://developer.ibm.com/articles/5-steps-of-test-driven-development/</w:t>
      </w:r>
    </w:p>
    <w:p w14:paraId="444CDAA2" w14:textId="77777777" w:rsidR="00C153F2" w:rsidRPr="00C153F2" w:rsidRDefault="00C153F2" w:rsidP="00C153F2">
      <w:pPr>
        <w:pStyle w:val="Bibliography"/>
      </w:pPr>
      <w:r w:rsidRPr="00C153F2">
        <w:t>[21]</w:t>
      </w:r>
      <w:r w:rsidRPr="00C153F2">
        <w:tab/>
        <w:t xml:space="preserve">Institut Teknologi Sepuluh Nopember </w:t>
      </w:r>
      <w:r w:rsidRPr="00C153F2">
        <w:rPr>
          <w:i/>
          <w:iCs/>
        </w:rPr>
        <w:t>et al.</w:t>
      </w:r>
      <w:r w:rsidRPr="00C153F2">
        <w:t xml:space="preserve">, “A Different Approach on Automated Use Case Diagram Semantic Assessment,” </w:t>
      </w:r>
      <w:r w:rsidRPr="00C153F2">
        <w:rPr>
          <w:i/>
          <w:iCs/>
        </w:rPr>
        <w:t>Int. J. Intell. Eng. Syst.</w:t>
      </w:r>
      <w:r w:rsidRPr="00C153F2">
        <w:t>, vol. 14, no. 1, pp. 496–505, Feb. 2021, doi: 10.22266/ijies2021.0228.46.</w:t>
      </w:r>
    </w:p>
    <w:p w14:paraId="536C4B6C" w14:textId="77777777" w:rsidR="00C153F2" w:rsidRPr="00C153F2" w:rsidRDefault="00C153F2" w:rsidP="00C153F2">
      <w:pPr>
        <w:pStyle w:val="Bibliography"/>
      </w:pPr>
      <w:r w:rsidRPr="00C153F2">
        <w:t>[22]</w:t>
      </w:r>
      <w:r w:rsidRPr="00C153F2">
        <w:tab/>
        <w:t xml:space="preserve">Dept. of Computer Science &amp; Engineering, BITM, VTU, Ballari, India., Dr. R. N. Kulkarni, C. K. Srinivasa, and Dept. of Computer Science &amp; Engineering, BITM, VTU, Ballari, India., “Novel approach to transform UML Sequence diagram to Activity diagram,” </w:t>
      </w:r>
      <w:r w:rsidRPr="00C153F2">
        <w:rPr>
          <w:i/>
          <w:iCs/>
        </w:rPr>
        <w:t>J. Univ. Shanghai Sci. Technol.</w:t>
      </w:r>
      <w:r w:rsidRPr="00C153F2">
        <w:t>, vol. 23, no. 07, pp. 1247–1255, Jul. 2021, doi: 10.51201/JUSST/21/07300.</w:t>
      </w:r>
    </w:p>
    <w:p w14:paraId="7C964E84" w14:textId="77777777" w:rsidR="00C153F2" w:rsidRPr="00C153F2" w:rsidRDefault="00C153F2" w:rsidP="00C153F2">
      <w:pPr>
        <w:pStyle w:val="Bibliography"/>
      </w:pPr>
      <w:r w:rsidRPr="00C153F2">
        <w:t>[23]</w:t>
      </w:r>
      <w:r w:rsidRPr="00C153F2">
        <w:tab/>
        <w:t xml:space="preserve">M. Shirole and R. Kumar, “Constrained permutation-based test scenario generation from concurrent activity diagrams,” </w:t>
      </w:r>
      <w:r w:rsidRPr="00C153F2">
        <w:rPr>
          <w:i/>
          <w:iCs/>
        </w:rPr>
        <w:t>Innov. Syst. Softw. Eng.</w:t>
      </w:r>
      <w:r w:rsidRPr="00C153F2">
        <w:t>, vol. 17, no. 4, pp. 343–353, Dec. 2021, doi: 10.1007/s11334-021-00389-4.</w:t>
      </w:r>
    </w:p>
    <w:p w14:paraId="2D4F0774" w14:textId="77777777" w:rsidR="00C153F2" w:rsidRPr="00C153F2" w:rsidRDefault="00C153F2" w:rsidP="00C153F2">
      <w:pPr>
        <w:pStyle w:val="Bibliography"/>
      </w:pPr>
      <w:r w:rsidRPr="00C153F2">
        <w:t>[24]</w:t>
      </w:r>
      <w:r w:rsidRPr="00C153F2">
        <w:tab/>
        <w:t>A. Firdaus, S. Widodo, A. Sutrisman, S. G. F. Nasution, and R. Mardiana, “RANCANG BANGUN SISTEM INFORMASI PERPUSTAKAAN MENGGUNAKAN WEB SERVICE PADA JURUSAN TEKNIK KOMPUTER POLSRI,” vol. 5, 2019.</w:t>
      </w:r>
    </w:p>
    <w:p w14:paraId="4BDDBD63" w14:textId="77777777" w:rsidR="00C153F2" w:rsidRPr="00C153F2" w:rsidRDefault="00C153F2" w:rsidP="00C153F2">
      <w:pPr>
        <w:pStyle w:val="Bibliography"/>
      </w:pPr>
      <w:r w:rsidRPr="00C153F2">
        <w:t>[25]</w:t>
      </w:r>
      <w:r w:rsidRPr="00C153F2">
        <w:tab/>
        <w:t xml:space="preserve">A. Ismail and K. S. Kuppusamy, “Web accessibility investigation and identification of major issues of higher education websites with statistical measures: A case study of college websites,” </w:t>
      </w:r>
      <w:r w:rsidRPr="00C153F2">
        <w:rPr>
          <w:i/>
          <w:iCs/>
        </w:rPr>
        <w:t>J. King Saud Univ. - Comput. Inf. Sci.</w:t>
      </w:r>
      <w:r w:rsidRPr="00C153F2">
        <w:t>, vol. 34, no. 3, pp. 901–911, Mar. 2022, doi: 10.1016/j.jksuci.2019.03.011.</w:t>
      </w:r>
    </w:p>
    <w:p w14:paraId="14B76D6A" w14:textId="77777777" w:rsidR="00C153F2" w:rsidRPr="00C153F2" w:rsidRDefault="00C153F2" w:rsidP="00C153F2">
      <w:pPr>
        <w:pStyle w:val="Bibliography"/>
      </w:pPr>
      <w:r w:rsidRPr="00C153F2">
        <w:t>[26]</w:t>
      </w:r>
      <w:r w:rsidRPr="00C153F2">
        <w:tab/>
        <w:t xml:space="preserve">R. S. Malik, J. Patra, and M. Pradel, “NL2Type: Inferring JavaScript Function Types from Natural Language Information,” in </w:t>
      </w:r>
      <w:r w:rsidRPr="00C153F2">
        <w:rPr>
          <w:i/>
          <w:iCs/>
        </w:rPr>
        <w:t>2019 IEEE/ACM 41st International Conference on Software Engineering (ICSE)</w:t>
      </w:r>
      <w:r w:rsidRPr="00C153F2">
        <w:t>, Montreal, QC, Canada, May 2019, pp. 304–315. doi: 10.1109/ICSE.2019.00045.</w:t>
      </w:r>
    </w:p>
    <w:p w14:paraId="5BED24F1" w14:textId="77777777" w:rsidR="00C153F2" w:rsidRPr="00C153F2" w:rsidRDefault="00C153F2" w:rsidP="00C153F2">
      <w:pPr>
        <w:pStyle w:val="Bibliography"/>
      </w:pPr>
      <w:r w:rsidRPr="00C153F2">
        <w:lastRenderedPageBreak/>
        <w:t>[27]</w:t>
      </w:r>
      <w:r w:rsidRPr="00C153F2">
        <w:tab/>
        <w:t>M. Shcherbakov, M. Balliu, and C.-A. Staicu, “Silent Spring: Prototype Pollution Leads to Remote Code Execution in Node.js”.</w:t>
      </w:r>
    </w:p>
    <w:p w14:paraId="33AF1C8D" w14:textId="77777777" w:rsidR="00C153F2" w:rsidRPr="00C153F2" w:rsidRDefault="00C153F2" w:rsidP="00C153F2">
      <w:pPr>
        <w:pStyle w:val="Bibliography"/>
      </w:pPr>
      <w:r w:rsidRPr="00C153F2">
        <w:t>[28]</w:t>
      </w:r>
      <w:r w:rsidRPr="00C153F2">
        <w:tab/>
        <w:t xml:space="preserve">H. Brar, T. Kaur, and Y. Rajoria, “The Better Comparison between PHP, Python-web &amp; Node.js,” </w:t>
      </w:r>
      <w:r w:rsidRPr="00C153F2">
        <w:rPr>
          <w:i/>
          <w:iCs/>
        </w:rPr>
        <w:t>web ..</w:t>
      </w:r>
      <w:r w:rsidRPr="00C153F2">
        <w:t>.</w:t>
      </w:r>
    </w:p>
    <w:p w14:paraId="5FE70F62" w14:textId="77777777" w:rsidR="00C153F2" w:rsidRPr="00C153F2" w:rsidRDefault="00C153F2" w:rsidP="00C153F2">
      <w:pPr>
        <w:pStyle w:val="Bibliography"/>
      </w:pPr>
      <w:r w:rsidRPr="00C153F2">
        <w:t>[29]</w:t>
      </w:r>
      <w:r w:rsidRPr="00C153F2">
        <w:tab/>
        <w:t>A. Romanelli, S. Serbout, and C. Pautasso, “ExpressO: From Express.js implementation code to OpenAPI interface descriptions”.</w:t>
      </w:r>
    </w:p>
    <w:p w14:paraId="3E460B5A" w14:textId="77777777" w:rsidR="00C153F2" w:rsidRPr="00C153F2" w:rsidRDefault="00C153F2" w:rsidP="00C153F2">
      <w:pPr>
        <w:pStyle w:val="Bibliography"/>
      </w:pPr>
      <w:r w:rsidRPr="00C153F2">
        <w:t>[30]</w:t>
      </w:r>
      <w:r w:rsidRPr="00C153F2">
        <w:tab/>
        <w:t xml:space="preserve">G. Langdale and D. Lemire, “Parsing gigabytes of JSON per second,” </w:t>
      </w:r>
      <w:r w:rsidRPr="00C153F2">
        <w:rPr>
          <w:i/>
          <w:iCs/>
        </w:rPr>
        <w:t>VLDB J.</w:t>
      </w:r>
      <w:r w:rsidRPr="00C153F2">
        <w:t>, vol. 28, no. 6, pp. 941–960, Dec. 2019, doi: 10.1007/s00778-019-00578-5.</w:t>
      </w:r>
    </w:p>
    <w:p w14:paraId="202E52FD" w14:textId="77777777" w:rsidR="00C153F2" w:rsidRPr="00C153F2" w:rsidRDefault="00C153F2" w:rsidP="00C153F2">
      <w:pPr>
        <w:pStyle w:val="Bibliography"/>
      </w:pPr>
      <w:r w:rsidRPr="00C153F2">
        <w:t>[31]</w:t>
      </w:r>
      <w:r w:rsidRPr="00C153F2">
        <w:tab/>
        <w:t>S. Hamza, M. Sarosa, and P. B. Santoso, “Sistem Koreksi Soal Essay Otomatis Dengan Menggunakan Metode Rabin Karp,” vol. 7, no. 2, 2013.</w:t>
      </w:r>
    </w:p>
    <w:p w14:paraId="2C327ED7" w14:textId="77777777" w:rsidR="00C153F2" w:rsidRPr="00C153F2" w:rsidRDefault="00C153F2" w:rsidP="00C153F2">
      <w:pPr>
        <w:pStyle w:val="Bibliography"/>
      </w:pPr>
      <w:r w:rsidRPr="00C153F2">
        <w:t>[32]</w:t>
      </w:r>
      <w:r w:rsidRPr="00C153F2">
        <w:tab/>
        <w:t xml:space="preserve">S. Burrows, I. Gurevych, and B. Stein, “The Eras and Trends of Automatic Short Answer Grading,” </w:t>
      </w:r>
      <w:r w:rsidRPr="00C153F2">
        <w:rPr>
          <w:i/>
          <w:iCs/>
        </w:rPr>
        <w:t>Int. J. Artif. Intell. Educ.</w:t>
      </w:r>
      <w:r w:rsidRPr="00C153F2">
        <w:t>, vol. 25, no. 1, pp. 60–117, Mar. 2015, doi: 10.1007/s40593-014-0026-8.</w:t>
      </w:r>
    </w:p>
    <w:p w14:paraId="2838CA29" w14:textId="77777777" w:rsidR="00C153F2" w:rsidRPr="00C153F2" w:rsidRDefault="00C153F2" w:rsidP="00C153F2">
      <w:pPr>
        <w:pStyle w:val="Bibliography"/>
      </w:pPr>
      <w:r w:rsidRPr="00C153F2">
        <w:t>[33]</w:t>
      </w:r>
      <w:r w:rsidRPr="00C153F2">
        <w:tab/>
        <w:t xml:space="preserve">J. Hao and T. K. Ho, “Machine Learning Made Easy: A Review of </w:t>
      </w:r>
      <w:r w:rsidRPr="00C153F2">
        <w:rPr>
          <w:i/>
          <w:iCs/>
        </w:rPr>
        <w:t>Scikit-learn</w:t>
      </w:r>
      <w:r w:rsidRPr="00C153F2">
        <w:t xml:space="preserve"> Package in Python Programming Language,” </w:t>
      </w:r>
      <w:r w:rsidRPr="00C153F2">
        <w:rPr>
          <w:i/>
          <w:iCs/>
        </w:rPr>
        <w:t>J. Educ. Behav. Stat.</w:t>
      </w:r>
      <w:r w:rsidRPr="00C153F2">
        <w:t>, vol. 44, no. 3, pp. 348–361, Jun. 2019, doi: 10.3102/1076998619832248.</w:t>
      </w:r>
    </w:p>
    <w:p w14:paraId="25B04862" w14:textId="77777777" w:rsidR="00C153F2" w:rsidRPr="00C153F2" w:rsidRDefault="00C153F2" w:rsidP="00C153F2">
      <w:pPr>
        <w:pStyle w:val="Bibliography"/>
      </w:pPr>
      <w:r w:rsidRPr="00C153F2">
        <w:t>[34]</w:t>
      </w:r>
      <w:r w:rsidRPr="00C153F2">
        <w:tab/>
        <w:t>P. Qi, Y. Zhang, Y. Zhang, J. Bolton, and C. D. Manning, “Stanza: A Python Natural Language Processing Toolkit for Many Human Languages.” arXiv, Apr. 23, 2020. Accessed: Jan. 09, 2023. [Online]. Available: http://arxiv.org/abs/2003.07082</w:t>
      </w:r>
    </w:p>
    <w:p w14:paraId="76D5A7FF" w14:textId="77777777" w:rsidR="00C153F2" w:rsidRPr="00C153F2" w:rsidRDefault="00C153F2" w:rsidP="00C153F2">
      <w:pPr>
        <w:pStyle w:val="Bibliography"/>
      </w:pPr>
      <w:r w:rsidRPr="00C153F2">
        <w:t>[35]</w:t>
      </w:r>
      <w:r w:rsidRPr="00C153F2">
        <w:tab/>
        <w:t xml:space="preserve">A. Bangor, P. T. Kortum, and J. T. Miller, “An Empirical Evaluation of the System Usability Scale,” </w:t>
      </w:r>
      <w:r w:rsidRPr="00C153F2">
        <w:rPr>
          <w:i/>
          <w:iCs/>
        </w:rPr>
        <w:t>Int. J. Hum.-Comput. Interact.</w:t>
      </w:r>
      <w:r w:rsidRPr="00C153F2">
        <w:t>, vol. 24, no. 6, pp. 574–594, Jul. 2008, doi: 10.1080/10447310802205776.</w:t>
      </w:r>
    </w:p>
    <w:p w14:paraId="7D9ADE04" w14:textId="77777777" w:rsidR="00C153F2" w:rsidRPr="00C153F2" w:rsidRDefault="00C153F2" w:rsidP="00C153F2">
      <w:pPr>
        <w:pStyle w:val="Bibliography"/>
      </w:pPr>
      <w:r w:rsidRPr="00C153F2">
        <w:t>[36]</w:t>
      </w:r>
      <w:r w:rsidRPr="00C153F2">
        <w:tab/>
        <w:t xml:space="preserve">A. Popov, J. Bilokin, T. Solianyk, and K. Vasylchenko, “Development of the system to provide cross-browser compatibility of web application,” in </w:t>
      </w:r>
      <w:r w:rsidRPr="00C153F2">
        <w:rPr>
          <w:i/>
          <w:iCs/>
        </w:rPr>
        <w:t>2018 IEEE 9th International Conference on Dependable Systems, Services and Technologies (DESSERT)</w:t>
      </w:r>
      <w:r w:rsidRPr="00C153F2">
        <w:t>, Kyiv, Ukraine, May 2018, pp. 117–122. doi: 10.1109/DESSERT.2018.8409111.</w:t>
      </w:r>
    </w:p>
    <w:p w14:paraId="39442D60" w14:textId="77777777" w:rsidR="00C153F2" w:rsidRPr="00C153F2" w:rsidRDefault="00C153F2" w:rsidP="00C153F2">
      <w:pPr>
        <w:pStyle w:val="Bibliography"/>
      </w:pPr>
      <w:r w:rsidRPr="00C153F2">
        <w:t>[37]</w:t>
      </w:r>
      <w:r w:rsidRPr="00C153F2">
        <w:tab/>
        <w:t xml:space="preserve">K. Paltoglou, V. E. Zafeiris, N. A. Diamantidis, and E. A. Giakoumakis, “Automated refactoring of legacy JavaScript code to ES6 modules,” </w:t>
      </w:r>
      <w:r w:rsidRPr="00C153F2">
        <w:rPr>
          <w:i/>
          <w:iCs/>
        </w:rPr>
        <w:t>J. Syst. Softw.</w:t>
      </w:r>
      <w:r w:rsidRPr="00C153F2">
        <w:t>, vol. 181, p. 111049, Nov. 2021, doi: 10.1016/j.jss.2021.111049.</w:t>
      </w:r>
    </w:p>
    <w:p w14:paraId="078D8156" w14:textId="77777777" w:rsidR="00C153F2" w:rsidRPr="00C153F2" w:rsidRDefault="00C153F2" w:rsidP="00C153F2">
      <w:pPr>
        <w:pStyle w:val="Bibliography"/>
      </w:pPr>
      <w:r w:rsidRPr="00C153F2">
        <w:t>[38]</w:t>
      </w:r>
      <w:r w:rsidRPr="00C153F2">
        <w:tab/>
        <w:t xml:space="preserve">A. Dearle, “Software Deployment, Past, Present and Future,” in </w:t>
      </w:r>
      <w:r w:rsidRPr="00C153F2">
        <w:rPr>
          <w:i/>
          <w:iCs/>
        </w:rPr>
        <w:t>Future of Software Engineering (FOSE ’07)</w:t>
      </w:r>
      <w:r w:rsidRPr="00C153F2">
        <w:t>, Minneapolis, MN, May 2007, pp. 269–284. doi: 10.1109/FOSE.2007.20.</w:t>
      </w:r>
    </w:p>
    <w:p w14:paraId="5AA78254" w14:textId="77777777" w:rsidR="00C153F2" w:rsidRPr="00C153F2" w:rsidRDefault="00C153F2" w:rsidP="00C153F2">
      <w:pPr>
        <w:pStyle w:val="Bibliography"/>
      </w:pPr>
      <w:r w:rsidRPr="00C153F2">
        <w:t>[39]</w:t>
      </w:r>
      <w:r w:rsidRPr="00C153F2">
        <w:tab/>
        <w:t>R. S. Hall, D. Heimbigner, and A. L. Wolf, “A Cooperative Approach to Support Software Deployment Using the Software Dock”.</w:t>
      </w:r>
    </w:p>
    <w:p w14:paraId="2C0F537D" w14:textId="71A355BB"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7" w:name="_46r0co2" w:colFirst="0" w:colLast="0"/>
      <w:bookmarkEnd w:id="137"/>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38" w:name="_2lwamvv" w:colFirst="0" w:colLast="0"/>
      <w:bookmarkEnd w:id="138"/>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r>
        <w:rPr>
          <w:color w:val="000000"/>
        </w:rPr>
        <w:t>Source code</w:t>
      </w:r>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EDFDFE" w14:textId="77777777" w:rsidR="00B75AF9" w:rsidRDefault="00B75AF9">
      <w:pPr>
        <w:spacing w:line="240" w:lineRule="auto"/>
      </w:pPr>
      <w:r>
        <w:separator/>
      </w:r>
    </w:p>
  </w:endnote>
  <w:endnote w:type="continuationSeparator" w:id="0">
    <w:p w14:paraId="3922318A" w14:textId="77777777" w:rsidR="00B75AF9" w:rsidRDefault="00B75AF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1215C8C" w14:textId="77777777" w:rsidR="00B75AF9" w:rsidRDefault="00B75AF9">
      <w:pPr>
        <w:spacing w:line="240" w:lineRule="auto"/>
      </w:pPr>
      <w:r>
        <w:separator/>
      </w:r>
    </w:p>
  </w:footnote>
  <w:footnote w:type="continuationSeparator" w:id="0">
    <w:p w14:paraId="6468A04D" w14:textId="77777777" w:rsidR="00B75AF9" w:rsidRDefault="00B75AF9">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3614717"/>
    <w:multiLevelType w:val="hybridMultilevel"/>
    <w:tmpl w:val="0D9C6D8E"/>
    <w:lvl w:ilvl="0" w:tplc="5F22F6F6">
      <w:start w:val="1"/>
      <w:numFmt w:val="decimal"/>
      <w:pStyle w:val="Heading4"/>
      <w:lvlText w:val="3.4.1.%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3"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5"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6"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9"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1"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3"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5"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8"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15:restartNumberingAfterBreak="0">
    <w:nsid w:val="49254454"/>
    <w:multiLevelType w:val="hybridMultilevel"/>
    <w:tmpl w:val="6F7A13BE"/>
    <w:lvl w:ilvl="0" w:tplc="F132CCB2">
      <w:start w:val="1"/>
      <w:numFmt w:val="upperLetter"/>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2" w15:restartNumberingAfterBreak="0">
    <w:nsid w:val="547C5767"/>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5"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6"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7"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8"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8"/>
  </w:num>
  <w:num w:numId="2" w16cid:durableId="1777670166">
    <w:abstractNumId w:val="14"/>
  </w:num>
  <w:num w:numId="3" w16cid:durableId="562763304">
    <w:abstractNumId w:val="10"/>
  </w:num>
  <w:num w:numId="4" w16cid:durableId="1326980803">
    <w:abstractNumId w:val="27"/>
  </w:num>
  <w:num w:numId="5" w16cid:durableId="1274434542">
    <w:abstractNumId w:val="5"/>
  </w:num>
  <w:num w:numId="6" w16cid:durableId="1697274089">
    <w:abstractNumId w:val="21"/>
  </w:num>
  <w:num w:numId="7" w16cid:durableId="816604215">
    <w:abstractNumId w:val="26"/>
  </w:num>
  <w:num w:numId="8" w16cid:durableId="2114126655">
    <w:abstractNumId w:val="25"/>
  </w:num>
  <w:num w:numId="9" w16cid:durableId="3363591">
    <w:abstractNumId w:val="2"/>
  </w:num>
  <w:num w:numId="10" w16cid:durableId="1358115225">
    <w:abstractNumId w:val="24"/>
  </w:num>
  <w:num w:numId="11" w16cid:durableId="1150175372">
    <w:abstractNumId w:val="12"/>
  </w:num>
  <w:num w:numId="12" w16cid:durableId="1572303140">
    <w:abstractNumId w:val="16"/>
  </w:num>
  <w:num w:numId="13" w16cid:durableId="1049232357">
    <w:abstractNumId w:val="4"/>
  </w:num>
  <w:num w:numId="14" w16cid:durableId="206375725">
    <w:abstractNumId w:val="17"/>
  </w:num>
  <w:num w:numId="15" w16cid:durableId="1109083523">
    <w:abstractNumId w:val="18"/>
  </w:num>
  <w:num w:numId="16" w16cid:durableId="1203246726">
    <w:abstractNumId w:val="28"/>
  </w:num>
  <w:num w:numId="17" w16cid:durableId="194931177">
    <w:abstractNumId w:val="20"/>
  </w:num>
  <w:num w:numId="18" w16cid:durableId="2008903195">
    <w:abstractNumId w:val="3"/>
  </w:num>
  <w:num w:numId="19" w16cid:durableId="812714978">
    <w:abstractNumId w:val="13"/>
  </w:num>
  <w:num w:numId="20" w16cid:durableId="1810973217">
    <w:abstractNumId w:val="0"/>
  </w:num>
  <w:num w:numId="21" w16cid:durableId="1154645296">
    <w:abstractNumId w:val="11"/>
  </w:num>
  <w:num w:numId="22" w16cid:durableId="1375274597">
    <w:abstractNumId w:val="6"/>
  </w:num>
  <w:num w:numId="23" w16cid:durableId="771972301">
    <w:abstractNumId w:val="23"/>
  </w:num>
  <w:num w:numId="24" w16cid:durableId="1793983508">
    <w:abstractNumId w:val="9"/>
  </w:num>
  <w:num w:numId="25" w16cid:durableId="1316177158">
    <w:abstractNumId w:val="15"/>
  </w:num>
  <w:num w:numId="26" w16cid:durableId="1998217286">
    <w:abstractNumId w:val="7"/>
  </w:num>
  <w:num w:numId="27" w16cid:durableId="605119327">
    <w:abstractNumId w:val="1"/>
  </w:num>
  <w:num w:numId="28" w16cid:durableId="1379237566">
    <w:abstractNumId w:val="22"/>
  </w:num>
  <w:num w:numId="29" w16cid:durableId="1484007147">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16cid:durableId="2022389873">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011EF"/>
    <w:rsid w:val="0001080E"/>
    <w:rsid w:val="00010825"/>
    <w:rsid w:val="000133F8"/>
    <w:rsid w:val="00015B80"/>
    <w:rsid w:val="0001652D"/>
    <w:rsid w:val="000175B2"/>
    <w:rsid w:val="0002641D"/>
    <w:rsid w:val="000362AC"/>
    <w:rsid w:val="000446C9"/>
    <w:rsid w:val="00044789"/>
    <w:rsid w:val="0004515E"/>
    <w:rsid w:val="00045547"/>
    <w:rsid w:val="0007707D"/>
    <w:rsid w:val="00082DAD"/>
    <w:rsid w:val="00084368"/>
    <w:rsid w:val="0009114B"/>
    <w:rsid w:val="00092D4D"/>
    <w:rsid w:val="00092F6D"/>
    <w:rsid w:val="000930E0"/>
    <w:rsid w:val="00095F11"/>
    <w:rsid w:val="000960A4"/>
    <w:rsid w:val="000B736D"/>
    <w:rsid w:val="000C5302"/>
    <w:rsid w:val="000D2A1D"/>
    <w:rsid w:val="000D58BD"/>
    <w:rsid w:val="000D7E90"/>
    <w:rsid w:val="000E155F"/>
    <w:rsid w:val="000E479A"/>
    <w:rsid w:val="00103CC8"/>
    <w:rsid w:val="00104CFE"/>
    <w:rsid w:val="00114368"/>
    <w:rsid w:val="001170EB"/>
    <w:rsid w:val="001172DD"/>
    <w:rsid w:val="00150FBF"/>
    <w:rsid w:val="00151A7C"/>
    <w:rsid w:val="00153810"/>
    <w:rsid w:val="0015580E"/>
    <w:rsid w:val="00163617"/>
    <w:rsid w:val="00163ECC"/>
    <w:rsid w:val="00164C97"/>
    <w:rsid w:val="00166005"/>
    <w:rsid w:val="00171CEB"/>
    <w:rsid w:val="00173FD4"/>
    <w:rsid w:val="001763C0"/>
    <w:rsid w:val="00177FDA"/>
    <w:rsid w:val="00180E52"/>
    <w:rsid w:val="0018270C"/>
    <w:rsid w:val="001838CE"/>
    <w:rsid w:val="00185B58"/>
    <w:rsid w:val="0018714F"/>
    <w:rsid w:val="00193EB6"/>
    <w:rsid w:val="001957A6"/>
    <w:rsid w:val="001957EF"/>
    <w:rsid w:val="001A1EA3"/>
    <w:rsid w:val="001A33F1"/>
    <w:rsid w:val="001A5370"/>
    <w:rsid w:val="001A7283"/>
    <w:rsid w:val="001B04F1"/>
    <w:rsid w:val="001B2779"/>
    <w:rsid w:val="001C37C0"/>
    <w:rsid w:val="001D1CE4"/>
    <w:rsid w:val="001D2307"/>
    <w:rsid w:val="001D3AFE"/>
    <w:rsid w:val="001E0576"/>
    <w:rsid w:val="001E2E07"/>
    <w:rsid w:val="00202B75"/>
    <w:rsid w:val="00202F8B"/>
    <w:rsid w:val="002071A9"/>
    <w:rsid w:val="00216DE0"/>
    <w:rsid w:val="002236AA"/>
    <w:rsid w:val="002266A7"/>
    <w:rsid w:val="00233F64"/>
    <w:rsid w:val="00251AC9"/>
    <w:rsid w:val="00263AB1"/>
    <w:rsid w:val="00280BE0"/>
    <w:rsid w:val="00283944"/>
    <w:rsid w:val="002843FF"/>
    <w:rsid w:val="00284522"/>
    <w:rsid w:val="0029178E"/>
    <w:rsid w:val="00297526"/>
    <w:rsid w:val="002B1FB8"/>
    <w:rsid w:val="002B4DAF"/>
    <w:rsid w:val="002B761C"/>
    <w:rsid w:val="002C0335"/>
    <w:rsid w:val="002C6A54"/>
    <w:rsid w:val="002D390F"/>
    <w:rsid w:val="002D77A8"/>
    <w:rsid w:val="002F05DC"/>
    <w:rsid w:val="002F2A29"/>
    <w:rsid w:val="002F33BD"/>
    <w:rsid w:val="002F3F60"/>
    <w:rsid w:val="00300A0C"/>
    <w:rsid w:val="00303AB6"/>
    <w:rsid w:val="00304756"/>
    <w:rsid w:val="003062CA"/>
    <w:rsid w:val="00330541"/>
    <w:rsid w:val="003414BE"/>
    <w:rsid w:val="00342C09"/>
    <w:rsid w:val="00344C3E"/>
    <w:rsid w:val="00346770"/>
    <w:rsid w:val="00353A44"/>
    <w:rsid w:val="00354DBC"/>
    <w:rsid w:val="00357099"/>
    <w:rsid w:val="00364BD8"/>
    <w:rsid w:val="00381341"/>
    <w:rsid w:val="003823C0"/>
    <w:rsid w:val="00390D1B"/>
    <w:rsid w:val="003A1320"/>
    <w:rsid w:val="003C7F47"/>
    <w:rsid w:val="003D1091"/>
    <w:rsid w:val="003E2532"/>
    <w:rsid w:val="003E2A73"/>
    <w:rsid w:val="003F04B7"/>
    <w:rsid w:val="003F4E2F"/>
    <w:rsid w:val="003F6FC5"/>
    <w:rsid w:val="0040495A"/>
    <w:rsid w:val="004102C7"/>
    <w:rsid w:val="00411818"/>
    <w:rsid w:val="0041364F"/>
    <w:rsid w:val="00415B02"/>
    <w:rsid w:val="0042035C"/>
    <w:rsid w:val="00421020"/>
    <w:rsid w:val="00422641"/>
    <w:rsid w:val="004262AA"/>
    <w:rsid w:val="004327B1"/>
    <w:rsid w:val="00434719"/>
    <w:rsid w:val="00436A97"/>
    <w:rsid w:val="00437523"/>
    <w:rsid w:val="00440494"/>
    <w:rsid w:val="00445A40"/>
    <w:rsid w:val="004506AB"/>
    <w:rsid w:val="00452FC3"/>
    <w:rsid w:val="00457805"/>
    <w:rsid w:val="00461135"/>
    <w:rsid w:val="00472C02"/>
    <w:rsid w:val="00475294"/>
    <w:rsid w:val="004754EB"/>
    <w:rsid w:val="004803A6"/>
    <w:rsid w:val="00482B78"/>
    <w:rsid w:val="00492FCB"/>
    <w:rsid w:val="004A11C8"/>
    <w:rsid w:val="004A7C98"/>
    <w:rsid w:val="004D629A"/>
    <w:rsid w:val="004E2FC0"/>
    <w:rsid w:val="004E4F0D"/>
    <w:rsid w:val="00503404"/>
    <w:rsid w:val="00506C73"/>
    <w:rsid w:val="00512ABF"/>
    <w:rsid w:val="00514C5E"/>
    <w:rsid w:val="00516F02"/>
    <w:rsid w:val="005207DB"/>
    <w:rsid w:val="00524D40"/>
    <w:rsid w:val="005262E1"/>
    <w:rsid w:val="00550423"/>
    <w:rsid w:val="00564DA4"/>
    <w:rsid w:val="00566D0E"/>
    <w:rsid w:val="00572865"/>
    <w:rsid w:val="005833D7"/>
    <w:rsid w:val="00583BFF"/>
    <w:rsid w:val="00583E5A"/>
    <w:rsid w:val="00584D91"/>
    <w:rsid w:val="005850A7"/>
    <w:rsid w:val="00585232"/>
    <w:rsid w:val="005951D2"/>
    <w:rsid w:val="005A1240"/>
    <w:rsid w:val="005A1EE2"/>
    <w:rsid w:val="005A4ACD"/>
    <w:rsid w:val="005A77EB"/>
    <w:rsid w:val="005B1C4D"/>
    <w:rsid w:val="005B3C9C"/>
    <w:rsid w:val="005B49D7"/>
    <w:rsid w:val="005B51E0"/>
    <w:rsid w:val="005C0B06"/>
    <w:rsid w:val="005C3A6E"/>
    <w:rsid w:val="005C4337"/>
    <w:rsid w:val="005C5CC8"/>
    <w:rsid w:val="005D1B5B"/>
    <w:rsid w:val="005D5457"/>
    <w:rsid w:val="005E04C3"/>
    <w:rsid w:val="005F486E"/>
    <w:rsid w:val="005F6BA3"/>
    <w:rsid w:val="006301D9"/>
    <w:rsid w:val="00636C0E"/>
    <w:rsid w:val="006374A4"/>
    <w:rsid w:val="0064298E"/>
    <w:rsid w:val="00643712"/>
    <w:rsid w:val="00644E18"/>
    <w:rsid w:val="006568EE"/>
    <w:rsid w:val="006710EE"/>
    <w:rsid w:val="006724C1"/>
    <w:rsid w:val="00674CBB"/>
    <w:rsid w:val="00677B79"/>
    <w:rsid w:val="00682FEC"/>
    <w:rsid w:val="00693F07"/>
    <w:rsid w:val="0069451D"/>
    <w:rsid w:val="006A5FA3"/>
    <w:rsid w:val="006B48DB"/>
    <w:rsid w:val="006C23E4"/>
    <w:rsid w:val="006C4FCF"/>
    <w:rsid w:val="006D2F85"/>
    <w:rsid w:val="006D709C"/>
    <w:rsid w:val="006E0DE6"/>
    <w:rsid w:val="006F4098"/>
    <w:rsid w:val="006F58B4"/>
    <w:rsid w:val="006F75A7"/>
    <w:rsid w:val="007005B2"/>
    <w:rsid w:val="0070063B"/>
    <w:rsid w:val="00702134"/>
    <w:rsid w:val="0070623A"/>
    <w:rsid w:val="00710D22"/>
    <w:rsid w:val="007255AA"/>
    <w:rsid w:val="00734521"/>
    <w:rsid w:val="00736EEB"/>
    <w:rsid w:val="007415F3"/>
    <w:rsid w:val="00742BBC"/>
    <w:rsid w:val="007457FB"/>
    <w:rsid w:val="00751D76"/>
    <w:rsid w:val="007546CB"/>
    <w:rsid w:val="007643DB"/>
    <w:rsid w:val="007711D9"/>
    <w:rsid w:val="00773987"/>
    <w:rsid w:val="00774720"/>
    <w:rsid w:val="00783113"/>
    <w:rsid w:val="0078337C"/>
    <w:rsid w:val="007835DA"/>
    <w:rsid w:val="00786807"/>
    <w:rsid w:val="00786817"/>
    <w:rsid w:val="007920DC"/>
    <w:rsid w:val="007922E8"/>
    <w:rsid w:val="007942B6"/>
    <w:rsid w:val="0079796E"/>
    <w:rsid w:val="007A334C"/>
    <w:rsid w:val="007A4647"/>
    <w:rsid w:val="007A62D7"/>
    <w:rsid w:val="007A7D15"/>
    <w:rsid w:val="007B02C6"/>
    <w:rsid w:val="007B1CC3"/>
    <w:rsid w:val="007B471D"/>
    <w:rsid w:val="007B77CB"/>
    <w:rsid w:val="007E073B"/>
    <w:rsid w:val="007E1D11"/>
    <w:rsid w:val="007F171C"/>
    <w:rsid w:val="007F3405"/>
    <w:rsid w:val="008011E8"/>
    <w:rsid w:val="00803697"/>
    <w:rsid w:val="008042F1"/>
    <w:rsid w:val="00812CD2"/>
    <w:rsid w:val="00825209"/>
    <w:rsid w:val="00831EAA"/>
    <w:rsid w:val="00834496"/>
    <w:rsid w:val="0083574D"/>
    <w:rsid w:val="00837CDD"/>
    <w:rsid w:val="00842E8F"/>
    <w:rsid w:val="00843D13"/>
    <w:rsid w:val="0085157C"/>
    <w:rsid w:val="0085587B"/>
    <w:rsid w:val="00864113"/>
    <w:rsid w:val="008766CB"/>
    <w:rsid w:val="00884BAC"/>
    <w:rsid w:val="00895795"/>
    <w:rsid w:val="008A1AA9"/>
    <w:rsid w:val="008A685E"/>
    <w:rsid w:val="008B5206"/>
    <w:rsid w:val="008B7820"/>
    <w:rsid w:val="008C08C8"/>
    <w:rsid w:val="008C5183"/>
    <w:rsid w:val="008D0C7B"/>
    <w:rsid w:val="008D3E03"/>
    <w:rsid w:val="008D6732"/>
    <w:rsid w:val="008F1644"/>
    <w:rsid w:val="008F2283"/>
    <w:rsid w:val="008F3655"/>
    <w:rsid w:val="00911942"/>
    <w:rsid w:val="00914CAA"/>
    <w:rsid w:val="0091797A"/>
    <w:rsid w:val="0092427E"/>
    <w:rsid w:val="00924C81"/>
    <w:rsid w:val="00927CE6"/>
    <w:rsid w:val="0093015F"/>
    <w:rsid w:val="00931C27"/>
    <w:rsid w:val="009425CB"/>
    <w:rsid w:val="0094327D"/>
    <w:rsid w:val="00956364"/>
    <w:rsid w:val="0098065C"/>
    <w:rsid w:val="00982D30"/>
    <w:rsid w:val="00982FCD"/>
    <w:rsid w:val="00983B5F"/>
    <w:rsid w:val="0098497E"/>
    <w:rsid w:val="009858CB"/>
    <w:rsid w:val="00993AFA"/>
    <w:rsid w:val="009A60D5"/>
    <w:rsid w:val="009B0E8D"/>
    <w:rsid w:val="009B12B3"/>
    <w:rsid w:val="009B1D3C"/>
    <w:rsid w:val="009B6456"/>
    <w:rsid w:val="009C2E48"/>
    <w:rsid w:val="009C3D6A"/>
    <w:rsid w:val="009C5E14"/>
    <w:rsid w:val="009C68BC"/>
    <w:rsid w:val="009C798D"/>
    <w:rsid w:val="009E4957"/>
    <w:rsid w:val="009E5ECE"/>
    <w:rsid w:val="00A1594A"/>
    <w:rsid w:val="00A1786D"/>
    <w:rsid w:val="00A2039D"/>
    <w:rsid w:val="00A21913"/>
    <w:rsid w:val="00A3034A"/>
    <w:rsid w:val="00A30A12"/>
    <w:rsid w:val="00A54CA1"/>
    <w:rsid w:val="00A57187"/>
    <w:rsid w:val="00A64602"/>
    <w:rsid w:val="00A660BF"/>
    <w:rsid w:val="00A7445F"/>
    <w:rsid w:val="00A758B5"/>
    <w:rsid w:val="00A75D25"/>
    <w:rsid w:val="00A76D7C"/>
    <w:rsid w:val="00A807DF"/>
    <w:rsid w:val="00A81652"/>
    <w:rsid w:val="00A82DDC"/>
    <w:rsid w:val="00A836A9"/>
    <w:rsid w:val="00A8486F"/>
    <w:rsid w:val="00A85F68"/>
    <w:rsid w:val="00A86F6F"/>
    <w:rsid w:val="00AA2BA9"/>
    <w:rsid w:val="00AA2DBA"/>
    <w:rsid w:val="00AB3A6F"/>
    <w:rsid w:val="00AB6D1F"/>
    <w:rsid w:val="00AC06D8"/>
    <w:rsid w:val="00AC1A8F"/>
    <w:rsid w:val="00AC3266"/>
    <w:rsid w:val="00AC57DF"/>
    <w:rsid w:val="00AC7610"/>
    <w:rsid w:val="00AD1B20"/>
    <w:rsid w:val="00AD57D6"/>
    <w:rsid w:val="00AE24D8"/>
    <w:rsid w:val="00AE47D0"/>
    <w:rsid w:val="00AF32A5"/>
    <w:rsid w:val="00B30150"/>
    <w:rsid w:val="00B37A61"/>
    <w:rsid w:val="00B45C70"/>
    <w:rsid w:val="00B46622"/>
    <w:rsid w:val="00B54BC6"/>
    <w:rsid w:val="00B5702A"/>
    <w:rsid w:val="00B57CCF"/>
    <w:rsid w:val="00B6653B"/>
    <w:rsid w:val="00B66C3D"/>
    <w:rsid w:val="00B74930"/>
    <w:rsid w:val="00B75AF9"/>
    <w:rsid w:val="00B818A3"/>
    <w:rsid w:val="00B82CEF"/>
    <w:rsid w:val="00B87E82"/>
    <w:rsid w:val="00B925A0"/>
    <w:rsid w:val="00B94C50"/>
    <w:rsid w:val="00B97CC1"/>
    <w:rsid w:val="00BA57AE"/>
    <w:rsid w:val="00BA5974"/>
    <w:rsid w:val="00BA7603"/>
    <w:rsid w:val="00BB0B09"/>
    <w:rsid w:val="00BB28E4"/>
    <w:rsid w:val="00BB68A9"/>
    <w:rsid w:val="00BC0EB2"/>
    <w:rsid w:val="00BC4050"/>
    <w:rsid w:val="00BD5DD7"/>
    <w:rsid w:val="00BD7FCD"/>
    <w:rsid w:val="00BE2DA1"/>
    <w:rsid w:val="00BF1B66"/>
    <w:rsid w:val="00BF1F1E"/>
    <w:rsid w:val="00BF5CC7"/>
    <w:rsid w:val="00C01F94"/>
    <w:rsid w:val="00C02CC5"/>
    <w:rsid w:val="00C153F2"/>
    <w:rsid w:val="00C3366C"/>
    <w:rsid w:val="00C34252"/>
    <w:rsid w:val="00C34385"/>
    <w:rsid w:val="00C51336"/>
    <w:rsid w:val="00C553BA"/>
    <w:rsid w:val="00C556E4"/>
    <w:rsid w:val="00C64185"/>
    <w:rsid w:val="00C922BD"/>
    <w:rsid w:val="00C94A6C"/>
    <w:rsid w:val="00C968FD"/>
    <w:rsid w:val="00C96D37"/>
    <w:rsid w:val="00CB44D3"/>
    <w:rsid w:val="00CC0F73"/>
    <w:rsid w:val="00CC3734"/>
    <w:rsid w:val="00CC7D90"/>
    <w:rsid w:val="00CD01EE"/>
    <w:rsid w:val="00CD2BA8"/>
    <w:rsid w:val="00CD3A15"/>
    <w:rsid w:val="00CE111D"/>
    <w:rsid w:val="00CE1BBF"/>
    <w:rsid w:val="00CF1B1B"/>
    <w:rsid w:val="00CF2B47"/>
    <w:rsid w:val="00CF37B5"/>
    <w:rsid w:val="00D06F56"/>
    <w:rsid w:val="00D25AB4"/>
    <w:rsid w:val="00D25CB4"/>
    <w:rsid w:val="00D376BA"/>
    <w:rsid w:val="00D439D9"/>
    <w:rsid w:val="00D45F0C"/>
    <w:rsid w:val="00D46CAA"/>
    <w:rsid w:val="00D52CD2"/>
    <w:rsid w:val="00D57068"/>
    <w:rsid w:val="00D61D93"/>
    <w:rsid w:val="00D62092"/>
    <w:rsid w:val="00D666C4"/>
    <w:rsid w:val="00D72F15"/>
    <w:rsid w:val="00D74042"/>
    <w:rsid w:val="00D748C3"/>
    <w:rsid w:val="00D828FC"/>
    <w:rsid w:val="00D83512"/>
    <w:rsid w:val="00D84E46"/>
    <w:rsid w:val="00D929E0"/>
    <w:rsid w:val="00D94643"/>
    <w:rsid w:val="00D956DE"/>
    <w:rsid w:val="00D95E05"/>
    <w:rsid w:val="00DB0A3F"/>
    <w:rsid w:val="00DB1859"/>
    <w:rsid w:val="00DB6B97"/>
    <w:rsid w:val="00DC5B6A"/>
    <w:rsid w:val="00DD2359"/>
    <w:rsid w:val="00DD64E9"/>
    <w:rsid w:val="00DE1B7F"/>
    <w:rsid w:val="00DE5F56"/>
    <w:rsid w:val="00DF2F1D"/>
    <w:rsid w:val="00DF49B3"/>
    <w:rsid w:val="00E17535"/>
    <w:rsid w:val="00E2348A"/>
    <w:rsid w:val="00E3118C"/>
    <w:rsid w:val="00E31C5D"/>
    <w:rsid w:val="00E37E6F"/>
    <w:rsid w:val="00E4767C"/>
    <w:rsid w:val="00E55625"/>
    <w:rsid w:val="00E57606"/>
    <w:rsid w:val="00E72218"/>
    <w:rsid w:val="00E7312B"/>
    <w:rsid w:val="00E75639"/>
    <w:rsid w:val="00E762F8"/>
    <w:rsid w:val="00E76C5B"/>
    <w:rsid w:val="00E84101"/>
    <w:rsid w:val="00EB3AC5"/>
    <w:rsid w:val="00EC294E"/>
    <w:rsid w:val="00ED3EDC"/>
    <w:rsid w:val="00ED4D30"/>
    <w:rsid w:val="00EE1F04"/>
    <w:rsid w:val="00EE2F22"/>
    <w:rsid w:val="00EE6027"/>
    <w:rsid w:val="00F0493E"/>
    <w:rsid w:val="00F04C34"/>
    <w:rsid w:val="00F07607"/>
    <w:rsid w:val="00F161E9"/>
    <w:rsid w:val="00F16255"/>
    <w:rsid w:val="00F166C9"/>
    <w:rsid w:val="00F2450B"/>
    <w:rsid w:val="00F26572"/>
    <w:rsid w:val="00F35453"/>
    <w:rsid w:val="00F446B1"/>
    <w:rsid w:val="00F52D40"/>
    <w:rsid w:val="00F5767D"/>
    <w:rsid w:val="00F600FC"/>
    <w:rsid w:val="00F637CC"/>
    <w:rsid w:val="00F64694"/>
    <w:rsid w:val="00F70B21"/>
    <w:rsid w:val="00F83278"/>
    <w:rsid w:val="00F83423"/>
    <w:rsid w:val="00F85042"/>
    <w:rsid w:val="00F863CF"/>
    <w:rsid w:val="00F86D93"/>
    <w:rsid w:val="00FA61FC"/>
    <w:rsid w:val="00FA6532"/>
    <w:rsid w:val="00FB1451"/>
    <w:rsid w:val="00FC3981"/>
    <w:rsid w:val="00FD3A23"/>
    <w:rsid w:val="00FF03DE"/>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D58BD"/>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link w:val="Heading2Char"/>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ListParagraph"/>
    <w:next w:val="Normal"/>
    <w:uiPriority w:val="9"/>
    <w:unhideWhenUsed/>
    <w:qFormat/>
    <w:rsid w:val="007F3405"/>
    <w:pPr>
      <w:numPr>
        <w:numId w:val="27"/>
      </w:numPr>
      <w:ind w:left="0" w:firstLine="0"/>
      <w:outlineLvl w:val="3"/>
    </w:pPr>
    <w:rPr>
      <w:b/>
      <w:bCs/>
      <w:lang w:val="en-US"/>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 w:type="character" w:customStyle="1" w:styleId="Heading2Char">
    <w:name w:val="Heading 2 Char"/>
    <w:basedOn w:val="DefaultParagraphFont"/>
    <w:link w:val="Heading2"/>
    <w:uiPriority w:val="9"/>
    <w:rsid w:val="00982D30"/>
    <w:rPr>
      <w:b/>
      <w:color w:val="000000"/>
      <w:lang w:val="id-ID"/>
    </w:rPr>
  </w:style>
  <w:style w:type="character" w:styleId="PlaceholderText">
    <w:name w:val="Placeholder Text"/>
    <w:basedOn w:val="DefaultParagraphFont"/>
    <w:uiPriority w:val="99"/>
    <w:semiHidden/>
    <w:rsid w:val="00F446B1"/>
    <w:rPr>
      <w:color w:val="808080"/>
    </w:rPr>
  </w:style>
  <w:style w:type="paragraph" w:customStyle="1" w:styleId="Rumus">
    <w:name w:val="Rumus"/>
    <w:basedOn w:val="Normal"/>
    <w:link w:val="RumusChar"/>
    <w:qFormat/>
    <w:rsid w:val="00357099"/>
    <w:pPr>
      <w:ind w:firstLine="0"/>
      <w:jc w:val="right"/>
    </w:pPr>
    <w:rPr>
      <w:lang w:val="en-US"/>
    </w:rPr>
  </w:style>
  <w:style w:type="character" w:customStyle="1" w:styleId="RumusChar">
    <w:name w:val="Rumus Char"/>
    <w:basedOn w:val="DefaultParagraphFont"/>
    <w:link w:val="Rumus"/>
    <w:rsid w:val="00357099"/>
  </w:style>
  <w:style w:type="paragraph" w:styleId="TOC4">
    <w:name w:val="toc 4"/>
    <w:basedOn w:val="Normal"/>
    <w:next w:val="Normal"/>
    <w:autoRedefine/>
    <w:uiPriority w:val="39"/>
    <w:unhideWhenUsed/>
    <w:rsid w:val="00AB3A6F"/>
    <w:pPr>
      <w:spacing w:after="100"/>
      <w:ind w:left="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15695">
      <w:bodyDiv w:val="1"/>
      <w:marLeft w:val="0"/>
      <w:marRight w:val="0"/>
      <w:marTop w:val="0"/>
      <w:marBottom w:val="0"/>
      <w:divBdr>
        <w:top w:val="none" w:sz="0" w:space="0" w:color="auto"/>
        <w:left w:val="none" w:sz="0" w:space="0" w:color="auto"/>
        <w:bottom w:val="none" w:sz="0" w:space="0" w:color="auto"/>
        <w:right w:val="none" w:sz="0" w:space="0" w:color="auto"/>
      </w:divBdr>
    </w:div>
    <w:div w:id="166797988">
      <w:bodyDiv w:val="1"/>
      <w:marLeft w:val="0"/>
      <w:marRight w:val="0"/>
      <w:marTop w:val="0"/>
      <w:marBottom w:val="0"/>
      <w:divBdr>
        <w:top w:val="none" w:sz="0" w:space="0" w:color="auto"/>
        <w:left w:val="none" w:sz="0" w:space="0" w:color="auto"/>
        <w:bottom w:val="none" w:sz="0" w:space="0" w:color="auto"/>
        <w:right w:val="none" w:sz="0" w:space="0" w:color="auto"/>
      </w:divBdr>
      <w:divsChild>
        <w:div w:id="273485885">
          <w:marLeft w:val="0"/>
          <w:marRight w:val="0"/>
          <w:marTop w:val="0"/>
          <w:marBottom w:val="0"/>
          <w:divBdr>
            <w:top w:val="none" w:sz="0" w:space="0" w:color="auto"/>
            <w:left w:val="none" w:sz="0" w:space="0" w:color="auto"/>
            <w:bottom w:val="none" w:sz="0" w:space="0" w:color="auto"/>
            <w:right w:val="none" w:sz="0" w:space="0" w:color="auto"/>
          </w:divBdr>
          <w:divsChild>
            <w:div w:id="17638376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1045454">
      <w:bodyDiv w:val="1"/>
      <w:marLeft w:val="0"/>
      <w:marRight w:val="0"/>
      <w:marTop w:val="0"/>
      <w:marBottom w:val="0"/>
      <w:divBdr>
        <w:top w:val="none" w:sz="0" w:space="0" w:color="auto"/>
        <w:left w:val="none" w:sz="0" w:space="0" w:color="auto"/>
        <w:bottom w:val="none" w:sz="0" w:space="0" w:color="auto"/>
        <w:right w:val="none" w:sz="0" w:space="0" w:color="auto"/>
      </w:divBdr>
    </w:div>
    <w:div w:id="1306541262">
      <w:bodyDiv w:val="1"/>
      <w:marLeft w:val="0"/>
      <w:marRight w:val="0"/>
      <w:marTop w:val="0"/>
      <w:marBottom w:val="0"/>
      <w:divBdr>
        <w:top w:val="none" w:sz="0" w:space="0" w:color="auto"/>
        <w:left w:val="none" w:sz="0" w:space="0" w:color="auto"/>
        <w:bottom w:val="none" w:sz="0" w:space="0" w:color="auto"/>
        <w:right w:val="none" w:sz="0" w:space="0" w:color="auto"/>
      </w:divBdr>
    </w:div>
    <w:div w:id="1368679688">
      <w:bodyDiv w:val="1"/>
      <w:marLeft w:val="0"/>
      <w:marRight w:val="0"/>
      <w:marTop w:val="0"/>
      <w:marBottom w:val="0"/>
      <w:divBdr>
        <w:top w:val="none" w:sz="0" w:space="0" w:color="auto"/>
        <w:left w:val="none" w:sz="0" w:space="0" w:color="auto"/>
        <w:bottom w:val="none" w:sz="0" w:space="0" w:color="auto"/>
        <w:right w:val="none" w:sz="0" w:space="0" w:color="auto"/>
      </w:divBdr>
    </w:div>
    <w:div w:id="1512185828">
      <w:bodyDiv w:val="1"/>
      <w:marLeft w:val="0"/>
      <w:marRight w:val="0"/>
      <w:marTop w:val="0"/>
      <w:marBottom w:val="0"/>
      <w:divBdr>
        <w:top w:val="none" w:sz="0" w:space="0" w:color="auto"/>
        <w:left w:val="none" w:sz="0" w:space="0" w:color="auto"/>
        <w:bottom w:val="none" w:sz="0" w:space="0" w:color="auto"/>
        <w:right w:val="none" w:sz="0" w:space="0" w:color="auto"/>
      </w:divBdr>
      <w:divsChild>
        <w:div w:id="1116173793">
          <w:marLeft w:val="0"/>
          <w:marRight w:val="0"/>
          <w:marTop w:val="0"/>
          <w:marBottom w:val="0"/>
          <w:divBdr>
            <w:top w:val="none" w:sz="0" w:space="0" w:color="auto"/>
            <w:left w:val="none" w:sz="0" w:space="0" w:color="auto"/>
            <w:bottom w:val="none" w:sz="0" w:space="0" w:color="auto"/>
            <w:right w:val="none" w:sz="0" w:space="0" w:color="auto"/>
          </w:divBdr>
          <w:divsChild>
            <w:div w:id="4025327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072880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34" Type="http://schemas.openxmlformats.org/officeDocument/2006/relationships/image" Target="media/image24.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32"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fontTable" Target="fontTable.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872</TotalTime>
  <Pages>60</Pages>
  <Words>24799</Words>
  <Characters>141355</Characters>
  <Application>Microsoft Office Word</Application>
  <DocSecurity>0</DocSecurity>
  <Lines>1177</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8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284</cp:revision>
  <cp:lastPrinted>2023-03-19T11:43:00Z</cp:lastPrinted>
  <dcterms:created xsi:type="dcterms:W3CDTF">2022-12-06T11:20:00Z</dcterms:created>
  <dcterms:modified xsi:type="dcterms:W3CDTF">2023-03-24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hwEPG5VA"/&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